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1BEA" w:rsidRPr="00C26353" w:rsidRDefault="0069071B" w:rsidP="00461BEA">
      <w:pPr>
        <w:pStyle w:val="Heading1"/>
        <w:spacing w:line="240" w:lineRule="auto"/>
        <w:rPr>
          <w:rFonts w:ascii="Times New Roman" w:hAnsi="Times New Roman" w:cs="Times New Roman"/>
          <w:b/>
          <w:bCs/>
          <w:color w:val="000000" w:themeColor="text1"/>
          <w:sz w:val="24"/>
          <w:szCs w:val="24"/>
        </w:rPr>
      </w:pPr>
      <w:r w:rsidRPr="00C26353">
        <w:rPr>
          <w:rFonts w:ascii="Times New Roman" w:hAnsi="Times New Roman" w:cs="Times New Roman"/>
          <w:b/>
          <w:bCs/>
          <w:color w:val="000000" w:themeColor="text1"/>
          <w:sz w:val="24"/>
          <w:szCs w:val="24"/>
        </w:rPr>
        <w:t xml:space="preserve">  </w:t>
      </w:r>
      <w:r w:rsidR="00E84FBF" w:rsidRPr="00C26353">
        <w:rPr>
          <w:rFonts w:ascii="Times New Roman" w:hAnsi="Times New Roman" w:cs="Times New Roman"/>
          <w:b/>
          <w:bCs/>
          <w:color w:val="000000" w:themeColor="text1"/>
          <w:sz w:val="24"/>
          <w:szCs w:val="24"/>
        </w:rPr>
        <w:t xml:space="preserve">       </w:t>
      </w:r>
      <w:r w:rsidR="00FA01D5" w:rsidRPr="00C26353">
        <w:rPr>
          <w:rFonts w:ascii="Times New Roman" w:hAnsi="Times New Roman" w:cs="Times New Roman"/>
          <w:b/>
          <w:bCs/>
          <w:color w:val="000000" w:themeColor="text1"/>
          <w:sz w:val="24"/>
          <w:szCs w:val="24"/>
        </w:rPr>
        <w:t xml:space="preserve">  </w:t>
      </w:r>
      <w:r w:rsidR="00E84FBF" w:rsidRPr="00C26353">
        <w:rPr>
          <w:rFonts w:ascii="Times New Roman" w:hAnsi="Times New Roman" w:cs="Times New Roman"/>
          <w:b/>
          <w:bCs/>
          <w:color w:val="000000" w:themeColor="text1"/>
          <w:sz w:val="24"/>
          <w:szCs w:val="24"/>
        </w:rPr>
        <w:t xml:space="preserve">   </w:t>
      </w:r>
      <w:r w:rsidRPr="00C26353">
        <w:rPr>
          <w:rFonts w:ascii="Times New Roman" w:hAnsi="Times New Roman" w:cs="Times New Roman"/>
          <w:b/>
          <w:bCs/>
          <w:color w:val="000000" w:themeColor="text1"/>
          <w:sz w:val="24"/>
          <w:szCs w:val="24"/>
        </w:rPr>
        <w:t xml:space="preserve"> </w:t>
      </w:r>
      <w:r w:rsidR="00D14907" w:rsidRPr="00C26353">
        <w:rPr>
          <w:rFonts w:ascii="Times New Roman" w:hAnsi="Times New Roman" w:cs="Times New Roman"/>
          <w:b/>
          <w:bCs/>
          <w:color w:val="000000" w:themeColor="text1"/>
          <w:sz w:val="24"/>
          <w:szCs w:val="24"/>
        </w:rPr>
        <w:t xml:space="preserve"> </w:t>
      </w:r>
      <w:r w:rsidR="00461BEA" w:rsidRPr="00C26353">
        <w:rPr>
          <w:rFonts w:ascii="Times New Roman" w:hAnsi="Times New Roman" w:cs="Times New Roman"/>
          <w:b/>
          <w:bCs/>
          <w:color w:val="000000" w:themeColor="text1"/>
          <w:sz w:val="24"/>
          <w:szCs w:val="24"/>
        </w:rPr>
        <w:t>Organ Trafficking in Africa: Pragmatist Considerations</w:t>
      </w:r>
    </w:p>
    <w:p w:rsidR="00461BEA" w:rsidRPr="00C26353" w:rsidRDefault="00A067A7" w:rsidP="00A067A7">
      <w:pPr>
        <w:pStyle w:val="Subtitle"/>
        <w:spacing w:line="240" w:lineRule="auto"/>
        <w:rPr>
          <w:rFonts w:ascii="Times New Roman" w:hAnsi="Times New Roman" w:cs="Times New Roman"/>
          <w:b/>
          <w:bCs/>
          <w:color w:val="000000" w:themeColor="text1"/>
          <w:sz w:val="24"/>
          <w:szCs w:val="24"/>
        </w:rPr>
      </w:pPr>
      <w:r w:rsidRPr="00C26353">
        <w:rPr>
          <w:rFonts w:ascii="Times New Roman" w:hAnsi="Times New Roman" w:cs="Times New Roman"/>
          <w:b/>
          <w:bCs/>
          <w:color w:val="000000" w:themeColor="text1"/>
          <w:sz w:val="24"/>
          <w:szCs w:val="24"/>
        </w:rPr>
        <w:t xml:space="preserve">                               </w:t>
      </w:r>
      <w:r w:rsidR="00900AC3" w:rsidRPr="00C26353">
        <w:rPr>
          <w:rFonts w:ascii="Times New Roman" w:hAnsi="Times New Roman" w:cs="Times New Roman"/>
          <w:b/>
          <w:bCs/>
          <w:color w:val="000000" w:themeColor="text1"/>
          <w:sz w:val="24"/>
          <w:szCs w:val="24"/>
        </w:rPr>
        <w:t xml:space="preserve">Belayneh Taye </w:t>
      </w:r>
    </w:p>
    <w:p w:rsidR="00AB6B57" w:rsidRDefault="00900AC3" w:rsidP="00900AC3">
      <w:pPr>
        <w:rPr>
          <w:rFonts w:ascii="Times New Roman" w:hAnsi="Times New Roman" w:cs="Times New Roman"/>
          <w:sz w:val="24"/>
          <w:szCs w:val="24"/>
        </w:rPr>
      </w:pPr>
      <w:r w:rsidRPr="00C26353">
        <w:rPr>
          <w:rFonts w:ascii="Times New Roman" w:hAnsi="Times New Roman" w:cs="Times New Roman"/>
          <w:sz w:val="24"/>
          <w:szCs w:val="24"/>
        </w:rPr>
        <w:t xml:space="preserve">                                         </w:t>
      </w:r>
      <w:r w:rsidR="00AB6B57">
        <w:rPr>
          <w:rFonts w:ascii="Times New Roman" w:hAnsi="Times New Roman" w:cs="Times New Roman"/>
          <w:sz w:val="24"/>
          <w:szCs w:val="24"/>
        </w:rPr>
        <w:t xml:space="preserve"> </w:t>
      </w:r>
      <w:r w:rsidRPr="00C26353">
        <w:rPr>
          <w:rFonts w:ascii="Times New Roman" w:hAnsi="Times New Roman" w:cs="Times New Roman"/>
          <w:sz w:val="24"/>
          <w:szCs w:val="24"/>
        </w:rPr>
        <w:t xml:space="preserve"> University of Szeged, Hungary</w:t>
      </w:r>
    </w:p>
    <w:p w:rsidR="00900AC3" w:rsidRPr="00C26353" w:rsidRDefault="00AB6B57" w:rsidP="00900AC3">
      <w:pPr>
        <w:rPr>
          <w:rFonts w:ascii="Times New Roman" w:hAnsi="Times New Roman" w:cs="Times New Roman"/>
          <w:sz w:val="24"/>
          <w:szCs w:val="24"/>
        </w:rPr>
      </w:pPr>
      <w:r>
        <w:rPr>
          <w:rFonts w:ascii="Times New Roman" w:hAnsi="Times New Roman" w:cs="Times New Roman"/>
          <w:sz w:val="24"/>
          <w:szCs w:val="24"/>
        </w:rPr>
        <w:t xml:space="preserve">                                              6722 </w:t>
      </w:r>
      <w:proofErr w:type="spellStart"/>
      <w:r>
        <w:rPr>
          <w:rFonts w:ascii="Times New Roman" w:hAnsi="Times New Roman" w:cs="Times New Roman"/>
          <w:sz w:val="24"/>
          <w:szCs w:val="24"/>
        </w:rPr>
        <w:t>Szged</w:t>
      </w:r>
      <w:proofErr w:type="spellEnd"/>
      <w:r>
        <w:rPr>
          <w:rFonts w:ascii="Times New Roman" w:hAnsi="Times New Roman" w:cs="Times New Roman"/>
          <w:sz w:val="24"/>
          <w:szCs w:val="24"/>
        </w:rPr>
        <w:t xml:space="preserve"> </w:t>
      </w:r>
      <w:r w:rsidR="00900AC3" w:rsidRPr="00C26353">
        <w:rPr>
          <w:rFonts w:ascii="Times New Roman" w:hAnsi="Times New Roman" w:cs="Times New Roman"/>
          <w:sz w:val="24"/>
          <w:szCs w:val="24"/>
        </w:rPr>
        <w:t xml:space="preserve"> </w:t>
      </w:r>
    </w:p>
    <w:p w:rsidR="00900AC3" w:rsidRDefault="00900AC3" w:rsidP="00D924A9">
      <w:pPr>
        <w:rPr>
          <w:rFonts w:ascii="Times New Roman" w:hAnsi="Times New Roman" w:cs="Times New Roman"/>
          <w:sz w:val="24"/>
          <w:szCs w:val="24"/>
        </w:rPr>
      </w:pPr>
      <w:r w:rsidRPr="00172D7A">
        <w:rPr>
          <w:rFonts w:ascii="Times New Roman" w:hAnsi="Times New Roman" w:cs="Times New Roman"/>
          <w:sz w:val="24"/>
          <w:szCs w:val="24"/>
        </w:rPr>
        <w:t xml:space="preserve">                                               </w:t>
      </w:r>
      <w:hyperlink r:id="rId8" w:history="1">
        <w:r w:rsidR="00AB6B57" w:rsidRPr="00172D7A">
          <w:rPr>
            <w:rStyle w:val="Hyperlink"/>
            <w:rFonts w:ascii="Times New Roman" w:hAnsi="Times New Roman" w:cs="Times New Roman"/>
            <w:sz w:val="24"/>
            <w:szCs w:val="24"/>
          </w:rPr>
          <w:t>belayneh3415@gmail.com</w:t>
        </w:r>
      </w:hyperlink>
      <w:r w:rsidRPr="00172D7A">
        <w:rPr>
          <w:rFonts w:ascii="Times New Roman" w:hAnsi="Times New Roman" w:cs="Times New Roman"/>
          <w:sz w:val="24"/>
          <w:szCs w:val="24"/>
        </w:rPr>
        <w:t xml:space="preserve"> </w:t>
      </w:r>
    </w:p>
    <w:p w:rsidR="00362C6A" w:rsidRPr="00172D7A" w:rsidRDefault="00AB6B57" w:rsidP="00D924A9">
      <w:pPr>
        <w:rPr>
          <w:rFonts w:ascii="Times New Roman" w:hAnsi="Times New Roman" w:cs="Times New Roman"/>
          <w:sz w:val="24"/>
          <w:szCs w:val="24"/>
        </w:rPr>
      </w:pPr>
      <w:r>
        <w:rPr>
          <w:rFonts w:ascii="Times New Roman" w:hAnsi="Times New Roman" w:cs="Times New Roman"/>
          <w:sz w:val="24"/>
          <w:szCs w:val="24"/>
        </w:rPr>
        <w:t xml:space="preserve">                                                 </w:t>
      </w:r>
      <w:r w:rsidR="00362C6A">
        <w:rPr>
          <w:rFonts w:ascii="Times New Roman" w:hAnsi="Times New Roman" w:cs="Times New Roman"/>
          <w:sz w:val="24"/>
          <w:szCs w:val="24"/>
        </w:rPr>
        <w:t>+36203853834</w:t>
      </w:r>
    </w:p>
    <w:p w:rsidR="00461BEA" w:rsidRPr="00C26353" w:rsidRDefault="00461BEA" w:rsidP="00461BEA">
      <w:pPr>
        <w:spacing w:line="240" w:lineRule="auto"/>
        <w:jc w:val="both"/>
        <w:rPr>
          <w:rFonts w:ascii="Times New Roman" w:hAnsi="Times New Roman" w:cs="Times New Roman"/>
          <w:sz w:val="24"/>
          <w:szCs w:val="24"/>
        </w:rPr>
      </w:pPr>
      <w:r w:rsidRPr="00C26353">
        <w:rPr>
          <w:rFonts w:ascii="Times New Roman" w:hAnsi="Times New Roman" w:cs="Times New Roman"/>
          <w:b/>
          <w:bCs/>
          <w:color w:val="000000" w:themeColor="text1"/>
          <w:sz w:val="24"/>
          <w:szCs w:val="24"/>
        </w:rPr>
        <w:t>Abstract:</w:t>
      </w:r>
      <w:r w:rsidRPr="00C26353">
        <w:rPr>
          <w:rFonts w:ascii="Times New Roman" w:hAnsi="Times New Roman" w:cs="Times New Roman"/>
          <w:color w:val="000000" w:themeColor="text1"/>
          <w:sz w:val="24"/>
          <w:szCs w:val="24"/>
        </w:rPr>
        <w:t xml:space="preserve"> This article focuses on assessing the situation of organ trafficking in Africa</w:t>
      </w:r>
      <w:bookmarkStart w:id="0" w:name="_Hlk62480755"/>
      <w:r w:rsidRPr="00C26353">
        <w:rPr>
          <w:rFonts w:ascii="Times New Roman" w:hAnsi="Times New Roman" w:cs="Times New Roman"/>
          <w:color w:val="000000" w:themeColor="text1"/>
          <w:sz w:val="24"/>
          <w:szCs w:val="24"/>
        </w:rPr>
        <w:t>.</w:t>
      </w:r>
      <w:r w:rsidR="006B574B" w:rsidRPr="00C26353">
        <w:rPr>
          <w:rFonts w:ascii="Times New Roman" w:hAnsi="Times New Roman" w:cs="Times New Roman"/>
          <w:color w:val="000000" w:themeColor="text1"/>
          <w:sz w:val="24"/>
          <w:szCs w:val="24"/>
        </w:rPr>
        <w:t xml:space="preserve"> </w:t>
      </w:r>
      <w:r w:rsidR="00416DE7" w:rsidRPr="00C26353">
        <w:rPr>
          <w:rFonts w:ascii="Times New Roman" w:hAnsi="Times New Roman" w:cs="Times New Roman"/>
          <w:color w:val="000000" w:themeColor="text1"/>
          <w:sz w:val="24"/>
          <w:szCs w:val="24"/>
        </w:rPr>
        <w:t>In the mainstream thought, the</w:t>
      </w:r>
      <w:r w:rsidRPr="00C26353">
        <w:rPr>
          <w:rFonts w:ascii="Times New Roman" w:hAnsi="Times New Roman" w:cs="Times New Roman"/>
          <w:color w:val="000000" w:themeColor="text1"/>
          <w:sz w:val="24"/>
          <w:szCs w:val="24"/>
        </w:rPr>
        <w:t xml:space="preserve"> broader ethical dilemma of organ trafficking is </w:t>
      </w:r>
      <w:r w:rsidR="004B0FD4" w:rsidRPr="00C26353">
        <w:rPr>
          <w:rFonts w:ascii="Times New Roman" w:hAnsi="Times New Roman" w:cs="Times New Roman"/>
          <w:color w:val="000000" w:themeColor="text1"/>
          <w:sz w:val="24"/>
          <w:szCs w:val="24"/>
        </w:rPr>
        <w:t xml:space="preserve">viewed </w:t>
      </w:r>
      <w:r w:rsidRPr="00C26353">
        <w:rPr>
          <w:rFonts w:ascii="Times New Roman" w:hAnsi="Times New Roman" w:cs="Times New Roman"/>
          <w:color w:val="000000" w:themeColor="text1"/>
          <w:sz w:val="24"/>
          <w:szCs w:val="24"/>
        </w:rPr>
        <w:t xml:space="preserve">within the moral contestation of altruism as a rule </w:t>
      </w:r>
      <w:r w:rsidR="004B0FD4" w:rsidRPr="00C26353">
        <w:rPr>
          <w:rFonts w:ascii="Times New Roman" w:hAnsi="Times New Roman" w:cs="Times New Roman"/>
          <w:color w:val="000000" w:themeColor="text1"/>
          <w:sz w:val="24"/>
          <w:szCs w:val="24"/>
        </w:rPr>
        <w:t xml:space="preserve">for </w:t>
      </w:r>
      <w:r w:rsidRPr="00C26353">
        <w:rPr>
          <w:rFonts w:ascii="Times New Roman" w:hAnsi="Times New Roman" w:cs="Times New Roman"/>
          <w:color w:val="000000" w:themeColor="text1"/>
          <w:sz w:val="24"/>
          <w:szCs w:val="24"/>
        </w:rPr>
        <w:t xml:space="preserve">organ procurement and the resulting worldwide organ shortage. </w:t>
      </w:r>
      <w:bookmarkStart w:id="1" w:name="_Hlk62561935"/>
      <w:r w:rsidRPr="00C26353">
        <w:rPr>
          <w:rFonts w:ascii="Times New Roman" w:hAnsi="Times New Roman" w:cs="Times New Roman"/>
          <w:color w:val="000000" w:themeColor="text1"/>
          <w:sz w:val="24"/>
          <w:szCs w:val="24"/>
        </w:rPr>
        <w:t xml:space="preserve">The incapability of altruistic transplant </w:t>
      </w:r>
      <w:r w:rsidRPr="00C26353">
        <w:rPr>
          <w:rFonts w:ascii="Times New Roman" w:hAnsi="Times New Roman" w:cs="Times New Roman"/>
          <w:i/>
          <w:iCs/>
          <w:color w:val="000000" w:themeColor="text1"/>
          <w:sz w:val="24"/>
          <w:szCs w:val="24"/>
        </w:rPr>
        <w:t>orthodoxy</w:t>
      </w:r>
      <w:r w:rsidRPr="00C26353">
        <w:rPr>
          <w:rFonts w:ascii="Times New Roman" w:hAnsi="Times New Roman" w:cs="Times New Roman"/>
          <w:color w:val="000000" w:themeColor="text1"/>
          <w:sz w:val="24"/>
          <w:szCs w:val="24"/>
        </w:rPr>
        <w:t xml:space="preserve"> to serve as an applicable foundation for a public policy is considered </w:t>
      </w:r>
      <w:r w:rsidR="004B0FD4" w:rsidRPr="00C26353">
        <w:rPr>
          <w:rFonts w:ascii="Times New Roman" w:hAnsi="Times New Roman" w:cs="Times New Roman"/>
          <w:color w:val="000000" w:themeColor="text1"/>
          <w:sz w:val="24"/>
          <w:szCs w:val="24"/>
        </w:rPr>
        <w:t xml:space="preserve">as </w:t>
      </w:r>
      <w:r w:rsidRPr="00C26353">
        <w:rPr>
          <w:rFonts w:ascii="Times New Roman" w:hAnsi="Times New Roman" w:cs="Times New Roman"/>
          <w:color w:val="000000" w:themeColor="text1"/>
          <w:sz w:val="24"/>
          <w:szCs w:val="24"/>
        </w:rPr>
        <w:t>a reason for organ trafficking. In fact, to battle organ trafficking, utilitarian</w:t>
      </w:r>
      <w:r w:rsidR="004B0FD4"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inclined studies suggest organ selling, compensated donations, and non-directed paid donations as practical alternatives. </w:t>
      </w:r>
      <w:bookmarkEnd w:id="0"/>
      <w:r w:rsidRPr="00C26353">
        <w:rPr>
          <w:rFonts w:ascii="Times New Roman" w:hAnsi="Times New Roman" w:cs="Times New Roman"/>
          <w:color w:val="000000" w:themeColor="text1"/>
          <w:sz w:val="24"/>
          <w:szCs w:val="24"/>
        </w:rPr>
        <w:t xml:space="preserve">However, when </w:t>
      </w:r>
      <w:r w:rsidR="004B0FD4" w:rsidRPr="00C26353">
        <w:rPr>
          <w:rFonts w:ascii="Times New Roman" w:hAnsi="Times New Roman" w:cs="Times New Roman"/>
          <w:color w:val="000000" w:themeColor="text1"/>
          <w:sz w:val="24"/>
          <w:szCs w:val="24"/>
        </w:rPr>
        <w:t>investigating</w:t>
      </w:r>
      <w:r w:rsidRPr="00C26353">
        <w:rPr>
          <w:rFonts w:ascii="Times New Roman" w:hAnsi="Times New Roman" w:cs="Times New Roman"/>
          <w:color w:val="000000" w:themeColor="text1"/>
          <w:sz w:val="24"/>
          <w:szCs w:val="24"/>
        </w:rPr>
        <w:t xml:space="preserve"> organ trafficking in Africa, the issue goes beyond the mere moral dilemma of altruism and organ shortage. Instead, </w:t>
      </w:r>
      <w:bookmarkStart w:id="2" w:name="_Hlk62653603"/>
      <w:r w:rsidRPr="00C26353">
        <w:rPr>
          <w:rFonts w:ascii="Times New Roman" w:hAnsi="Times New Roman" w:cs="Times New Roman"/>
          <w:color w:val="000000" w:themeColor="text1"/>
          <w:sz w:val="24"/>
          <w:szCs w:val="24"/>
        </w:rPr>
        <w:t xml:space="preserve">in the region, organ trafficking is rooted within more </w:t>
      </w:r>
      <w:bookmarkStart w:id="3" w:name="_Hlk62479445"/>
      <w:bookmarkStart w:id="4" w:name="_Hlk62716616"/>
      <w:r w:rsidRPr="00C26353">
        <w:rPr>
          <w:rFonts w:ascii="Times New Roman" w:hAnsi="Times New Roman" w:cs="Times New Roman"/>
          <w:color w:val="000000" w:themeColor="text1"/>
          <w:sz w:val="24"/>
          <w:szCs w:val="24"/>
        </w:rPr>
        <w:t>systemic, structural, socio-economic, and political problem</w:t>
      </w:r>
      <w:r w:rsidR="003040DA"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grounded in the abuse of transplantation and connected to transplant tourism</w:t>
      </w:r>
      <w:bookmarkEnd w:id="2"/>
      <w:bookmarkEnd w:id="3"/>
      <w:r w:rsidRPr="00C26353">
        <w:rPr>
          <w:rFonts w:ascii="Times New Roman" w:hAnsi="Times New Roman" w:cs="Times New Roman"/>
          <w:color w:val="000000" w:themeColor="text1"/>
          <w:sz w:val="24"/>
          <w:szCs w:val="24"/>
        </w:rPr>
        <w:t xml:space="preserve"> and migration</w:t>
      </w:r>
      <w:r w:rsidRPr="00C26353">
        <w:rPr>
          <w:rFonts w:ascii="Times New Roman" w:hAnsi="Times New Roman" w:cs="Times New Roman"/>
          <w:sz w:val="24"/>
          <w:szCs w:val="24"/>
        </w:rPr>
        <w:t>.</w:t>
      </w:r>
      <w:bookmarkEnd w:id="1"/>
      <w:r w:rsidRPr="00C26353">
        <w:rPr>
          <w:rFonts w:ascii="Times New Roman" w:hAnsi="Times New Roman" w:cs="Times New Roman"/>
          <w:sz w:val="24"/>
          <w:szCs w:val="24"/>
        </w:rPr>
        <w:t xml:space="preserve"> </w:t>
      </w:r>
      <w:bookmarkEnd w:id="4"/>
      <w:r w:rsidR="006B574B" w:rsidRPr="00C26353">
        <w:rPr>
          <w:rFonts w:ascii="Times New Roman" w:hAnsi="Times New Roman" w:cs="Times New Roman"/>
          <w:sz w:val="24"/>
          <w:szCs w:val="24"/>
        </w:rPr>
        <w:t xml:space="preserve">Thus, </w:t>
      </w:r>
      <w:r w:rsidR="0040706B" w:rsidRPr="00C26353">
        <w:rPr>
          <w:rFonts w:ascii="Times New Roman" w:hAnsi="Times New Roman" w:cs="Times New Roman"/>
          <w:sz w:val="24"/>
          <w:szCs w:val="24"/>
        </w:rPr>
        <w:t xml:space="preserve">in </w:t>
      </w:r>
      <w:r w:rsidR="006B574B" w:rsidRPr="00C26353">
        <w:rPr>
          <w:rFonts w:ascii="Times New Roman" w:hAnsi="Times New Roman" w:cs="Times New Roman"/>
          <w:sz w:val="24"/>
          <w:szCs w:val="24"/>
        </w:rPr>
        <w:t>the subsequent sections</w:t>
      </w:r>
      <w:r w:rsidR="0040706B" w:rsidRPr="00C26353">
        <w:rPr>
          <w:rFonts w:ascii="Times New Roman" w:hAnsi="Times New Roman" w:cs="Times New Roman"/>
          <w:sz w:val="24"/>
          <w:szCs w:val="24"/>
        </w:rPr>
        <w:t>, th</w:t>
      </w:r>
      <w:r w:rsidR="004B0FD4" w:rsidRPr="00C26353">
        <w:rPr>
          <w:rFonts w:ascii="Times New Roman" w:hAnsi="Times New Roman" w:cs="Times New Roman"/>
          <w:sz w:val="24"/>
          <w:szCs w:val="24"/>
        </w:rPr>
        <w:t>is</w:t>
      </w:r>
      <w:r w:rsidR="006B574B" w:rsidRPr="00C26353">
        <w:rPr>
          <w:rFonts w:ascii="Times New Roman" w:hAnsi="Times New Roman" w:cs="Times New Roman"/>
          <w:sz w:val="24"/>
          <w:szCs w:val="24"/>
        </w:rPr>
        <w:t xml:space="preserve"> article </w:t>
      </w:r>
      <w:r w:rsidR="0040706B" w:rsidRPr="00C26353">
        <w:rPr>
          <w:rFonts w:ascii="Times New Roman" w:hAnsi="Times New Roman" w:cs="Times New Roman"/>
          <w:sz w:val="24"/>
          <w:szCs w:val="24"/>
        </w:rPr>
        <w:t>looks</w:t>
      </w:r>
      <w:r w:rsidR="002E6129" w:rsidRPr="00C26353">
        <w:rPr>
          <w:rFonts w:ascii="Times New Roman" w:hAnsi="Times New Roman" w:cs="Times New Roman"/>
          <w:sz w:val="24"/>
          <w:szCs w:val="24"/>
        </w:rPr>
        <w:t xml:space="preserve"> at</w:t>
      </w:r>
      <w:r w:rsidR="0040706B" w:rsidRPr="00C26353">
        <w:rPr>
          <w:rFonts w:ascii="Times New Roman" w:hAnsi="Times New Roman" w:cs="Times New Roman"/>
          <w:sz w:val="24"/>
          <w:szCs w:val="24"/>
        </w:rPr>
        <w:t xml:space="preserve"> </w:t>
      </w:r>
      <w:r w:rsidR="006B574B" w:rsidRPr="00C26353">
        <w:rPr>
          <w:rFonts w:ascii="Times New Roman" w:hAnsi="Times New Roman" w:cs="Times New Roman"/>
          <w:sz w:val="24"/>
          <w:szCs w:val="24"/>
        </w:rPr>
        <w:t xml:space="preserve">the </w:t>
      </w:r>
      <w:r w:rsidR="00C86363" w:rsidRPr="00C26353">
        <w:rPr>
          <w:rFonts w:ascii="Times New Roman" w:hAnsi="Times New Roman" w:cs="Times New Roman"/>
          <w:sz w:val="24"/>
          <w:szCs w:val="24"/>
        </w:rPr>
        <w:t>context</w:t>
      </w:r>
      <w:r w:rsidR="006B574B" w:rsidRPr="00C26353">
        <w:rPr>
          <w:rFonts w:ascii="Times New Roman" w:hAnsi="Times New Roman" w:cs="Times New Roman"/>
          <w:sz w:val="24"/>
          <w:szCs w:val="24"/>
        </w:rPr>
        <w:t xml:space="preserve"> of organ trafficking</w:t>
      </w:r>
      <w:r w:rsidR="00C86363" w:rsidRPr="00C26353">
        <w:rPr>
          <w:rFonts w:ascii="Times New Roman" w:hAnsi="Times New Roman" w:cs="Times New Roman"/>
          <w:sz w:val="24"/>
          <w:szCs w:val="24"/>
        </w:rPr>
        <w:t xml:space="preserve"> in </w:t>
      </w:r>
      <w:r w:rsidR="002E6129" w:rsidRPr="00C26353">
        <w:rPr>
          <w:rFonts w:ascii="Times New Roman" w:hAnsi="Times New Roman" w:cs="Times New Roman"/>
          <w:sz w:val="24"/>
          <w:szCs w:val="24"/>
        </w:rPr>
        <w:t xml:space="preserve">Africa and </w:t>
      </w:r>
      <w:r w:rsidR="00C86363" w:rsidRPr="00C26353">
        <w:rPr>
          <w:rFonts w:ascii="Times New Roman" w:hAnsi="Times New Roman" w:cs="Times New Roman"/>
          <w:sz w:val="24"/>
          <w:szCs w:val="24"/>
        </w:rPr>
        <w:t>reassess</w:t>
      </w:r>
      <w:r w:rsidR="002E6129" w:rsidRPr="00C26353">
        <w:rPr>
          <w:rFonts w:ascii="Times New Roman" w:hAnsi="Times New Roman" w:cs="Times New Roman"/>
          <w:sz w:val="24"/>
          <w:szCs w:val="24"/>
        </w:rPr>
        <w:t>es</w:t>
      </w:r>
      <w:r w:rsidR="0040706B" w:rsidRPr="00C26353">
        <w:rPr>
          <w:rFonts w:ascii="Times New Roman" w:hAnsi="Times New Roman" w:cs="Times New Roman"/>
          <w:sz w:val="24"/>
          <w:szCs w:val="24"/>
        </w:rPr>
        <w:t xml:space="preserve"> </w:t>
      </w:r>
      <w:r w:rsidR="002E6129" w:rsidRPr="00C26353">
        <w:rPr>
          <w:rFonts w:ascii="Times New Roman" w:hAnsi="Times New Roman" w:cs="Times New Roman"/>
          <w:sz w:val="24"/>
          <w:szCs w:val="24"/>
        </w:rPr>
        <w:t xml:space="preserve">organ trading by </w:t>
      </w:r>
      <w:r w:rsidR="004B0FD4" w:rsidRPr="00C26353">
        <w:rPr>
          <w:rFonts w:ascii="Times New Roman" w:hAnsi="Times New Roman" w:cs="Times New Roman"/>
          <w:sz w:val="24"/>
          <w:szCs w:val="24"/>
        </w:rPr>
        <w:t xml:space="preserve">incorporating </w:t>
      </w:r>
      <w:r w:rsidR="002E6129" w:rsidRPr="00C26353">
        <w:rPr>
          <w:rFonts w:ascii="Times New Roman" w:hAnsi="Times New Roman" w:cs="Times New Roman"/>
          <w:sz w:val="24"/>
          <w:szCs w:val="24"/>
        </w:rPr>
        <w:t>it</w:t>
      </w:r>
      <w:r w:rsidR="0040706B" w:rsidRPr="00C26353">
        <w:rPr>
          <w:rFonts w:ascii="Times New Roman" w:hAnsi="Times New Roman" w:cs="Times New Roman"/>
          <w:sz w:val="24"/>
          <w:szCs w:val="24"/>
        </w:rPr>
        <w:t xml:space="preserve"> in</w:t>
      </w:r>
      <w:r w:rsidR="002E6129" w:rsidRPr="00C26353">
        <w:rPr>
          <w:rFonts w:ascii="Times New Roman" w:hAnsi="Times New Roman" w:cs="Times New Roman"/>
          <w:sz w:val="24"/>
          <w:szCs w:val="24"/>
        </w:rPr>
        <w:t>to</w:t>
      </w:r>
      <w:r w:rsidR="006B574B" w:rsidRPr="00C26353">
        <w:rPr>
          <w:rFonts w:ascii="Times New Roman" w:hAnsi="Times New Roman" w:cs="Times New Roman"/>
          <w:sz w:val="24"/>
          <w:szCs w:val="24"/>
        </w:rPr>
        <w:t xml:space="preserve"> </w:t>
      </w:r>
      <w:r w:rsidR="004D50B8" w:rsidRPr="00C26353">
        <w:rPr>
          <w:rFonts w:ascii="Times New Roman" w:hAnsi="Times New Roman" w:cs="Times New Roman"/>
          <w:sz w:val="24"/>
          <w:szCs w:val="24"/>
        </w:rPr>
        <w:t xml:space="preserve">the </w:t>
      </w:r>
      <w:r w:rsidR="006B574B" w:rsidRPr="00C26353">
        <w:rPr>
          <w:rFonts w:ascii="Times New Roman" w:hAnsi="Times New Roman" w:cs="Times New Roman"/>
          <w:sz w:val="24"/>
          <w:szCs w:val="24"/>
        </w:rPr>
        <w:t>ethical debates of transplantation</w:t>
      </w:r>
      <w:r w:rsidR="00C86363" w:rsidRPr="00C26353">
        <w:rPr>
          <w:rFonts w:ascii="Times New Roman" w:hAnsi="Times New Roman" w:cs="Times New Roman"/>
          <w:sz w:val="24"/>
          <w:szCs w:val="24"/>
        </w:rPr>
        <w:t xml:space="preserve"> and organ procurement</w:t>
      </w:r>
      <w:r w:rsidR="00F46CE5" w:rsidRPr="00C26353">
        <w:rPr>
          <w:rFonts w:ascii="Times New Roman" w:hAnsi="Times New Roman" w:cs="Times New Roman"/>
          <w:sz w:val="24"/>
          <w:szCs w:val="24"/>
        </w:rPr>
        <w:t xml:space="preserve"> in general</w:t>
      </w:r>
      <w:r w:rsidR="00C86363" w:rsidRPr="00C26353">
        <w:rPr>
          <w:rFonts w:ascii="Times New Roman" w:hAnsi="Times New Roman" w:cs="Times New Roman"/>
          <w:sz w:val="24"/>
          <w:szCs w:val="24"/>
        </w:rPr>
        <w:t>.</w:t>
      </w:r>
      <w:r w:rsidR="002E6129" w:rsidRPr="00C26353">
        <w:rPr>
          <w:rFonts w:ascii="Times New Roman" w:hAnsi="Times New Roman" w:cs="Times New Roman"/>
          <w:sz w:val="24"/>
          <w:szCs w:val="24"/>
        </w:rPr>
        <w:t xml:space="preserve"> </w:t>
      </w:r>
      <w:r w:rsidR="00C86363" w:rsidRPr="00C26353">
        <w:rPr>
          <w:rFonts w:ascii="Times New Roman" w:hAnsi="Times New Roman" w:cs="Times New Roman"/>
          <w:sz w:val="24"/>
          <w:szCs w:val="24"/>
        </w:rPr>
        <w:t>The final part</w:t>
      </w:r>
      <w:r w:rsidR="004B0FD4" w:rsidRPr="00C26353">
        <w:rPr>
          <w:rFonts w:ascii="Times New Roman" w:hAnsi="Times New Roman" w:cs="Times New Roman"/>
          <w:sz w:val="24"/>
          <w:szCs w:val="24"/>
        </w:rPr>
        <w:t xml:space="preserve"> </w:t>
      </w:r>
      <w:r w:rsidR="00C86363" w:rsidRPr="00C26353">
        <w:rPr>
          <w:rFonts w:ascii="Times New Roman" w:hAnsi="Times New Roman" w:cs="Times New Roman"/>
          <w:sz w:val="24"/>
          <w:szCs w:val="24"/>
        </w:rPr>
        <w:t>reflects</w:t>
      </w:r>
      <w:r w:rsidR="006B574B" w:rsidRPr="00C26353">
        <w:rPr>
          <w:rFonts w:ascii="Times New Roman" w:hAnsi="Times New Roman" w:cs="Times New Roman"/>
          <w:sz w:val="24"/>
          <w:szCs w:val="24"/>
        </w:rPr>
        <w:t xml:space="preserve"> on solutions with </w:t>
      </w:r>
      <w:r w:rsidR="002E6129" w:rsidRPr="00C26353">
        <w:rPr>
          <w:rFonts w:ascii="Times New Roman" w:hAnsi="Times New Roman" w:cs="Times New Roman"/>
          <w:sz w:val="24"/>
          <w:szCs w:val="24"/>
        </w:rPr>
        <w:t xml:space="preserve">the </w:t>
      </w:r>
      <w:r w:rsidR="00C86363" w:rsidRPr="00C26353">
        <w:rPr>
          <w:rFonts w:ascii="Times New Roman" w:hAnsi="Times New Roman" w:cs="Times New Roman"/>
          <w:sz w:val="24"/>
          <w:szCs w:val="24"/>
        </w:rPr>
        <w:t>reconsideration of</w:t>
      </w:r>
      <w:r w:rsidR="006B574B" w:rsidRPr="00C26353">
        <w:rPr>
          <w:rFonts w:ascii="Times New Roman" w:hAnsi="Times New Roman" w:cs="Times New Roman"/>
          <w:sz w:val="24"/>
          <w:szCs w:val="24"/>
        </w:rPr>
        <w:t xml:space="preserve"> the context of transplantation and organ trafficking in the region.  </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b/>
          <w:bCs/>
          <w:color w:val="000000" w:themeColor="text1"/>
          <w:sz w:val="24"/>
          <w:szCs w:val="24"/>
        </w:rPr>
        <w:t>Keywords:</w:t>
      </w:r>
      <w:r w:rsidRPr="00C26353">
        <w:rPr>
          <w:rFonts w:ascii="Times New Roman" w:hAnsi="Times New Roman" w:cs="Times New Roman"/>
          <w:color w:val="000000" w:themeColor="text1"/>
          <w:sz w:val="24"/>
          <w:szCs w:val="24"/>
        </w:rPr>
        <w:t xml:space="preserve"> Organ Transplantation, Organ Trade, Organ Trafficking, Africa, Pragmatism</w:t>
      </w:r>
      <w:r w:rsidR="00CB1A7E" w:rsidRPr="00C26353">
        <w:rPr>
          <w:rFonts w:ascii="Times New Roman" w:hAnsi="Times New Roman" w:cs="Times New Roman"/>
          <w:color w:val="000000" w:themeColor="text1"/>
          <w:sz w:val="24"/>
          <w:szCs w:val="24"/>
        </w:rPr>
        <w:t xml:space="preserve">, </w:t>
      </w:r>
      <w:r w:rsidR="00CB1A7E" w:rsidRPr="00C26353">
        <w:rPr>
          <w:rFonts w:ascii="Times New Roman" w:hAnsi="Times New Roman" w:cs="Times New Roman"/>
          <w:sz w:val="24"/>
          <w:szCs w:val="24"/>
        </w:rPr>
        <w:t xml:space="preserve">Ethics </w:t>
      </w:r>
      <w:r w:rsidRPr="00C26353">
        <w:rPr>
          <w:rFonts w:ascii="Times New Roman" w:hAnsi="Times New Roman" w:cs="Times New Roman"/>
          <w:sz w:val="24"/>
          <w:szCs w:val="24"/>
        </w:rPr>
        <w:t xml:space="preserve"> </w:t>
      </w:r>
    </w:p>
    <w:p w:rsidR="00461BEA" w:rsidRPr="00C26353" w:rsidRDefault="00461BEA" w:rsidP="00461BEA">
      <w:pPr>
        <w:pStyle w:val="ListParagraph"/>
        <w:numPr>
          <w:ilvl w:val="0"/>
          <w:numId w:val="2"/>
        </w:numPr>
        <w:spacing w:line="240" w:lineRule="auto"/>
        <w:jc w:val="both"/>
        <w:rPr>
          <w:rFonts w:ascii="Times New Roman" w:hAnsi="Times New Roman" w:cs="Times New Roman"/>
          <w:b/>
          <w:bCs/>
          <w:color w:val="000000" w:themeColor="text1"/>
          <w:sz w:val="24"/>
          <w:szCs w:val="24"/>
        </w:rPr>
      </w:pPr>
      <w:r w:rsidRPr="00C26353">
        <w:rPr>
          <w:rFonts w:ascii="Times New Roman" w:hAnsi="Times New Roman" w:cs="Times New Roman"/>
          <w:b/>
          <w:bCs/>
          <w:color w:val="000000" w:themeColor="text1"/>
          <w:sz w:val="24"/>
          <w:szCs w:val="24"/>
        </w:rPr>
        <w:t>Introduction</w:t>
      </w:r>
    </w:p>
    <w:p w:rsidR="00BF7ABF"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Organ transplantation is a newly emerging medicinal science</w:t>
      </w:r>
      <w:r w:rsidR="00CB1A7E" w:rsidRPr="00C26353">
        <w:rPr>
          <w:rFonts w:ascii="Times New Roman" w:hAnsi="Times New Roman" w:cs="Times New Roman"/>
          <w:color w:val="000000" w:themeColor="text1"/>
          <w:sz w:val="24"/>
          <w:szCs w:val="24"/>
        </w:rPr>
        <w:t xml:space="preserve"> which has shown significant developments </w:t>
      </w:r>
      <w:r w:rsidRPr="00C26353">
        <w:rPr>
          <w:rFonts w:ascii="Times New Roman" w:hAnsi="Times New Roman" w:cs="Times New Roman"/>
          <w:color w:val="000000" w:themeColor="text1"/>
          <w:sz w:val="24"/>
          <w:szCs w:val="24"/>
        </w:rPr>
        <w:t>since the second half of the twentieth century. Advance</w:t>
      </w:r>
      <w:r w:rsidR="004B0FD4"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xml:space="preserve"> in medical technologies such as mechanical ventilators, cardiac pacemakers, and drugs that maintain blood pressure have </w:t>
      </w:r>
      <w:r w:rsidR="00201075" w:rsidRPr="00C26353">
        <w:rPr>
          <w:rFonts w:ascii="Times New Roman" w:hAnsi="Times New Roman" w:cs="Times New Roman"/>
          <w:color w:val="000000" w:themeColor="text1"/>
          <w:sz w:val="24"/>
          <w:szCs w:val="24"/>
        </w:rPr>
        <w:t xml:space="preserve">brought </w:t>
      </w:r>
      <w:r w:rsidRPr="00C26353">
        <w:rPr>
          <w:rFonts w:ascii="Times New Roman" w:hAnsi="Times New Roman" w:cs="Times New Roman"/>
          <w:color w:val="000000" w:themeColor="text1"/>
          <w:sz w:val="24"/>
          <w:szCs w:val="24"/>
        </w:rPr>
        <w:t xml:space="preserve">the </w:t>
      </w:r>
      <w:r w:rsidR="00201075" w:rsidRPr="00C26353">
        <w:rPr>
          <w:rFonts w:ascii="Times New Roman" w:hAnsi="Times New Roman" w:cs="Times New Roman"/>
          <w:color w:val="000000" w:themeColor="text1"/>
          <w:sz w:val="24"/>
          <w:szCs w:val="24"/>
        </w:rPr>
        <w:t xml:space="preserve">threat </w:t>
      </w:r>
      <w:r w:rsidRPr="00C26353">
        <w:rPr>
          <w:rFonts w:ascii="Times New Roman" w:hAnsi="Times New Roman" w:cs="Times New Roman"/>
          <w:color w:val="000000" w:themeColor="text1"/>
          <w:sz w:val="24"/>
          <w:szCs w:val="24"/>
        </w:rPr>
        <w:t xml:space="preserve">of death under the physician, family, and patients’ control. </w:t>
      </w:r>
      <w:r w:rsidR="00201075" w:rsidRPr="00C26353">
        <w:rPr>
          <w:rFonts w:ascii="Times New Roman" w:hAnsi="Times New Roman" w:cs="Times New Roman"/>
          <w:color w:val="000000" w:themeColor="text1"/>
          <w:sz w:val="24"/>
          <w:szCs w:val="24"/>
        </w:rPr>
        <w:t xml:space="preserve">Such </w:t>
      </w:r>
      <w:r w:rsidRPr="00C26353">
        <w:rPr>
          <w:rFonts w:ascii="Times New Roman" w:hAnsi="Times New Roman" w:cs="Times New Roman"/>
          <w:color w:val="000000" w:themeColor="text1"/>
          <w:sz w:val="24"/>
          <w:szCs w:val="24"/>
        </w:rPr>
        <w:t>technological advance</w:t>
      </w:r>
      <w:r w:rsidR="00201075"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xml:space="preserve"> ha</w:t>
      </w:r>
      <w:r w:rsidR="00201075" w:rsidRPr="00C26353">
        <w:rPr>
          <w:rFonts w:ascii="Times New Roman" w:hAnsi="Times New Roman" w:cs="Times New Roman"/>
          <w:color w:val="000000" w:themeColor="text1"/>
          <w:sz w:val="24"/>
          <w:szCs w:val="24"/>
        </w:rPr>
        <w:t>ve</w:t>
      </w:r>
      <w:r w:rsidRPr="00C26353">
        <w:rPr>
          <w:rFonts w:ascii="Times New Roman" w:hAnsi="Times New Roman" w:cs="Times New Roman"/>
          <w:color w:val="000000" w:themeColor="text1"/>
          <w:sz w:val="24"/>
          <w:szCs w:val="24"/>
        </w:rPr>
        <w:t xml:space="preserve"> opened up ways to harvest fresh organs for transplantations. Newly emerging human tissue banking and organ freezing devices, </w:t>
      </w:r>
      <w:r w:rsidR="00201075" w:rsidRPr="00C26353">
        <w:rPr>
          <w:rFonts w:ascii="Times New Roman" w:hAnsi="Times New Roman" w:cs="Times New Roman"/>
          <w:color w:val="000000" w:themeColor="text1"/>
          <w:sz w:val="24"/>
          <w:szCs w:val="24"/>
        </w:rPr>
        <w:t xml:space="preserve">as well as </w:t>
      </w:r>
      <w:r w:rsidRPr="00C26353">
        <w:rPr>
          <w:rFonts w:ascii="Times New Roman" w:hAnsi="Times New Roman" w:cs="Times New Roman"/>
          <w:color w:val="000000" w:themeColor="text1"/>
          <w:sz w:val="24"/>
          <w:szCs w:val="24"/>
        </w:rPr>
        <w:t xml:space="preserve">immuno-suppressive drugs have eased the task of tissue matching by further enhancing transplantation research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author":[{"dropping-particle":"","family":"Harris","given":"Louise Irving and John","non-dropping-particle":"","parse-names":false,"suffix":""}],"chapter-number":"10","container-title":"The Oxford Handbook of Bioethics","editor":[{"dropping-particle":"","family":"Steinbock","given":"Bonnie","non-dropping-particle":"","parse-names":false,"suffix":""}],"id":"ITEM-1","issued":{"date-parts":[["2007"]]},"page":"211–240","publisher":"Oxford University Press","title":"Biobanking","type":"chapter"},"uris":["http://www.mendeley.com/documents/?uuid=df746c2d-e9e6-4ec0-bcef-71e54fded349"]}],"mendeley":{"formattedCitation":"(1)","plainTextFormattedCitation":"(1)","previouslyFormattedCitation":"(1)"},"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97E34" w:rsidRPr="00C26353">
        <w:rPr>
          <w:rFonts w:ascii="Times New Roman" w:hAnsi="Times New Roman" w:cs="Times New Roman"/>
          <w:noProof/>
          <w:color w:val="000000" w:themeColor="text1"/>
          <w:sz w:val="24"/>
          <w:szCs w:val="24"/>
        </w:rPr>
        <w:t>(1)</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As a result, solid organ transplantations from </w:t>
      </w:r>
      <w:r w:rsidR="00201075" w:rsidRPr="00C26353">
        <w:rPr>
          <w:rFonts w:ascii="Times New Roman" w:hAnsi="Times New Roman" w:cs="Times New Roman"/>
          <w:color w:val="000000" w:themeColor="text1"/>
          <w:sz w:val="24"/>
          <w:szCs w:val="24"/>
        </w:rPr>
        <w:t xml:space="preserve">both </w:t>
      </w:r>
      <w:r w:rsidRPr="00C26353">
        <w:rPr>
          <w:rFonts w:ascii="Times New Roman" w:hAnsi="Times New Roman" w:cs="Times New Roman"/>
          <w:color w:val="000000" w:themeColor="text1"/>
          <w:sz w:val="24"/>
          <w:szCs w:val="24"/>
        </w:rPr>
        <w:t xml:space="preserve">deceased and live donors have saved </w:t>
      </w:r>
      <w:r w:rsidR="00201075" w:rsidRPr="00C26353">
        <w:rPr>
          <w:rFonts w:ascii="Times New Roman" w:hAnsi="Times New Roman" w:cs="Times New Roman"/>
          <w:color w:val="000000" w:themeColor="text1"/>
          <w:sz w:val="24"/>
          <w:szCs w:val="24"/>
        </w:rPr>
        <w:t xml:space="preserve">the </w:t>
      </w:r>
      <w:r w:rsidRPr="00C26353">
        <w:rPr>
          <w:rFonts w:ascii="Times New Roman" w:hAnsi="Times New Roman" w:cs="Times New Roman"/>
          <w:color w:val="000000" w:themeColor="text1"/>
          <w:sz w:val="24"/>
          <w:szCs w:val="24"/>
        </w:rPr>
        <w:t xml:space="preserve">lives </w:t>
      </w:r>
      <w:r w:rsidR="00201075" w:rsidRPr="00C26353">
        <w:rPr>
          <w:rFonts w:ascii="Times New Roman" w:hAnsi="Times New Roman" w:cs="Times New Roman"/>
          <w:color w:val="000000" w:themeColor="text1"/>
          <w:sz w:val="24"/>
          <w:szCs w:val="24"/>
        </w:rPr>
        <w:t xml:space="preserve">of those </w:t>
      </w:r>
      <w:r w:rsidRPr="00C26353">
        <w:rPr>
          <w:rFonts w:ascii="Times New Roman" w:hAnsi="Times New Roman" w:cs="Times New Roman"/>
          <w:color w:val="000000" w:themeColor="text1"/>
          <w:sz w:val="24"/>
          <w:szCs w:val="24"/>
        </w:rPr>
        <w:t>affected by terminal organ failures and improved patients’ quality of life.</w:t>
      </w:r>
      <w:r w:rsidR="00BF7ABF" w:rsidRPr="00C26353">
        <w:rPr>
          <w:rFonts w:ascii="Times New Roman" w:hAnsi="Times New Roman" w:cs="Times New Roman"/>
          <w:color w:val="000000" w:themeColor="text1"/>
          <w:sz w:val="24"/>
          <w:szCs w:val="24"/>
        </w:rPr>
        <w:t xml:space="preserve"> Studies indicate that worldwide approximately 100,000 patients undergo organ transplantation </w:t>
      </w:r>
      <w:proofErr w:type="spellStart"/>
      <w:r w:rsidR="00BF7ABF" w:rsidRPr="00C26353">
        <w:rPr>
          <w:rFonts w:ascii="Times New Roman" w:hAnsi="Times New Roman" w:cs="Times New Roman"/>
          <w:color w:val="000000" w:themeColor="text1"/>
          <w:sz w:val="24"/>
          <w:szCs w:val="24"/>
        </w:rPr>
        <w:t>annuall</w:t>
      </w:r>
      <w:proofErr w:type="spellEnd"/>
      <w:r w:rsidR="00BF7ABF"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16/S0140-6736(11)61486-4","ISSN":"1474547X","abstract":"Roughly 100 000 patients worldwide undergo organ transplantation annually, but many other patients remain on waiting lists. Transplantation rates vary substantially across countries. Affluent patients in nations with long waiting lists do not always wait for donations from within their own countries. Commercially driven transplantation, however, does not always ensure proper medical care of recipients or donors, and might lengthen waiting times for resident patients or increase the illegal and unethical purchase of organs from living donors. Governments should systematically address the needs of their countries according to a legal framework. Medical strategies to prevent end-stage organ failure must also be implemented. In view of the Madrid Resolution, the Declaration of Istanbul, and the 63rd World Health Assembly Resolution, a new paradigm of national self-sufficiency is needed. Each country or region should strive to provide a sufficient number of organs from within its own population, guided by WHO ethics principles. © 2011 Elsevier Ltd.","author":[{"dropping-particle":"","family":"Delmonico","given":"Francis L.","non-dropping-particle":"","parse-names":false,"suffix":""},{"dropping-particle":"","family":"Domínguez-Gil","given":"Beatriz","non-dropping-particle":"","parse-names":false,"suffix":""},{"dropping-particle":"","family":"Matesanz","given":"Rafael","non-dropping-particle":"","parse-names":false,"suffix":""},{"dropping-particle":"","family":"Noel","given":"Luc","non-dropping-particle":"","parse-names":false,"suffix":""}],"container-title":"The Lancet","id":"ITEM-1","issue":"9800","issued":{"date-parts":[["2011"]]},"page":"1414-1418","publisher":"Elsevier Ltd","title":"A call for government accountability to achieve national self-sufficiency in organ donation and transplantation","type":"article-journal","volume":"378"},"uris":["http://www.mendeley.com/documents/?uuid=cda8b249-9c99-4fde-af86-8dd53988b0da"]}],"mendeley":{"formattedCitation":"(2)","plainTextFormattedCitation":"(2)","previouslyFormattedCitation":"(2)"},"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2)</w:t>
      </w:r>
      <w:r w:rsidR="00F929F0" w:rsidRPr="00172D7A">
        <w:rPr>
          <w:rFonts w:ascii="Times New Roman" w:hAnsi="Times New Roman" w:cs="Times New Roman"/>
          <w:color w:val="000000" w:themeColor="text1"/>
          <w:sz w:val="24"/>
          <w:szCs w:val="24"/>
        </w:rPr>
        <w:fldChar w:fldCharType="end"/>
      </w:r>
      <w:r w:rsidR="00BF7ABF" w:rsidRPr="00C26353">
        <w:rPr>
          <w:rFonts w:ascii="Times New Roman" w:hAnsi="Times New Roman" w:cs="Times New Roman"/>
          <w:color w:val="000000" w:themeColor="text1"/>
          <w:sz w:val="24"/>
          <w:szCs w:val="24"/>
        </w:rPr>
        <w:t xml:space="preserve">. For example, according to the Global Observatory on Donation and Transplantation (GODT) report, in 2018, the overall number of transplantations was 146,840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author":[{"dropping-particle":"","family":"GLOBAL OBSERVATORY ON DONATION AND TRANSPLANTATION","given":"","non-dropping-particle":"","parse-names":false,"suffix":""}],"id":"ITEM-1","issued":{"date-parts":[["2020"]]},"title":"Summary Global Report 2018","type":"report"},"uris":["http://www.mendeley.com/documents/?uuid=aab987c9-b454-4342-b94d-961a067e2a86"]}],"mendeley":{"formattedCitation":"(3)","plainTextFormattedCitation":"(3)","previouslyFormattedCitation":"(3)"},"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3)</w:t>
      </w:r>
      <w:r w:rsidR="00F929F0" w:rsidRPr="00172D7A">
        <w:rPr>
          <w:rFonts w:ascii="Times New Roman" w:hAnsi="Times New Roman" w:cs="Times New Roman"/>
          <w:color w:val="000000" w:themeColor="text1"/>
          <w:sz w:val="24"/>
          <w:szCs w:val="24"/>
        </w:rPr>
        <w:fldChar w:fldCharType="end"/>
      </w:r>
      <w:r w:rsidR="00BF7ABF" w:rsidRPr="00C26353">
        <w:rPr>
          <w:rFonts w:ascii="Times New Roman" w:hAnsi="Times New Roman" w:cs="Times New Roman"/>
          <w:color w:val="000000" w:themeColor="text1"/>
          <w:sz w:val="24"/>
          <w:szCs w:val="24"/>
        </w:rPr>
        <w:t xml:space="preserve">. Nevertheless, the worldwide transplantation rate is, in general, still far from meeting global needs. Besides, organ transplantation’s global distribution is highly unequal, showing a marked difference from region to region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101/cshperspect.a014985","ISSN":"21571422","abstract":"Solid organ transplantations save lives in patients affected by terminal organ failures and improve quality of life. Organ transplantations have gradually ameliorated in the last two decades and usually provide excellent results in children and young adults, and are increasingly challenged by the growing proportion of elderly transplant patients with comorbidities. Renal transplantation increases patient survival over dialysis, and lifesaving transplants are indispensible to treat patients with liver, heart, or lung irreversible diseases. Solid organ transplant programs activity has been steadily growing but is still far from global needs, with great differences among countries. Solid organ transplantations are essential for developed and mature health care systems. © 2013 Cold Spring Harbor Laboratory Press; all rights reserved.","author":[{"dropping-particle":"","family":"Grinyó","given":"Josep M.","non-dropping-particle":"","parse-names":false,"suffix":""}],"container-title":"Cold Spring Harbor Perspectives in Medicine","id":"ITEM-1","issue":"6","issued":{"date-parts":[["2013"]]},"page":"1-10","title":"Why is organ transplantation clinically important?","type":"article-journal","volume":"3"},"uris":["http://www.mendeley.com/documents/?uuid=22c471e5-7402-4234-b231-0ff77b389bda"]}],"mendeley":{"formattedCitation":"(4)","plainTextFormattedCitation":"(4)","previouslyFormattedCitation":"(4)"},"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4)</w:t>
      </w:r>
      <w:r w:rsidR="00F929F0" w:rsidRPr="00172D7A">
        <w:rPr>
          <w:rFonts w:ascii="Times New Roman" w:hAnsi="Times New Roman" w:cs="Times New Roman"/>
          <w:color w:val="000000" w:themeColor="text1"/>
          <w:sz w:val="24"/>
          <w:szCs w:val="24"/>
        </w:rPr>
        <w:fldChar w:fldCharType="end"/>
      </w:r>
      <w:r w:rsidR="00BF7ABF"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5414/CNP86S125","ISSN":"03010430","abstract":"Africa is underdeveloped in terms of treatment options for patients with end-stage renal failure. Economic growth and corresponding increases in health expenditures in the African region mean that we can confidently anticipate increased demand for organ transplantation within the region over the next few years. Renal failure in Africa occurs mainly due to glomerular nephropathies, hypertension, diabetes, and HIV. For the subset of the population that might be considered medically suitable for transplantation, demand for transplantation is tightly constrained by the availability of specialist physicians and surgeons, pathology facilities, capacity to achieve acceptable graft outcomes, cultural and religious attitudes towards organ donation, trust in the health system, and the extent to which patients are able to meet the costs of surgery and ongoing immunosuppression. There are currently several countries in Africa which are building up living-related-donor transplantation. Active living-donor transplantation already takes place in South Africa, Tunisia, and Sudan, but deceased donation is only available in South Africa. Whereas living-donor transplantation might be successfully driven by a motivated individual and a single institution, deceased-donor transplantation requires dialysis programs, tissue typing and crossmatching facilities, an organ procurement program, an on-call surgical team, capacity to fund this infrastructure, and an appropriate legislative framework. A significant and recurring barrier to transplantation in the African region is the high cost of transplantation and follow-up care, and, in particular, the cost of maintenance immunosuppression. A positive environment that could potentially change this scenario will have to include governmental funding, academic support to clinicians as well as a legislative framework, which is still needed in many African countries.","author":[{"dropping-particle":"","family":"Muller","given":"Elmi","non-dropping-particle":"","parse-names":false,"suffix":""}],"container-title":"Clinical Nephrology","id":"ITEM-1","issued":{"date-parts":[["2016"]]},"page":"90-95","title":"Transplantation in Africa - an overview","type":"article-journal","volume":"86"},"uris":["http://www.mendeley.com/documents/?uuid=8f645d11-8f8b-411e-bf3b-9304b75d4e06"]}],"mendeley":{"formattedCitation":"(5)","plainTextFormattedCitation":"(5)","previouslyFormattedCitation":"(5)"},"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5)</w:t>
      </w:r>
      <w:r w:rsidR="00F929F0" w:rsidRPr="00172D7A">
        <w:rPr>
          <w:rFonts w:ascii="Times New Roman" w:hAnsi="Times New Roman" w:cs="Times New Roman"/>
          <w:color w:val="000000" w:themeColor="text1"/>
          <w:sz w:val="24"/>
          <w:szCs w:val="24"/>
        </w:rPr>
        <w:fldChar w:fldCharType="end"/>
      </w:r>
      <w:r w:rsidR="00BF7ABF" w:rsidRPr="00C26353">
        <w:rPr>
          <w:rFonts w:ascii="Times New Roman" w:hAnsi="Times New Roman" w:cs="Times New Roman"/>
          <w:color w:val="000000" w:themeColor="text1"/>
          <w:sz w:val="24"/>
          <w:szCs w:val="24"/>
        </w:rPr>
        <w:t xml:space="preserve">. For instance, only a few countries in Africa have developed better systems of transplantation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2471/BLT.19.236992","ISSN":"15640604","PMID":"32514216","abstract":"Several resolutions, endorsed by the World Health Assembly and the United Nations General Assembly, articulate the need to improve the availability, quality and safety of organ and tissue donation and transplantation, as well as to prevent and combat trafficking in human organs. Here we assessed the implementation of these resolutions pertaining to organ and tissue donations and transplantations by sending out a questionnaire to all 47 countries in the World Health Organization African Region. From 33 countries that provided data, we identified several obstacles and challenges. Compared to other regions, there are very limited data on organ donation and transplantation. Most countries are lacking legal and regulatory frameworks, since they did not yet establish a specific or comprehensive legislation covering donation and transplantation of human organs and tissues. Countries also have a poor national capacity to perform organ and tissue transplantations and the organization and management of national programmes are weak. Funding, both from domestic and external sources, is insufficient to implement effective transplantations programmes and patients have inadequate financial protection. To address these challenges, we propose that countries and partners should develop and implement policies, strategies, plans and regulatory frameworks for all aspects of organ and tissue donations and transplantations, including fighting against organ trafficking and transplant tourism. Where donation and transplantation programmes exist, stakeholders should develop the skills of human resources, adopt technical standards and quality management procedures to improve donation and transplantation of human organs and tissues.","author":[{"dropping-particle":"","family":"Loua","given":"André","non-dropping-particle":"","parse-names":false,"suffix":""},{"dropping-particle":"","family":"Feroleto","given":"Margot","non-dropping-particle":"","parse-names":false,"suffix":""},{"dropping-particle":"","family":"Sougou","given":"Aissatou","non-dropping-particle":"","parse-names":false,"suffix":""},{"dropping-particle":"","family":"Kasilo","given":"Ossy Muganga Julius","non-dropping-particle":"","parse-names":false,"suffix":""},{"dropping-particle":"","family":"Nikiema","given":"Jean Baptiste","non-dropping-particle":"","parse-names":false,"suffix":""},{"dropping-particle":"","family":"Fuller","given":"Walter","non-dropping-particle":"","parse-names":false,"suffix":""},{"dropping-particle":"","family":"Kniazkov","given":"Stanislav","non-dropping-particle":"","parse-names":false,"suffix":""},{"dropping-particle":"","family":"Tumusiime","given":"Prosper","non-dropping-particle":"","parse-names":false,"suffix":""}],"container-title":"Bulletin of the World Health Organization","id":"ITEM-1","issue":"6","issued":{"date-parts":[["2020"]]},"page":"420-425","title":"A review of policies and programmes for human organ and tissue donations and transplantations, WHO African region","type":"article-newspaper","volume":"98"},"uris":["http://www.mendeley.com/documents/?uuid=3a4f1f57-4d73-47bb-9465-8edd541c1652"]}],"mendeley":{"formattedCitation":"(6)","plainTextFormattedCitation":"(6)","previouslyFormattedCitation":"(6)"},"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6)</w:t>
      </w:r>
      <w:r w:rsidR="00F929F0" w:rsidRPr="00172D7A">
        <w:rPr>
          <w:rStyle w:val="FootnoteReference"/>
          <w:rFonts w:ascii="Times New Roman" w:hAnsi="Times New Roman" w:cs="Times New Roman"/>
          <w:color w:val="000000" w:themeColor="text1"/>
          <w:sz w:val="24"/>
          <w:szCs w:val="24"/>
        </w:rPr>
        <w:fldChar w:fldCharType="end"/>
      </w:r>
      <w:r w:rsidR="00BF7ABF" w:rsidRPr="00C26353">
        <w:rPr>
          <w:rFonts w:ascii="Times New Roman" w:hAnsi="Times New Roman" w:cs="Times New Roman"/>
          <w:color w:val="000000" w:themeColor="text1"/>
          <w:sz w:val="24"/>
          <w:szCs w:val="24"/>
        </w:rPr>
        <w:t>.</w:t>
      </w:r>
    </w:p>
    <w:p w:rsidR="00461BEA" w:rsidRPr="00C26353" w:rsidRDefault="00BF7ABF"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 xml:space="preserve">In </w:t>
      </w:r>
      <w:r w:rsidR="00461BEA" w:rsidRPr="00C26353">
        <w:rPr>
          <w:rFonts w:ascii="Times New Roman" w:hAnsi="Times New Roman" w:cs="Times New Roman"/>
          <w:color w:val="000000" w:themeColor="text1"/>
          <w:sz w:val="24"/>
          <w:szCs w:val="24"/>
        </w:rPr>
        <w:t>recent years, organ trafficking</w:t>
      </w:r>
      <w:r w:rsidR="000F42D1" w:rsidRPr="00C26353">
        <w:rPr>
          <w:rFonts w:ascii="Times New Roman" w:hAnsi="Times New Roman" w:cs="Times New Roman"/>
          <w:color w:val="000000" w:themeColor="text1"/>
          <w:sz w:val="24"/>
          <w:szCs w:val="24"/>
        </w:rPr>
        <w:t>—</w:t>
      </w:r>
      <w:r w:rsidR="00201075" w:rsidRPr="00C26353">
        <w:rPr>
          <w:rFonts w:ascii="Times New Roman" w:hAnsi="Times New Roman" w:cs="Times New Roman"/>
          <w:color w:val="000000" w:themeColor="text1"/>
          <w:sz w:val="24"/>
          <w:szCs w:val="24"/>
        </w:rPr>
        <w:t xml:space="preserve">the </w:t>
      </w:r>
      <w:r w:rsidR="00461BEA" w:rsidRPr="00C26353">
        <w:rPr>
          <w:rFonts w:ascii="Times New Roman" w:hAnsi="Times New Roman" w:cs="Times New Roman"/>
          <w:color w:val="000000" w:themeColor="text1"/>
          <w:sz w:val="24"/>
          <w:szCs w:val="24"/>
        </w:rPr>
        <w:t>“recruitment, transport, transfer, harboring, or receipt of living or deceased persons or their organs”</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2215/CJN.03320708","ISSN":"15559041","PMID":"18701611","abstract":"Organ commercialism, which targets vulnerable populations (such as illiterate and impoverished persons, undocumented immigrants, prisoners, and political or economic refugees) in resource-poor countries, has been condemned international bodies such as the World Health Organization for decades. Yet in recent years, as a consequence of the increasing ease of Internet communication and the willingness of patients in rich countries to travel and purchase organs, organ trafficking and transplant tourism have grown into global problems. For example, as of 2006, foreigners received two-thirds of the 2000 kidney transplants performed annually in Pakistan. The Istanbul Declaration proclaims that the poor who sell their organs are being exploited, whether by richer people within their own countries or by transplant tourists from abroad. Moreover, transplant tourists risk physical harm by unregulated and illegal transplantation. Participants in the Istanbul Summit concluded that transplant commercialism, which targets the vulnerable, transplant tourism, and organ trafficking should be prohibited. And they also urged their fellow transplant professionals, individually and through their organizations, to put an end to these unethical activities and fosfer safe, accountable practices that meet the needs of transplant recipients while protecting donors. Countries from which transplant tourists originate, as well as those to which they travel to obtain transplants, are just beginning to address their respective responsibilities to protect their people from exploitation and to develop national self-sufficiency in organ donation. The Declaration should reinforce the resolve of governments and international organizations to develop laws and guidelines to bring an end to wrongful practices. \"The legacy of transplantation is threatened by organ trafficking and transplant tourism. The Declaration of Istanbul aims to combat these activities and to preserve the nobility of organ donation. The success of transplantation as a life-saving treatment does not require - nor justify - victimizing the world's poor as the source of organs for the rich\" (Steering Committee of the Istanbul Summit). Copyright © 2008 by the American Society of Nephrology.","author":[{"dropping-particle":"","family":"Nephrology","given":"The American Society of","non-dropping-particle":"","parse-names":false,"suffix":""}],"container-title":"Clinical Journal of the American Society of Nephrology","id":"ITEM-1","issue":"5","issued":{"date-parts":[["2008"]]},"page":"1227-1231","title":"The declaration of Istanbul on Organ trafficking and transplant tourism","type":"legislation","volume":"3"},"uris":["http://www.mendeley.com/documents/?uuid=b6720f10-83a9-43a1-90c0-573e2da3defd"]}],"mendeley":{"formattedCitation":"(7)","plainTextFormattedCitation":"(7)","previouslyFormattedCitation":"(7)"},"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7)</w:t>
      </w:r>
      <w:r w:rsidR="00F929F0" w:rsidRPr="00172D7A">
        <w:rPr>
          <w:rFonts w:ascii="Times New Roman" w:hAnsi="Times New Roman" w:cs="Times New Roman"/>
          <w:color w:val="000000" w:themeColor="text1"/>
          <w:sz w:val="24"/>
          <w:szCs w:val="24"/>
        </w:rPr>
        <w:fldChar w:fldCharType="end"/>
      </w:r>
      <w:r w:rsidR="000F42D1" w:rsidRPr="00C26353">
        <w:rPr>
          <w:rFonts w:ascii="Times New Roman" w:hAnsi="Times New Roman" w:cs="Times New Roman"/>
          <w:color w:val="000000" w:themeColor="text1"/>
          <w:sz w:val="24"/>
          <w:szCs w:val="24"/>
        </w:rPr>
        <w:t>—</w:t>
      </w:r>
      <w:r w:rsidR="00461BEA" w:rsidRPr="00C26353">
        <w:rPr>
          <w:rFonts w:ascii="Times New Roman" w:hAnsi="Times New Roman" w:cs="Times New Roman"/>
          <w:color w:val="000000" w:themeColor="text1"/>
          <w:sz w:val="24"/>
          <w:szCs w:val="24"/>
        </w:rPr>
        <w:t xml:space="preserve">has become a pressing issue </w:t>
      </w:r>
      <w:r w:rsidR="00201075" w:rsidRPr="00C26353">
        <w:rPr>
          <w:rFonts w:ascii="Times New Roman" w:hAnsi="Times New Roman" w:cs="Times New Roman"/>
          <w:color w:val="000000" w:themeColor="text1"/>
          <w:sz w:val="24"/>
          <w:szCs w:val="24"/>
        </w:rPr>
        <w:t xml:space="preserve">in </w:t>
      </w:r>
      <w:r w:rsidR="00461BEA" w:rsidRPr="00C26353">
        <w:rPr>
          <w:rFonts w:ascii="Times New Roman" w:hAnsi="Times New Roman" w:cs="Times New Roman"/>
          <w:color w:val="000000" w:themeColor="text1"/>
          <w:sz w:val="24"/>
          <w:szCs w:val="24"/>
        </w:rPr>
        <w:t xml:space="preserve">bioethics, </w:t>
      </w:r>
      <w:r w:rsidR="00201075" w:rsidRPr="00C26353">
        <w:rPr>
          <w:rFonts w:ascii="Times New Roman" w:hAnsi="Times New Roman" w:cs="Times New Roman"/>
          <w:color w:val="000000" w:themeColor="text1"/>
          <w:sz w:val="24"/>
          <w:szCs w:val="24"/>
        </w:rPr>
        <w:t xml:space="preserve">in </w:t>
      </w:r>
      <w:r w:rsidR="00461BEA" w:rsidRPr="00C26353">
        <w:rPr>
          <w:rFonts w:ascii="Times New Roman" w:hAnsi="Times New Roman" w:cs="Times New Roman"/>
          <w:color w:val="000000" w:themeColor="text1"/>
          <w:sz w:val="24"/>
          <w:szCs w:val="24"/>
        </w:rPr>
        <w:lastRenderedPageBreak/>
        <w:t xml:space="preserve">debates on transplantation, and </w:t>
      </w:r>
      <w:r w:rsidR="00201075" w:rsidRPr="00C26353">
        <w:rPr>
          <w:rFonts w:ascii="Times New Roman" w:hAnsi="Times New Roman" w:cs="Times New Roman"/>
          <w:color w:val="000000" w:themeColor="text1"/>
          <w:sz w:val="24"/>
          <w:szCs w:val="24"/>
        </w:rPr>
        <w:t xml:space="preserve">in </w:t>
      </w:r>
      <w:r w:rsidR="00461BEA" w:rsidRPr="00C26353">
        <w:rPr>
          <w:rFonts w:ascii="Times New Roman" w:hAnsi="Times New Roman" w:cs="Times New Roman"/>
          <w:color w:val="000000" w:themeColor="text1"/>
          <w:sz w:val="24"/>
          <w:szCs w:val="24"/>
        </w:rPr>
        <w:t xml:space="preserve">research on migration. </w:t>
      </w:r>
      <w:r w:rsidR="00201075" w:rsidRPr="00C26353">
        <w:rPr>
          <w:rFonts w:ascii="Times New Roman" w:hAnsi="Times New Roman" w:cs="Times New Roman"/>
          <w:color w:val="000000" w:themeColor="text1"/>
          <w:sz w:val="24"/>
          <w:szCs w:val="24"/>
        </w:rPr>
        <w:t>C</w:t>
      </w:r>
      <w:r w:rsidR="00461BEA" w:rsidRPr="00C26353">
        <w:rPr>
          <w:rFonts w:ascii="Times New Roman" w:hAnsi="Times New Roman" w:cs="Times New Roman"/>
          <w:color w:val="000000" w:themeColor="text1"/>
          <w:sz w:val="24"/>
          <w:szCs w:val="24"/>
        </w:rPr>
        <w:t xml:space="preserve">ompared </w:t>
      </w:r>
      <w:r w:rsidR="00201075" w:rsidRPr="00C26353">
        <w:rPr>
          <w:rFonts w:ascii="Times New Roman" w:hAnsi="Times New Roman" w:cs="Times New Roman"/>
          <w:color w:val="000000" w:themeColor="text1"/>
          <w:sz w:val="24"/>
          <w:szCs w:val="24"/>
        </w:rPr>
        <w:t xml:space="preserve">to </w:t>
      </w:r>
      <w:r w:rsidR="00461BEA" w:rsidRPr="00C26353">
        <w:rPr>
          <w:rFonts w:ascii="Times New Roman" w:hAnsi="Times New Roman" w:cs="Times New Roman"/>
          <w:color w:val="000000" w:themeColor="text1"/>
          <w:sz w:val="24"/>
          <w:szCs w:val="24"/>
        </w:rPr>
        <w:t xml:space="preserve">other forms of illicit trafficking of humans, organ trafficking and its connection with migration </w:t>
      </w:r>
      <w:r w:rsidR="00201075" w:rsidRPr="00C26353">
        <w:rPr>
          <w:rFonts w:ascii="Times New Roman" w:hAnsi="Times New Roman" w:cs="Times New Roman"/>
          <w:color w:val="000000" w:themeColor="text1"/>
          <w:sz w:val="24"/>
          <w:szCs w:val="24"/>
        </w:rPr>
        <w:t xml:space="preserve">is </w:t>
      </w:r>
      <w:r w:rsidR="00461BEA" w:rsidRPr="00C26353">
        <w:rPr>
          <w:rFonts w:ascii="Times New Roman" w:hAnsi="Times New Roman" w:cs="Times New Roman"/>
          <w:color w:val="000000" w:themeColor="text1"/>
          <w:sz w:val="24"/>
          <w:szCs w:val="24"/>
        </w:rPr>
        <w:t xml:space="preserve">the least researched of all kinds of crimes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177/1468018110379989","ISSN":"14680181","abstract":"Organ trafficking is the least researched of all forms of human trafficking. As a result of the ways the phenomenon is framed within academic accounts, government responses and media constructions, almost any situation involving the existence of a commercial market for organs is located within a human trafficking framework. This article takes issue with the presumption of trafficking in commercial kidney markets, using the thriving underground kidney market of Baseco, Manila as a site for this discussion. Two interrelated arguments are made in the article. First, the contextual specificities of the commercial organ market get lost within a universalizing discourse of human trafficking that is also reproduced within much of the academic literature on the topic. Second, commercial organ providers in my research site of the urban slum of Baseco present only 'degrees' of trafficking; meaning that only some elements of trafficking as defined by the United Nations and the Philippines government are present. This means that providers often slip through the anti-human trafficking responses of the Philippines government. The outcome of this is that kidney providers are not the object of any other social policy interventions which could enhance their livelihood and health situations. © The Author(s) 2010.","author":[{"dropping-particle":"","family":"Yea","given":"Sallie","non-dropping-particle":"","parse-names":false,"suffix":""}],"container-title":"Global Social Policy","id":"ITEM-1","issue":"3","issued":{"date-parts":[["2010"]]},"page":"358-376","title":"Trafficking in part(s): The commercial kidney market in a Manila slum, Philippines","type":"article-journal","volume":"10"},"uris":["http://www.mendeley.com/documents/?uuid=54092175-471a-4205-8bf0-67768bc6bb07"]}],"mendeley":{"formattedCitation":"(8)","manualFormatting":"(3,","plainTextFormattedCitation":"(8)","previouslyFormattedCitation":"(8)"},"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461BEA" w:rsidRPr="00C26353">
        <w:rPr>
          <w:rFonts w:ascii="Times New Roman" w:hAnsi="Times New Roman" w:cs="Times New Roman"/>
          <w:noProof/>
          <w:color w:val="000000" w:themeColor="text1"/>
          <w:sz w:val="24"/>
          <w:szCs w:val="24"/>
        </w:rPr>
        <w:t>(3,</w:t>
      </w:r>
      <w:r w:rsidR="00F929F0" w:rsidRPr="00172D7A">
        <w:rPr>
          <w:rFonts w:ascii="Times New Roman" w:hAnsi="Times New Roman" w:cs="Times New Roman"/>
          <w:color w:val="000000" w:themeColor="text1"/>
          <w:sz w:val="24"/>
          <w:szCs w:val="24"/>
        </w:rPr>
        <w:fldChar w:fldCharType="end"/>
      </w:r>
      <w:r w:rsidR="00461BEA"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ISBN":"3495564160","author":[{"dropping-particle":"","family":"Gonzalez","given":"Juan","non-dropping-particle":"","parse-names":false,"suffix":""},{"dropping-particle":"","family":"Garijo","given":"Ignacio","non-dropping-particle":"","parse-names":false,"suffix":""},{"dropping-particle":"","family":"Sanchez","given":"Alfonso","non-dropping-particle":"","parse-names":false,"suffix":""}],"id":"ITEM-1","issued":{"date-parts":[["2020"]]},"title":"Organ Tra ffi cking and Migration : A Bibliometric Analysis of an Untold Story","type":"article-journal"},"uris":["http://www.mendeley.com/documents/?uuid=8565284f-629f-481c-b85e-c8c0800aaad3"]}],"mendeley":{"formattedCitation":"(9)","manualFormatting":"4)","plainTextFormattedCitation":"(9)","previouslyFormattedCitation":"(9)"},"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461BEA" w:rsidRPr="00C26353">
        <w:rPr>
          <w:rFonts w:ascii="Times New Roman" w:hAnsi="Times New Roman" w:cs="Times New Roman"/>
          <w:noProof/>
          <w:color w:val="000000" w:themeColor="text1"/>
          <w:sz w:val="24"/>
          <w:szCs w:val="24"/>
        </w:rPr>
        <w:t>4)</w:t>
      </w:r>
      <w:r w:rsidR="00F929F0" w:rsidRPr="00172D7A">
        <w:rPr>
          <w:rFonts w:ascii="Times New Roman" w:hAnsi="Times New Roman" w:cs="Times New Roman"/>
          <w:color w:val="000000" w:themeColor="text1"/>
          <w:sz w:val="24"/>
          <w:szCs w:val="24"/>
        </w:rPr>
        <w:fldChar w:fldCharType="end"/>
      </w:r>
      <w:r w:rsidR="00461BEA" w:rsidRPr="00C26353">
        <w:rPr>
          <w:rFonts w:ascii="Times New Roman" w:hAnsi="Times New Roman" w:cs="Times New Roman"/>
          <w:color w:val="000000" w:themeColor="text1"/>
          <w:sz w:val="24"/>
          <w:szCs w:val="24"/>
        </w:rPr>
        <w:t xml:space="preserve">. Surprisingly, </w:t>
      </w:r>
      <w:r w:rsidR="00201075" w:rsidRPr="00C26353">
        <w:rPr>
          <w:rFonts w:ascii="Times New Roman" w:hAnsi="Times New Roman" w:cs="Times New Roman"/>
          <w:color w:val="000000" w:themeColor="text1"/>
          <w:sz w:val="24"/>
          <w:szCs w:val="24"/>
        </w:rPr>
        <w:t xml:space="preserve">a </w:t>
      </w:r>
      <w:r w:rsidR="00461BEA" w:rsidRPr="00C26353">
        <w:rPr>
          <w:rFonts w:ascii="Times New Roman" w:hAnsi="Times New Roman" w:cs="Times New Roman"/>
          <w:color w:val="000000" w:themeColor="text1"/>
          <w:sz w:val="24"/>
          <w:szCs w:val="24"/>
        </w:rPr>
        <w:t xml:space="preserve">2017 report listed illegal organ trade as the fourth among the top 11 transnational crimes, with an estimated annual value ranging from $840 million to $1.7 billion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abstract":"Illegal Organ Trade Organ trafficking conservatively generates approximately US$840 million to $1.7 billion annually from around 12,000 illegal transplants. This estimate comprises the “sales” of the top five organs: kidney, liver, heart, lung, and pancreas. Kidneys are the most common for legal and illegal transplants and are the least expensive on the black market, because they can come from living donors. Brokers/scouts operate within sophisticated and specialized networks to recruit the vendors, the recipients, and the necessary medical professionals in traditional models of organ trafficking. In many cases the donor participates willingly, whereas there are further scenarios where they are pressured or forced into the transaction. Organ traffickers coerce migrants and refugees to sell kidneys to pay for passage to Europe, among others.","author":[{"dropping-particle":"","family":"Mavrellis","given":"Channing","non-dropping-particle":"","parse-names":false,"suffix":""}],"container-title":"Global Financial Integrity","id":"ITEM-1","issue":"June 2016","issued":{"date-parts":[["2017"]]},"title":"Transnational Crime and the Developing World « Global Financial Integrity","type":"article"},"uris":["http://www.mendeley.com/documents/?uuid=1acda5b7-3001-4bc3-bc69-3080e7b78d8f"]}],"mendeley":{"formattedCitation":"(10)","plainTextFormattedCitation":"(10)","previouslyFormattedCitation":"(10)"},"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0)</w:t>
      </w:r>
      <w:r w:rsidR="00F929F0" w:rsidRPr="00172D7A">
        <w:rPr>
          <w:rFonts w:ascii="Times New Roman" w:hAnsi="Times New Roman" w:cs="Times New Roman"/>
          <w:color w:val="000000" w:themeColor="text1"/>
          <w:sz w:val="24"/>
          <w:szCs w:val="24"/>
        </w:rPr>
        <w:fldChar w:fldCharType="end"/>
      </w:r>
      <w:r w:rsidR="00461BEA" w:rsidRPr="00C26353">
        <w:rPr>
          <w:rFonts w:ascii="Times New Roman" w:hAnsi="Times New Roman" w:cs="Times New Roman"/>
          <w:color w:val="000000" w:themeColor="text1"/>
          <w:sz w:val="24"/>
          <w:szCs w:val="24"/>
        </w:rPr>
        <w:t>.</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 xml:space="preserve">Except in a few countries (such as Iran and Spain), the increasing number of patients who need organ transplantation has led to a critical shortage of organs. This organ shortage has fueled the development of </w:t>
      </w:r>
      <w:r w:rsidR="000F42D1" w:rsidRPr="00C26353">
        <w:rPr>
          <w:rFonts w:ascii="Times New Roman" w:hAnsi="Times New Roman" w:cs="Times New Roman"/>
          <w:color w:val="000000" w:themeColor="text1"/>
          <w:sz w:val="24"/>
          <w:szCs w:val="24"/>
        </w:rPr>
        <w:t xml:space="preserve">the </w:t>
      </w:r>
      <w:r w:rsidRPr="00C26353">
        <w:rPr>
          <w:rFonts w:ascii="Times New Roman" w:hAnsi="Times New Roman" w:cs="Times New Roman"/>
          <w:color w:val="000000" w:themeColor="text1"/>
          <w:sz w:val="24"/>
          <w:szCs w:val="24"/>
        </w:rPr>
        <w:t xml:space="preserve">illicit organ trade and organ trafficking. Remarkably, the rising number of older people and </w:t>
      </w:r>
      <w:r w:rsidR="000F42D1" w:rsidRPr="00C26353">
        <w:rPr>
          <w:rFonts w:ascii="Times New Roman" w:hAnsi="Times New Roman" w:cs="Times New Roman"/>
          <w:color w:val="000000" w:themeColor="text1"/>
          <w:sz w:val="24"/>
          <w:szCs w:val="24"/>
        </w:rPr>
        <w:t xml:space="preserve">their </w:t>
      </w:r>
      <w:r w:rsidRPr="00C26353">
        <w:rPr>
          <w:rFonts w:ascii="Times New Roman" w:hAnsi="Times New Roman" w:cs="Times New Roman"/>
          <w:color w:val="000000" w:themeColor="text1"/>
          <w:sz w:val="24"/>
          <w:szCs w:val="24"/>
        </w:rPr>
        <w:t>associated health complications, and the demand for organs in affluent nations</w:t>
      </w:r>
      <w:r w:rsidR="000F42D1"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has become a challenge </w:t>
      </w:r>
      <w:r w:rsidR="000F42D1" w:rsidRPr="00C26353">
        <w:rPr>
          <w:rFonts w:ascii="Times New Roman" w:hAnsi="Times New Roman" w:cs="Times New Roman"/>
          <w:color w:val="000000" w:themeColor="text1"/>
          <w:sz w:val="24"/>
          <w:szCs w:val="24"/>
        </w:rPr>
        <w:t xml:space="preserve">in terms of </w:t>
      </w:r>
      <w:r w:rsidRPr="00C26353">
        <w:rPr>
          <w:rFonts w:ascii="Times New Roman" w:hAnsi="Times New Roman" w:cs="Times New Roman"/>
          <w:color w:val="000000" w:themeColor="text1"/>
          <w:sz w:val="24"/>
          <w:szCs w:val="24"/>
        </w:rPr>
        <w:t>balanc</w:t>
      </w:r>
      <w:r w:rsidR="000F42D1" w:rsidRPr="00C26353">
        <w:rPr>
          <w:rFonts w:ascii="Times New Roman" w:hAnsi="Times New Roman" w:cs="Times New Roman"/>
          <w:color w:val="000000" w:themeColor="text1"/>
          <w:sz w:val="24"/>
          <w:szCs w:val="24"/>
        </w:rPr>
        <w:t>ing</w:t>
      </w:r>
      <w:r w:rsidRPr="00C26353">
        <w:rPr>
          <w:rFonts w:ascii="Times New Roman" w:hAnsi="Times New Roman" w:cs="Times New Roman"/>
          <w:color w:val="000000" w:themeColor="text1"/>
          <w:sz w:val="24"/>
          <w:szCs w:val="24"/>
        </w:rPr>
        <w:t xml:space="preserve"> the supply and demand </w:t>
      </w:r>
      <w:r w:rsidR="000F42D1" w:rsidRPr="00C26353">
        <w:rPr>
          <w:rFonts w:ascii="Times New Roman" w:hAnsi="Times New Roman" w:cs="Times New Roman"/>
          <w:color w:val="000000" w:themeColor="text1"/>
          <w:sz w:val="24"/>
          <w:szCs w:val="24"/>
        </w:rPr>
        <w:t xml:space="preserve">of </w:t>
      </w:r>
      <w:r w:rsidRPr="00C26353">
        <w:rPr>
          <w:rFonts w:ascii="Times New Roman" w:hAnsi="Times New Roman" w:cs="Times New Roman"/>
          <w:color w:val="000000" w:themeColor="text1"/>
          <w:sz w:val="24"/>
          <w:szCs w:val="24"/>
        </w:rPr>
        <w:t xml:space="preserve">organs. In Europe, the number of available deceased and living donors seems insufficient to </w:t>
      </w:r>
      <w:r w:rsidR="000F42D1" w:rsidRPr="00C26353">
        <w:rPr>
          <w:rFonts w:ascii="Times New Roman" w:hAnsi="Times New Roman" w:cs="Times New Roman"/>
          <w:color w:val="000000" w:themeColor="text1"/>
          <w:sz w:val="24"/>
          <w:szCs w:val="24"/>
        </w:rPr>
        <w:t xml:space="preserve">address </w:t>
      </w:r>
      <w:r w:rsidRPr="00C26353">
        <w:rPr>
          <w:rFonts w:ascii="Times New Roman" w:hAnsi="Times New Roman" w:cs="Times New Roman"/>
          <w:color w:val="000000" w:themeColor="text1"/>
          <w:sz w:val="24"/>
          <w:szCs w:val="24"/>
        </w:rPr>
        <w:t xml:space="preserve">the growing demand for organs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111/j.1432-2277.2011.01225.x","ISSN":"09340874","abstract":"This mini-review on European experiences with tackling the problem of organ shortage for transplantation was based on a literature review of predominantly European publications dealing with the issue of organ donation from deceased donors. The authors tried to identify the most significant factors that have demonstrated to impact on donation rates from deceased donors and subsequent transplant successes. These factors include legislative measures (national laws and European Directives), optimization of the donation process, use of expanded criteria donors, innovative preservation and surgical techniques, organizational efforts, and improved allocation algorithms. © 2011 The Authors Transplant International © 2011 European Society for Organ Transplantation.","author":[{"dropping-particle":"","family":"Roels","given":"Leo","non-dropping-particle":"","parse-names":false,"suffix":""},{"dropping-particle":"","family":"Rahmel","given":"Axel","non-dropping-particle":"","parse-names":false,"suffix":""}],"container-title":"Transplant International","id":"ITEM-1","issue":"4","issued":{"date-parts":[["2011"]]},"page":"350-367","title":"The European experience","type":"article-journal","volume":"24"},"uris":["http://www.mendeley.com/documents/?uuid=9ead4146-7a79-4d2a-ae99-278e6b3ae258"]}],"mendeley":{"formattedCitation":"(11)","plainTextFormattedCitation":"(11)","previouslyFormattedCitation":"(11)"},"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1)</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For instance, in 2017, the total supply of kidneys in the U.S.A. was 20,000. This number covers only 25% of the estimated patients on the waitlist for transplantation in th</w:t>
      </w:r>
      <w:r w:rsidR="000F42D1" w:rsidRPr="00C26353">
        <w:rPr>
          <w:rFonts w:ascii="Times New Roman" w:hAnsi="Times New Roman" w:cs="Times New Roman"/>
          <w:color w:val="000000" w:themeColor="text1"/>
          <w:sz w:val="24"/>
          <w:szCs w:val="24"/>
        </w:rPr>
        <w:t>at</w:t>
      </w:r>
      <w:r w:rsidRPr="00C26353">
        <w:rPr>
          <w:rFonts w:ascii="Times New Roman" w:hAnsi="Times New Roman" w:cs="Times New Roman"/>
          <w:color w:val="000000" w:themeColor="text1"/>
          <w:sz w:val="24"/>
          <w:szCs w:val="24"/>
        </w:rPr>
        <w:t xml:space="preserve"> year. The total number of transplantations conducted was 39,712, less than half of the total </w:t>
      </w:r>
      <w:r w:rsidR="000F42D1" w:rsidRPr="00C26353">
        <w:rPr>
          <w:rFonts w:ascii="Times New Roman" w:hAnsi="Times New Roman" w:cs="Times New Roman"/>
          <w:color w:val="000000" w:themeColor="text1"/>
          <w:sz w:val="24"/>
          <w:szCs w:val="24"/>
        </w:rPr>
        <w:t xml:space="preserve">number of </w:t>
      </w:r>
      <w:r w:rsidRPr="00C26353">
        <w:rPr>
          <w:rFonts w:ascii="Times New Roman" w:hAnsi="Times New Roman" w:cs="Times New Roman"/>
          <w:color w:val="000000" w:themeColor="text1"/>
          <w:sz w:val="24"/>
          <w:szCs w:val="24"/>
        </w:rPr>
        <w:t>patients who desperately need</w:t>
      </w:r>
      <w:r w:rsidR="000F42D1" w:rsidRPr="00C26353">
        <w:rPr>
          <w:rFonts w:ascii="Times New Roman" w:hAnsi="Times New Roman" w:cs="Times New Roman"/>
          <w:color w:val="000000" w:themeColor="text1"/>
          <w:sz w:val="24"/>
          <w:szCs w:val="24"/>
        </w:rPr>
        <w:t>ed</w:t>
      </w:r>
      <w:r w:rsidRPr="00C26353">
        <w:rPr>
          <w:rFonts w:ascii="Times New Roman" w:hAnsi="Times New Roman" w:cs="Times New Roman"/>
          <w:color w:val="000000" w:themeColor="text1"/>
          <w:sz w:val="24"/>
          <w:szCs w:val="24"/>
        </w:rPr>
        <w:t xml:space="preserve"> transplantations. As a result of organ shortage, approximately 10% of </w:t>
      </w:r>
      <w:r w:rsidR="00FC6B96" w:rsidRPr="00C26353">
        <w:rPr>
          <w:rFonts w:ascii="Times New Roman" w:hAnsi="Times New Roman" w:cs="Times New Roman"/>
          <w:color w:val="000000" w:themeColor="text1"/>
          <w:sz w:val="24"/>
          <w:szCs w:val="24"/>
        </w:rPr>
        <w:t xml:space="preserve">transplantation </w:t>
      </w:r>
      <w:r w:rsidRPr="00C26353">
        <w:rPr>
          <w:rFonts w:ascii="Times New Roman" w:hAnsi="Times New Roman" w:cs="Times New Roman"/>
          <w:color w:val="000000" w:themeColor="text1"/>
          <w:sz w:val="24"/>
          <w:szCs w:val="24"/>
        </w:rPr>
        <w:t>took place in black markets, with patients desperate</w:t>
      </w:r>
      <w:r w:rsidR="006F08E2" w:rsidRPr="00C26353">
        <w:rPr>
          <w:rFonts w:ascii="Times New Roman" w:hAnsi="Times New Roman" w:cs="Times New Roman"/>
          <w:color w:val="000000" w:themeColor="text1"/>
          <w:sz w:val="24"/>
          <w:szCs w:val="24"/>
        </w:rPr>
        <w:t>ly</w:t>
      </w:r>
      <w:r w:rsidRPr="00C26353">
        <w:rPr>
          <w:rFonts w:ascii="Times New Roman" w:hAnsi="Times New Roman" w:cs="Times New Roman"/>
          <w:color w:val="000000" w:themeColor="text1"/>
          <w:sz w:val="24"/>
          <w:szCs w:val="24"/>
        </w:rPr>
        <w:t xml:space="preserve"> </w:t>
      </w:r>
      <w:r w:rsidR="006F08E2" w:rsidRPr="00C26353">
        <w:rPr>
          <w:rFonts w:ascii="Times New Roman" w:hAnsi="Times New Roman" w:cs="Times New Roman"/>
          <w:color w:val="000000" w:themeColor="text1"/>
          <w:sz w:val="24"/>
          <w:szCs w:val="24"/>
        </w:rPr>
        <w:t>searching</w:t>
      </w:r>
      <w:r w:rsidRPr="00C26353">
        <w:rPr>
          <w:rFonts w:ascii="Times New Roman" w:hAnsi="Times New Roman" w:cs="Times New Roman"/>
          <w:color w:val="000000" w:themeColor="text1"/>
          <w:sz w:val="24"/>
          <w:szCs w:val="24"/>
        </w:rPr>
        <w:t xml:space="preserve"> for transplantation </w:t>
      </w:r>
      <w:r w:rsidR="006F08E2" w:rsidRPr="00C26353">
        <w:rPr>
          <w:rFonts w:ascii="Times New Roman" w:hAnsi="Times New Roman" w:cs="Times New Roman"/>
          <w:color w:val="000000" w:themeColor="text1"/>
          <w:sz w:val="24"/>
          <w:szCs w:val="24"/>
        </w:rPr>
        <w:t xml:space="preserve">through </w:t>
      </w:r>
      <w:r w:rsidRPr="00C26353">
        <w:rPr>
          <w:rFonts w:ascii="Times New Roman" w:hAnsi="Times New Roman" w:cs="Times New Roman"/>
          <w:color w:val="000000" w:themeColor="text1"/>
          <w:sz w:val="24"/>
          <w:szCs w:val="24"/>
        </w:rPr>
        <w:t xml:space="preserve">illegal </w:t>
      </w:r>
      <w:r w:rsidR="006F08E2" w:rsidRPr="00C26353">
        <w:rPr>
          <w:rFonts w:ascii="Times New Roman" w:hAnsi="Times New Roman" w:cs="Times New Roman"/>
          <w:color w:val="000000" w:themeColor="text1"/>
          <w:sz w:val="24"/>
          <w:szCs w:val="24"/>
        </w:rPr>
        <w:t xml:space="preserve">means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07/s40620-019-00634-x","ISBN":"0123456789","ISSN":"17246059","PMID":"31399908","abstract":"Transplantation remains the modality of choice for patients with end stage renal disease (ESRD). However, while there has been a steady rise in the number of patients with ESRD the supply of donors (combine living and deceased) has fallen far behind the need, resulting in an increasing number of qualified patients remaining on the wait-list, and thousands being removed from the list every year because of death or becoming too sick for transplantation. This has also fed to transplant tourism around the world. Several countries have implemented a variety of policies to overcome their organ shortage that are presented in this article. There is an urgent need for developing policies geared to the cultural norms of different societies and universally accepted ethical principles to remedy this public health issue.","author":[{"dropping-particle":"","family":"Bastani","given":"Bahar","non-dropping-particle":"","parse-names":false,"suffix":""}],"container-title":"Journal of Nephrology","id":"ITEM-1","issue":"2","issued":{"date-parts":[["2020"]]},"page":"277-288","publisher":"Springer International Publishing","title":"The present and future of transplant organ shortage: some potential remedies","type":"article-journal","volume":"33"},"uris":["http://www.mendeley.com/documents/?uuid=93823f4f-8fac-4c58-9219-2cd01f2b07f2"]}],"mendeley":{"formattedCitation":"(12)","plainTextFormattedCitation":"(12)","previouslyFormattedCitation":"(12)"},"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2)</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p>
    <w:p w:rsidR="0003149A" w:rsidRPr="00C26353" w:rsidRDefault="0003149A" w:rsidP="0003149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 xml:space="preserve">A shortage of organs and long waiting lists in resource-rich countries have pushed many desperate patients to travel to poorer countries where they can purchase organs from a paid donor and undergo transplantation. For instance, the WHO estimated that 10% of all global kidney transplants in 2004 were for patients from developed countries who traveled to low-income countries to buy organs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ISBN":"0042-9686","ISSN":"0042-9686","PMID":"27708464","abstract":"OBJECTIVE Delivery by a skilled birth attendant (SBA) serves as an indicator of progress towards reducing maternal mortality worldwide -- the fifth Millennium Development Goal. Though WHO tracks the proportion of women delivered by SBAs, we know little about their competence to manage common life-threatening obstetric complications. We assessed SBA competence in five high maternal mortality settings as a basis for initiating quality improvement. METHODS The WHO Integrated Management of Pregnancy and Childbirth (IMPAC) guidelines served as our competency standard. Evaluation included a written knowledge test, partograph (used to record all observations of a woman in labour) case studies and assessment of procedures demonstrated on anatomical models at five skills stations. We tested a purposive sample of 166 SBAs in Benin, Ecuador, Jamaica and Rwanda (Phase I). These initial results were used to refine the instruments, which were then used to evaluate 1358 SBAs throughout Nicaragua (Phase II). FINDINGS On average, Phase I participants were correct for 56% of the knowledge questions and 48% of the skills steps. Phase II participants were correct for 62% of the knowledge questions. Their average skills scores by area were: active management of the third stage of labour -- 46%; manual removal of placenta -- 52%; bimanual uterine compression -- 46%; immediate newborn care -- 71%; and neonatal resuscitation -- 55%. CONCLUSION There is a wide gap between current evidence-based standards and provider competence to manage selected obstetric and neonatal complications. We discuss the significance of that gap, suggest approaches to close it and describe briefly current efforts to do so in Ecuador, Nicaragua and Niger.","author":[{"dropping-particle":"","family":"Shimazono","given":"Yosuke","non-dropping-particle":"","parse-names":false,"suffix":""}],"container-title":"Bulletin of the World Health Organization","id":"ITEM-1","issue":"February","issued":{"date-parts":[["2007"]]},"number-of-pages":"955-962","title":"The state of the international organ trade: a provisional picture based on integration of available information","type":"report","volume":"85"},"uris":["http://www.mendeley.com/documents/?uuid=530f5e9a-7c20-4195-8eac-b72d3546bb2d"]}],"mendeley":{"formattedCitation":"(13)","plainTextFormattedCitation":"(13)","previouslyFormattedCitation":"(13)"},"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3)</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In 2005, around 66,000 kidneys were transplanted worldwide, and transplant tourism accounts for about 10% of total transplants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16/S0140-6736(07)60889-7","ISSN":"01406736","author":[{"dropping-particle":"","family":"The Lancet","given":"","non-dropping-particle":"","parse-names":false,"suffix":""}],"container-title":"Lancet","id":"ITEM-1","issue":"9577","issued":{"date-parts":[["2007"]]},"page":"1901","title":"Legal and illegal organ donation","type":"article-journal","volume":"369"},"uris":["http://www.mendeley.com/documents/?uuid=480152c8-6856-44ca-836c-72431a406417"]}],"mendeley":{"formattedCitation":"(14)","plainTextFormattedCitation":"(14)","previouslyFormattedCitation":"(14)"},"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4)</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The Global Financial Integrity report also showed that kidneys are the most trafficked organ, given that it is possible to live with only one kidney. The report indicated that approximately 7,000 kidneys are illegally harvested and trafficked each year, and that one-fifth of all global kidney transplantations involve trafficked kidneys (5). </w:t>
      </w:r>
    </w:p>
    <w:p w:rsidR="0003149A" w:rsidRPr="00C26353" w:rsidRDefault="0003149A" w:rsidP="0003149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 xml:space="preserve">While less data is available from Western countries, people from the U.S.A., Australia, Canada, and European countries are reported to be the organ recipients in transplant tourism and organ trafficking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177/1468018110379989","ISSN":"14680181","abstract":"Organ trafficking is the least researched of all forms of human trafficking. As a result of the ways the phenomenon is framed within academic accounts, government responses and media constructions, almost any situation involving the existence of a commercial market for organs is located within a human trafficking framework. This article takes issue with the presumption of trafficking in commercial kidney markets, using the thriving underground kidney market of Baseco, Manila as a site for this discussion. Two interrelated arguments are made in the article. First, the contextual specificities of the commercial organ market get lost within a universalizing discourse of human trafficking that is also reproduced within much of the academic literature on the topic. Second, commercial organ providers in my research site of the urban slum of Baseco present only 'degrees' of trafficking; meaning that only some elements of trafficking as defined by the United Nations and the Philippines government are present. This means that providers often slip through the anti-human trafficking responses of the Philippines government. The outcome of this is that kidney providers are not the object of any other social policy interventions which could enhance their livelihood and health situations. © The Author(s) 2010.","author":[{"dropping-particle":"","family":"Yea","given":"Sallie","non-dropping-particle":"","parse-names":false,"suffix":""}],"container-title":"Global Social Policy","id":"ITEM-1","issue":"3","issued":{"date-parts":[["2010"]]},"page":"358-376","title":"Trafficking in part(s): The commercial kidney market in a Manila slum, Philippines","type":"article-journal","volume":"10"},"uris":["http://www.mendeley.com/documents/?uuid=54092175-471a-4205-8bf0-67768bc6bb07"]}],"mendeley":{"formattedCitation":"(8)","plainTextFormattedCitation":"(8)","previouslyFormattedCitation":"(8)"},"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8)</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111/jlme.12018","ISSN":"10731105","abstract":"\"Medical Tourism\" is the travel of residents of one country to another country for treatment. In this article I focus on travel abroad to purchase organs for transplant, what I will call \"Transplant Tourism.\" With the exception of Iran, organ sale is illegal across the globe, but many destination countries have thriving black markets, either due to their willful failure to police the practice or more good faith lack of resources to detect it. I focus on the sale of kidneys, the most common subject of transplant tourism, though much of what I say could be applied to other organs as well. Part I briefly reviews some data on sellers, recipients, and brokers. Part II discusses the bioethical issues posed by the trade, and Part III focuses on potential regulation to deal with these issues. © 2013 American Society of Law, Medicine &amp; Ethics, Inc.","author":[{"dropping-particle":"","family":"Cohen","given":"I. Glenn","non-dropping-particle":"","parse-names":false,"suffix":""}],"container-title":"Journal of Law, Medicine and Ethics","id":"ITEM-1","issue":"1","issued":{"date-parts":[["2013"]]},"page":"269-285","title":"Transplant Tourism: The Ethics and Regulation of International Markets for Organs","type":"article-journal","volume":"41"},"uris":["http://www.mendeley.com/documents/?uuid=22dd7dad-e15e-43ee-97af-e6548fd33d0b"]}],"mendeley":{"formattedCitation":"(15)","plainTextFormattedCitation":"(15)","previouslyFormattedCitation":"(15)"},"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5)</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author":[{"dropping-particle":"","family":"Scheper-Hughes","given":"Nancy","non-dropping-particle":"","parse-names":false,"suffix":""}],"container-title":"Social Research","id":"ITEM-1","issue":"3","issued":{"date-parts":[["2011"]]},"page":"849-887","title":"The Body of the Terrorist: Blood Libels, Bio-Piracy, and the Spoils of War at the Israeli Forensic Institute","type":"article-journal","volume":"78"},"uris":["http://www.mendeley.com/documents/?uuid=77e65acc-321f-4475-87aa-5a4a24a54c04"]}],"mendeley":{"formattedCitation":"(16)","plainTextFormattedCitation":"(16)","previouslyFormattedCitation":"(16)"},"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6)</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The major organ-importing countries in East Asia include Japan, Taiwan, South Korea, Malaysia, Singapore, and Hong Kong. In the Middle Eastern corridor, Israel, Saudi Arabia, and Oman take the upper hand by receiving organs traded illicitly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93/bjc/azt025","ISSN":"00070955","abstract":"Can civil society bring governments to curb transnational crime? The article answers this question by analysing a most-likely case for civil-society influence: organ trafficking. Physicians' efforts to eliminate this practice are examined in Pakistan and Israel: two major participants in the global organ trade. In both countries, the physicians' pressure resulted in the enactment of organ-trade prohibitions. These, however, were not fully enforced. The analysis suggests that, even under favourable conditions, civil society's impact on transnational-crime policies is limited, yet not inconsequential: Pakistan's involvement in organ trafficking, and even more so Israel's, has declined. Beyond its contribution to understanding civil society's role in the criminalization process, the article sheds light on the hitherto little-studied politics of the organ trade. © The Author 2013.","author":[{"dropping-particle":"","family":"Efrat","given":"Asif","non-dropping-particle":"","parse-names":false,"suffix":""}],"container-title":"British Journal of Criminology","id":"ITEM-1","issue":"5","issued":{"date-parts":[["2013"]]},"page":"764-783","title":"Combating the kidney commerce: Civil society against organ trafficking in pakistan and israel","type":"article-journal","volume":"53"},"uris":["http://www.mendeley.com/documents/?uuid=b13594eb-fbfe-4940-8a08-3a1f9b1740f0"]}],"mendeley":{"formattedCitation":"(17)","plainTextFormattedCitation":"(17)","previouslyFormattedCitation":"(17)"},"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7)</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Patients from developing countries who have money but are unable to find transplantation facilities at home also travel to better-off countries for transplantation. For example, a 2019 study found that 90 living donor kidney transplants have been performed in Ethiopia since the first transplant in 2015. The country’s total number of transplantations was 300, of which 210 were involved donors outside of the country, mainly from India and Thailand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97/TP.0000000000002551","ISBN":"0000000000","ISSN":"00411337","PMID":"30801423","author":[{"dropping-particle":"","family":"Ahmed","given":"Momina M.","non-dropping-particle":"","parse-names":false,"suffix":""},{"dropping-particle":"","family":"Tedla","given":"Fasika M.","non-dropping-particle":"","parse-names":false,"suffix":""},{"dropping-particle":"","family":"Leichtman","given":"Alan B.","non-dropping-particle":"","parse-names":false,"suffix":""},{"dropping-particle":"","family":"Punch","given":"Jeffrey D.","non-dropping-particle":"","parse-names":false,"suffix":""}],"container-title":"Transplantation","id":"ITEM-1","issue":"3","issued":{"date-parts":[["2019"]]},"page":"449-451","title":"Organ Transplantation in Ethiopia","type":"article-journal","volume":"103"},"uris":["http://www.mendeley.com/documents/?uuid=279553d9-3078-49f1-9dbb-ad009df5bb2f"]}],"mendeley":{"formattedCitation":"(18)","plainTextFormattedCitation":"(18)","previouslyFormattedCitation":"(18)"},"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8)</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r w:rsidR="00CC234B" w:rsidRPr="00C26353">
        <w:rPr>
          <w:rFonts w:ascii="Times New Roman" w:hAnsi="Times New Roman" w:cs="Times New Roman"/>
          <w:color w:val="000000" w:themeColor="text1"/>
          <w:sz w:val="24"/>
          <w:szCs w:val="24"/>
        </w:rPr>
        <w:t xml:space="preserve">In fact, from the angle of ethics and policy, the incapability of altruistic transplant orthodoxy to serve as an applicable foundation for a public policy is considered as a reason for organ trafficking especially in high-income </w:t>
      </w:r>
      <w:proofErr w:type="spellStart"/>
      <w:r w:rsidR="00CC234B" w:rsidRPr="00C26353">
        <w:rPr>
          <w:rFonts w:ascii="Times New Roman" w:hAnsi="Times New Roman" w:cs="Times New Roman"/>
          <w:color w:val="000000" w:themeColor="text1"/>
          <w:sz w:val="24"/>
          <w:szCs w:val="24"/>
        </w:rPr>
        <w:t>coutries</w:t>
      </w:r>
      <w:proofErr w:type="spellEnd"/>
      <w:r w:rsidR="00CC234B"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w:t>
      </w:r>
    </w:p>
    <w:p w:rsidR="00E029E2" w:rsidRPr="00C26353" w:rsidRDefault="0003149A">
      <w:pPr>
        <w:spacing w:line="240" w:lineRule="auto"/>
        <w:jc w:val="both"/>
        <w:rPr>
          <w:rFonts w:ascii="Times New Roman" w:hAnsi="Times New Roman" w:cs="Times New Roman"/>
          <w:sz w:val="24"/>
          <w:szCs w:val="24"/>
        </w:rPr>
      </w:pPr>
      <w:r w:rsidRPr="00C26353">
        <w:rPr>
          <w:rFonts w:ascii="Times New Roman" w:hAnsi="Times New Roman" w:cs="Times New Roman"/>
          <w:color w:val="000000" w:themeColor="text1"/>
          <w:sz w:val="24"/>
          <w:szCs w:val="24"/>
        </w:rPr>
        <w:t xml:space="preserve">Traveling for medical services may not be a problem from a patients’ perspective. However, the challenge is that most transplants undertaken in this manner are linked to organ commercialism and organ trafficking. Various studies and reports indicate that illicit organ transplantation, trade, and trafficking are associated with transplantation tourism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author":[{"dropping-particle":"","family":"Scheper-Hughes","given":"Nancy","non-dropping-particle":"","parse-names":false,"suffix":""}],"container-title":"Social Research","id":"ITEM-1","issue":"3","issued":{"date-parts":[["2011"]]},"page":"849-887","title":"The Body of the Terrorist: Blood Libels, Bio-Piracy, and the Spoils of War at the Israeli Forensic Institute","type":"article-journal","volume":"78"},"uris":["http://www.mendeley.com/documents/?uuid=77e65acc-321f-4475-87aa-5a4a24a54c04"]}],"mendeley":{"formattedCitation":"(16)","plainTextFormattedCitation":"(16)","previouslyFormattedCitation":"(16)"},"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6)</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111/jlme.12018","ISSN":"10731105","abstract":"\"Medical Tourism\" is the travel of residents of one country to another country for treatment. In this article I focus on travel abroad to purchase organs for transplant, what I will call \"Transplant Tourism.\" With the exception of Iran, organ sale is illegal across the globe, but many destination countries have thriving black markets, either due to their willful failure to police the practice or more good faith lack of resources to detect it. I focus on the sale of kidneys, the most common subject of transplant tourism, though much of what I say could be applied to other organs as well. Part I briefly reviews some data on sellers, recipients, and brokers. Part II discusses the bioethical issues posed by the trade, and Part III focuses on potential regulation to deal with these issues. © 2013 American Society of Law, Medicine &amp; Ethics, Inc.","author":[{"dropping-particle":"","family":"Cohen","given":"I. Glenn","non-dropping-particle":"","parse-names":false,"suffix":""}],"container-title":"Journal of Law, Medicine and Ethics","id":"ITEM-1","issue":"1","issued":{"date-parts":[["2013"]]},"page":"269-285","title":"Transplant Tourism: The Ethics and Regulation of International Markets for Organs","type":"article-journal","volume":"41"},"uris":["http://www.mendeley.com/documents/?uuid=22dd7dad-e15e-43ee-97af-e6548fd33d0b"]}],"mendeley":{"formattedCitation":"(15)","plainTextFormattedCitation":"(15)","previouslyFormattedCitation":"(15)"},"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5)</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ISBN":"0042-9686","ISSN":"0042-9686","PMID":"27708464","abstract":"OBJECTIVE Delivery by a skilled birth attendant (SBA) serves as an indicator of progress towards reducing maternal mortality worldwide -- the fifth Millennium Development Goal. Though WHO tracks the proportion of women delivered by SBAs, we know little about their competence to manage common life-threatening obstetric complications. We assessed SBA competence in five high maternal mortality settings as a basis for initiating quality improvement. METHODS The WHO Integrated Management of Pregnancy and Childbirth (IMPAC) guidelines served as our competency standard. Evaluation included a written knowledge test, partograph (used to record all observations of a woman in labour) case studies and assessment of procedures demonstrated on anatomical models at five skills stations. We tested a purposive sample of 166 SBAs in Benin, Ecuador, Jamaica and Rwanda (Phase I). These initial results were used to refine the instruments, which were then used to evaluate 1358 SBAs throughout Nicaragua (Phase II). FINDINGS On average, Phase I participants were correct for 56% of the knowledge questions and 48% of the skills steps. Phase II participants were correct for 62% of the knowledge questions. Their average skills scores by area were: active management of the third stage of labour -- 46%; manual removal of placenta -- 52%; bimanual uterine compression -- 46%; immediate newborn care -- 71%; and neonatal resuscitation -- 55%. CONCLUSION There is a wide gap between current evidence-based standards and provider competence to manage selected obstetric and neonatal complications. We discuss the significance of that gap, suggest approaches to close it and describe briefly current efforts to do so in Ecuador, Nicaragua and Niger.","author":[{"dropping-particle":"","family":"Shimazono","given":"Yosuke","non-dropping-particle":"","parse-names":false,"suffix":""}],"container-title":"Bulletin of the World Health Organization","id":"ITEM-1","issue":"February","issued":{"date-parts":[["2007"]]},"number-of-pages":"955-962","title":"The state of the international organ trade: a provisional picture based on integration of available information","type":"report","volume":"85"},"uris":["http://www.mendeley.com/documents/?uuid=530f5e9a-7c20-4195-8eac-b72d3546bb2d"]}],"mendeley":{"formattedCitation":"(13)","plainTextFormattedCitation":"(13)","previouslyFormattedCitation":"(13)"},"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3)</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In transplant tourism, </w:t>
      </w:r>
      <w:r w:rsidRPr="00C26353">
        <w:rPr>
          <w:rFonts w:ascii="Times New Roman" w:hAnsi="Times New Roman" w:cs="Times New Roman"/>
          <w:color w:val="000000" w:themeColor="text1"/>
          <w:sz w:val="24"/>
          <w:szCs w:val="24"/>
        </w:rPr>
        <w:lastRenderedPageBreak/>
        <w:t>most transplantations are done illegally by using illegal organ vendors, trafficking in organs, or trafficking in humans for organ removal. This medical tourism targets the poor, migrants, asylum seekers, and prisoners as potential organ transplantation sources</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93/bjc/azt025","ISSN":"00070955","abstract":"Can civil society bring governments to curb transnational crime? The article answers this question by analysing a most-likely case for civil-society influence: organ trafficking. Physicians' efforts to eliminate this practice are examined in Pakistan and Israel: two major participants in the global organ trade. In both countries, the physicians' pressure resulted in the enactment of organ-trade prohibitions. These, however, were not fully enforced. The analysis suggests that, even under favourable conditions, civil society's impact on transnational-crime policies is limited, yet not inconsequential: Pakistan's involvement in organ trafficking, and even more so Israel's, has declined. Beyond its contribution to understanding civil society's role in the criminalization process, the article sheds light on the hitherto little-studied politics of the organ trade. © The Author 2013.","author":[{"dropping-particle":"","family":"Efrat","given":"Asif","non-dropping-particle":"","parse-names":false,"suffix":""}],"container-title":"British Journal of Criminology","id":"ITEM-1","issue":"5","issued":{"date-parts":[["2013"]]},"page":"764-783","title":"Combating the kidney commerce: Civil society against organ trafficking in pakistan and israel","type":"article-journal","volume":"53"},"uris":["http://www.mendeley.com/documents/?uuid=b13594eb-fbfe-4940-8a08-3a1f9b1740f0"]}],"mendeley":{"formattedCitation":"(17)","manualFormatting":". ","plainTextFormattedCitation":"(17)","previouslyFormattedCitation":"(17)"},"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Pr="00C26353">
        <w:rPr>
          <w:rFonts w:ascii="Times New Roman" w:hAnsi="Times New Roman" w:cs="Times New Roman"/>
          <w:noProof/>
          <w:color w:val="000000" w:themeColor="text1"/>
          <w:sz w:val="24"/>
          <w:szCs w:val="24"/>
        </w:rPr>
        <w:t xml:space="preserve">. </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T</w:t>
      </w:r>
      <w:r w:rsidR="00461BEA" w:rsidRPr="00C26353">
        <w:rPr>
          <w:rFonts w:ascii="Times New Roman" w:hAnsi="Times New Roman" w:cs="Times New Roman"/>
          <w:color w:val="000000" w:themeColor="text1"/>
          <w:sz w:val="24"/>
          <w:szCs w:val="24"/>
        </w:rPr>
        <w:t xml:space="preserve">his business has made the </w:t>
      </w:r>
      <w:r w:rsidR="006F08E2" w:rsidRPr="00C26353">
        <w:rPr>
          <w:rFonts w:ascii="Times New Roman" w:hAnsi="Times New Roman" w:cs="Times New Roman"/>
          <w:color w:val="000000" w:themeColor="text1"/>
          <w:sz w:val="24"/>
          <w:szCs w:val="24"/>
        </w:rPr>
        <w:t>less affluent</w:t>
      </w:r>
      <w:r w:rsidR="00461BEA" w:rsidRPr="00C26353">
        <w:rPr>
          <w:rFonts w:ascii="Times New Roman" w:hAnsi="Times New Roman" w:cs="Times New Roman"/>
          <w:color w:val="000000" w:themeColor="text1"/>
          <w:sz w:val="24"/>
          <w:szCs w:val="24"/>
        </w:rPr>
        <w:t xml:space="preserve"> sections of societies </w:t>
      </w:r>
      <w:r w:rsidR="006F08E2" w:rsidRPr="00C26353">
        <w:rPr>
          <w:rFonts w:ascii="Times New Roman" w:hAnsi="Times New Roman" w:cs="Times New Roman"/>
          <w:color w:val="000000" w:themeColor="text1"/>
          <w:sz w:val="24"/>
          <w:szCs w:val="24"/>
        </w:rPr>
        <w:t xml:space="preserve">as well as </w:t>
      </w:r>
      <w:r w:rsidR="00461BEA" w:rsidRPr="00C26353">
        <w:rPr>
          <w:rFonts w:ascii="Times New Roman" w:hAnsi="Times New Roman" w:cs="Times New Roman"/>
          <w:color w:val="000000" w:themeColor="text1"/>
          <w:sz w:val="24"/>
          <w:szCs w:val="24"/>
        </w:rPr>
        <w:t xml:space="preserve">migrants vulnerable to social, psychological, economic, and health problems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111/jlme.12018","ISSN":"10731105","abstract":"\"Medical Tourism\" is the travel of residents of one country to another country for treatment. In this article I focus on travel abroad to purchase organs for transplant, what I will call \"Transplant Tourism.\" With the exception of Iran, organ sale is illegal across the globe, but many destination countries have thriving black markets, either due to their willful failure to police the practice or more good faith lack of resources to detect it. I focus on the sale of kidneys, the most common subject of transplant tourism, though much of what I say could be applied to other organs as well. Part I briefly reviews some data on sellers, recipients, and brokers. Part II discusses the bioethical issues posed by the trade, and Part III focuses on potential regulation to deal with these issues. © 2013 American Society of Law, Medicine &amp; Ethics, Inc.","author":[{"dropping-particle":"","family":"Cohen","given":"I. Glenn","non-dropping-particle":"","parse-names":false,"suffix":""}],"container-title":"Journal of Law, Medicine and Ethics","id":"ITEM-1","issue":"1","issued":{"date-parts":[["2013"]]},"page":"269-285","title":"Transplant Tourism: The Ethics and Regulation of International Markets for Organs","type":"article-journal","volume":"41"},"uris":["http://www.mendeley.com/documents/?uuid=22dd7dad-e15e-43ee-97af-e6548fd33d0b"]}],"mendeley":{"formattedCitation":"(15)","plainTextFormattedCitation":"(15)","previouslyFormattedCitation":"(15)"},"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5)</w:t>
      </w:r>
      <w:r w:rsidR="00F929F0" w:rsidRPr="00172D7A">
        <w:rPr>
          <w:rFonts w:ascii="Times New Roman" w:hAnsi="Times New Roman" w:cs="Times New Roman"/>
          <w:color w:val="000000" w:themeColor="text1"/>
          <w:sz w:val="24"/>
          <w:szCs w:val="24"/>
        </w:rPr>
        <w:fldChar w:fldCharType="end"/>
      </w:r>
      <w:r w:rsidR="00461BEA"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ISBN":"0042-9686","ISSN":"0042-9686","PMID":"27708464","abstract":"OBJECTIVE Delivery by a skilled birth attendant (SBA) serves as an indicator of progress towards reducing maternal mortality worldwide -- the fifth Millennium Development Goal. Though WHO tracks the proportion of women delivered by SBAs, we know little about their competence to manage common life-threatening obstetric complications. We assessed SBA competence in five high maternal mortality settings as a basis for initiating quality improvement. METHODS The WHO Integrated Management of Pregnancy and Childbirth (IMPAC) guidelines served as our competency standard. Evaluation included a written knowledge test, partograph (used to record all observations of a woman in labour) case studies and assessment of procedures demonstrated on anatomical models at five skills stations. We tested a purposive sample of 166 SBAs in Benin, Ecuador, Jamaica and Rwanda (Phase I). These initial results were used to refine the instruments, which were then used to evaluate 1358 SBAs throughout Nicaragua (Phase II). FINDINGS On average, Phase I participants were correct for 56% of the knowledge questions and 48% of the skills steps. Phase II participants were correct for 62% of the knowledge questions. Their average skills scores by area were: active management of the third stage of labour -- 46%; manual removal of placenta -- 52%; bimanual uterine compression -- 46%; immediate newborn care -- 71%; and neonatal resuscitation -- 55%. CONCLUSION There is a wide gap between current evidence-based standards and provider competence to manage selected obstetric and neonatal complications. We discuss the significance of that gap, suggest approaches to close it and describe briefly current efforts to do so in Ecuador, Nicaragua and Niger.","author":[{"dropping-particle":"","family":"Shimazono","given":"Yosuke","non-dropping-particle":"","parse-names":false,"suffix":""}],"container-title":"Bulletin of the World Health Organization","id":"ITEM-1","issue":"February","issued":{"date-parts":[["2007"]]},"number-of-pages":"955-962","title":"The state of the international organ trade: a provisional picture based on integration of available information","type":"report","volume":"85"},"uris":["http://www.mendeley.com/documents/?uuid=530f5e9a-7c20-4195-8eac-b72d3546bb2d"]}],"mendeley":{"formattedCitation":"(13)","plainTextFormattedCitation":"(13)","previouslyFormattedCitation":"(13)"},"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3)</w:t>
      </w:r>
      <w:r w:rsidR="00F929F0" w:rsidRPr="00172D7A">
        <w:rPr>
          <w:rFonts w:ascii="Times New Roman" w:hAnsi="Times New Roman" w:cs="Times New Roman"/>
          <w:color w:val="000000" w:themeColor="text1"/>
          <w:sz w:val="24"/>
          <w:szCs w:val="24"/>
        </w:rPr>
        <w:fldChar w:fldCharType="end"/>
      </w:r>
      <w:r w:rsidR="00461BEA"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111/insp.12097","ISSN":"15283585","abstract":"Human trafficking has been the subject of growing attention from both scholars and policymakers. The internationally accepted definition of human trafficking used by governments and international organizations identifies three purposes of trading in persons: sexual exploitation, labor exploitation, and the removal of organs. I argue that conflating sex, labor, and organ trafficking in policy initiatives and in the scholarly literature overlooks major differences between these practices—differences that greatly affect governments’ willingness and ability to curb them. This article identifies three such differences: the social status and political influence of the perpetrators, the precision of norms and their resonance with audiences, and the costs of enforcement. Through these distinctions, I explain why Israel has been vigorous in combating sex trafficking, yet hesitant to tackle labor and organ trafficking. The Israeli experience highlights the different challenges posed by sex, labor, and organ trafficking and offers important lessons for the study of these phenomena.","author":[{"dropping-particle":"","family":"Efrat","given":"Asif","non-dropping-particle":"","parse-names":false,"suffix":""}],"container-title":"International Studies Perspectives","id":"ITEM-1","issue":"1","issued":{"date-parts":[["2016"]]},"page":"34-54","title":"Global efforts against human trafficking: The misguided conflation of sex, labor, and organ trafficking","type":"article-journal","volume":"17"},"uris":["http://www.mendeley.com/documents/?uuid=3d878798-f270-4b54-a577-d9b87bc3db7b"]}],"mendeley":{"formattedCitation":"(19)","plainTextFormattedCitation":"(19)","previouslyFormattedCitation":"(19)"},"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9)</w:t>
      </w:r>
      <w:r w:rsidR="00F929F0" w:rsidRPr="00172D7A">
        <w:rPr>
          <w:rFonts w:ascii="Times New Roman" w:hAnsi="Times New Roman" w:cs="Times New Roman"/>
          <w:color w:val="000000" w:themeColor="text1"/>
          <w:sz w:val="24"/>
          <w:szCs w:val="24"/>
        </w:rPr>
        <w:fldChar w:fldCharType="end"/>
      </w:r>
      <w:r w:rsidR="00461BEA" w:rsidRPr="00C26353">
        <w:rPr>
          <w:rFonts w:ascii="Times New Roman" w:hAnsi="Times New Roman" w:cs="Times New Roman"/>
          <w:color w:val="000000" w:themeColor="text1"/>
          <w:sz w:val="24"/>
          <w:szCs w:val="24"/>
        </w:rPr>
        <w:t>,</w:t>
      </w:r>
      <w:r w:rsidR="006F08E2"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93/bjc/azt025","ISSN":"00070955","abstract":"Can civil society bring governments to curb transnational crime? The article answers this question by analysing a most-likely case for civil-society influence: organ trafficking. Physicians' efforts to eliminate this practice are examined in Pakistan and Israel: two major participants in the global organ trade. In both countries, the physicians' pressure resulted in the enactment of organ-trade prohibitions. These, however, were not fully enforced. The analysis suggests that, even under favourable conditions, civil society's impact on transnational-crime policies is limited, yet not inconsequential: Pakistan's involvement in organ trafficking, and even more so Israel's, has declined. Beyond its contribution to understanding civil society's role in the criminalization process, the article sheds light on the hitherto little-studied politics of the organ trade. © The Author 2013.","author":[{"dropping-particle":"","family":"Efrat","given":"Asif","non-dropping-particle":"","parse-names":false,"suffix":""}],"container-title":"British Journal of Criminology","id":"ITEM-1","issue":"5","issued":{"date-parts":[["2013"]]},"page":"764-783","title":"Combating the kidney commerce: Civil society against organ trafficking in pakistan and israel","type":"article-journal","volume":"53"},"uris":["http://www.mendeley.com/documents/?uuid=b13594eb-fbfe-4940-8a08-3a1f9b1740f0"]}],"mendeley":{"formattedCitation":"(17)","plainTextFormattedCitation":"(17)","previouslyFormattedCitation":"(17)"},"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7)</w:t>
      </w:r>
      <w:r w:rsidR="00F929F0" w:rsidRPr="00172D7A">
        <w:rPr>
          <w:rFonts w:ascii="Times New Roman" w:hAnsi="Times New Roman" w:cs="Times New Roman"/>
          <w:color w:val="000000" w:themeColor="text1"/>
          <w:sz w:val="24"/>
          <w:szCs w:val="24"/>
        </w:rPr>
        <w:fldChar w:fldCharType="end"/>
      </w:r>
      <w:r w:rsidR="00461BEA" w:rsidRPr="00C26353">
        <w:rPr>
          <w:rFonts w:ascii="Times New Roman" w:hAnsi="Times New Roman" w:cs="Times New Roman"/>
          <w:color w:val="000000" w:themeColor="text1"/>
          <w:sz w:val="24"/>
          <w:szCs w:val="24"/>
        </w:rPr>
        <w:t>,</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93/bjc/azt025","ISSN":"00070955","abstract":"Can civil society bring governments to curb transnational crime? The article answers this question by analysing a most-likely case for civil-society influence: organ trafficking. Physicians' efforts to eliminate this practice are examined in Pakistan and Israel: two major participants in the global organ trade. In both countries, the physicians' pressure resulted in the enactment of organ-trade prohibitions. These, however, were not fully enforced. The analysis suggests that, even under favourable conditions, civil society's impact on transnational-crime policies is limited, yet not inconsequential: Pakistan's involvement in organ trafficking, and even more so Israel's, has declined. Beyond its contribution to understanding civil society's role in the criminalization process, the article sheds light on the hitherto little-studied politics of the organ trade. © The Author 2013.","author":[{"dropping-particle":"","family":"Efrat","given":"Asif","non-dropping-particle":"","parse-names":false,"suffix":""}],"container-title":"British Journal of Criminology","id":"ITEM-1","issue":"5","issued":{"date-parts":[["2013"]]},"page":"764-783","title":"Combating the kidney commerce: Civil society against organ trafficking in pakistan and israel","type":"article-journal","volume":"53"},"uris":["http://www.mendeley.com/documents/?uuid=b13594eb-fbfe-4940-8a08-3a1f9b1740f0"]}],"mendeley":{"formattedCitation":"(17)","manualFormatting":" ","plainTextFormattedCitation":"(17)","previouslyFormattedCitation":"(17)"},"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461BEA" w:rsidRPr="00C26353">
        <w:rPr>
          <w:rFonts w:ascii="Times New Roman" w:hAnsi="Times New Roman" w:cs="Times New Roman"/>
          <w:noProof/>
          <w:color w:val="000000" w:themeColor="text1"/>
          <w:sz w:val="24"/>
          <w:szCs w:val="24"/>
        </w:rPr>
        <w:t xml:space="preserve"> </w:t>
      </w:r>
      <w:r w:rsidR="00F929F0" w:rsidRPr="00172D7A">
        <w:rPr>
          <w:rStyle w:val="FootnoteReference"/>
          <w:rFonts w:ascii="Times New Roman" w:hAnsi="Times New Roman" w:cs="Times New Roman"/>
          <w:color w:val="000000" w:themeColor="text1"/>
          <w:sz w:val="24"/>
          <w:szCs w:val="24"/>
        </w:rPr>
        <w:fldChar w:fldCharType="end"/>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53/j.ajkd.2009.08.014","ISSN":"02726386","PMID":"19880230","abstract":"The organ trafficking market is on the rise worldwide. Numerous unfortunate stories of networks of brokers, physicians, and hospitals engaged in illegal trade have been featured in high-profile media. The profitable enterprises facilitating these unregulated services exploit the poor in underresourced countries and offer substandard medical care with unacceptable outcomes to the rich recipients. Despite efforts to boost altruistic organ donation and resolutions to curb transplant tourism, their implementation has been compromised. At the same time, the worldwide escalation in the number of patients with kidney failure coupled with a shortage in the supply of organs continues to fuel this trade. Thus, measures to enhance the donor pool in well-resourced countries to meet their own needs will act as a strong deterrent to the proliferation of transplant tourism in impoverished nations. Regulated schemes that include reimbursement for removing potential disincentives to organ donation and ensure the long-term safety of donors and their families are likely to increase living donations. Such socially responsible programs should be tested in both developed and developing countries for their own populations. It also is vital that developing countries establish a regulated, standardized, and ethical system of organ procurement; create awareness in physicians and the public; upgrade facilities and standardize medical care; and enforce legislation for transplantation. The World Health Organization, National Kidney Foundation, and international transplant and nephrology societies can have an instrumental role in facilitating initiatives in these critical areas. There should be clearly defined codes of conduct for health care facilities and professionals' roles in unregulated paid organ donations and transplants. Ultimately, physicians and transplant surgeons have the responsibility to ensure to the best of their ability that the organs they transplant were obtained upholding the highest standards of ethics. © 2009 National Kidney Foundation, Inc.","author":[{"dropping-particle":"","family":"Jafar","given":"Tazeen H","non-dropping-particle":"","parse-names":false,"suffix":""}],"container-title":"American Journal of Kidney Diseases","id":"ITEM-1","issue":"6","issued":{"date-parts":[["2009"]]},"page":"1145-1157","publisher":"Elsevier Inc.","title":"Organ Trafficking: Global Solutions for a Global Problem","type":"article-journal","volume":"54"},"uris":["http://www.mendeley.com/documents/?uuid=4d05dc20-8492-44d7-8164-e345c5c7601c"]}],"mendeley":{"formattedCitation":"(20)","plainTextFormattedCitation":"(20)","previouslyFormattedCitation":"(20)"},"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97E34" w:rsidRPr="00C26353">
        <w:rPr>
          <w:rFonts w:ascii="Times New Roman" w:hAnsi="Times New Roman" w:cs="Times New Roman"/>
          <w:noProof/>
          <w:color w:val="000000" w:themeColor="text1"/>
          <w:sz w:val="24"/>
          <w:szCs w:val="24"/>
        </w:rPr>
        <w:t>(20)</w:t>
      </w:r>
      <w:r w:rsidR="00F929F0" w:rsidRPr="00172D7A">
        <w:rPr>
          <w:rStyle w:val="FootnoteReference"/>
          <w:rFonts w:ascii="Times New Roman" w:hAnsi="Times New Roman" w:cs="Times New Roman"/>
          <w:color w:val="000000" w:themeColor="text1"/>
          <w:sz w:val="24"/>
          <w:szCs w:val="24"/>
        </w:rPr>
        <w:fldChar w:fldCharType="end"/>
      </w:r>
      <w:r w:rsidR="00461BEA" w:rsidRPr="00C26353">
        <w:rPr>
          <w:rFonts w:ascii="Times New Roman" w:hAnsi="Times New Roman" w:cs="Times New Roman"/>
          <w:color w:val="000000" w:themeColor="text1"/>
          <w:sz w:val="24"/>
          <w:szCs w:val="24"/>
        </w:rPr>
        <w:t>,</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97/MOT.0b013e3283094b8d","ISSN":"10872418","PMID":"18685335","abstract":"PURPOSE OF REVIEW: To explore the scope and implications of emerging global problem of transplant tourism, a practice in which patients seek transplant services (most commonly kidney allografts) in countries other than their permanent residence. Potential remedies that must be implemented if abuses are to be curbed are also offered. RECENT FINDINGS: Although traveling abroad for medical services may not be problematic from a number of perspectives, what makes transplant tourism so troubling is its link with organ trafficking and transplant commercialism. Unlike many illegal markets, however, this one is driven by the need of patients with irreversible kidney failure, who, along with kidney vendors, are the most vulnerable participants in the process in terms of medical and financial outcomes. SUMMARY: This review explores the scope and implications of transplant tourism, and offers potential remedies that must be implemented if abuses are to be curbed. © 2008 Wolters Kluwer Health | Lippincott Williams &amp; Wilkins.","author":[{"dropping-particle":"","family":"Khamash","given":"Hasan A.","non-dropping-particle":"","parse-names":false,"suffix":""},{"dropping-particle":"","family":"Gaston","given":"Robert S.","non-dropping-particle":"","parse-names":false,"suffix":""}],"container-title":"Current Opinion in Organ Transplantation","id":"ITEM-1","issue":"4","issued":{"date-parts":[["2008"]]},"page":"395-399","title":"Transplant tourism: A modern iteration of an ancient problem","type":"article-journal","volume":"13"},"uris":["http://www.mendeley.com/documents/?uuid=34ba8045-6329-4866-9534-f7d5953aba21"]}],"mendeley":{"formattedCitation":"(21)","manualFormatting":" ","plainTextFormattedCitation":"(21)","previouslyFormattedCitation":"(21)"},"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461BEA" w:rsidRPr="00C26353">
        <w:rPr>
          <w:rFonts w:ascii="Times New Roman" w:hAnsi="Times New Roman" w:cs="Times New Roman"/>
          <w:noProof/>
          <w:color w:val="000000" w:themeColor="text1"/>
          <w:sz w:val="24"/>
          <w:szCs w:val="24"/>
        </w:rPr>
        <w:t xml:space="preserve"> </w:t>
      </w:r>
      <w:r w:rsidR="00F929F0" w:rsidRPr="00172D7A">
        <w:rPr>
          <w:rStyle w:val="FootnoteReference"/>
          <w:rFonts w:ascii="Times New Roman" w:hAnsi="Times New Roman" w:cs="Times New Roman"/>
          <w:color w:val="000000" w:themeColor="text1"/>
          <w:sz w:val="24"/>
          <w:szCs w:val="24"/>
        </w:rPr>
        <w:fldChar w:fldCharType="end"/>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4324/9781315202358-3","abstract":"This publication presents the second report at the EU level on statistics on trafficking in human beings, covering the period 2010-2012. The data have been collected from different authorities working in the field of trafficking in human beings and are disaggregated by gender, age, citizenship and form of exploitation. The report also provides important information on different national methodologies, which should be taken into account when interpreting the results. The publication was revised in February 2015 with data from Italy concerning the number of people who were prosecuted or convicted for trafficking in human beings.","author":[{"dropping-particle":"","family":"Ambagtsheer F, Gunnarson M, De Jong J, Lundin S, van Balen L, Orr Z, Byström I","given":"Weimar W","non-dropping-particle":"","parse-names":false,"suffix":""}],"container-title":"Migration, Culture Conflict and Crime","id":"ITEM-1","issued":{"date-parts":[["2014"]]},"title":"Trafficking in human beings for the purpose of organ removal: a case study report","type":"report"},"uris":["http://www.mendeley.com/documents/?uuid=deccb00c-dd23-419f-be46-dce72993b31f"]}],"mendeley":{"formattedCitation":"(22)","plainTextFormattedCitation":"(22)","previouslyFormattedCitation":"(22)"},"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97E34" w:rsidRPr="00C26353">
        <w:rPr>
          <w:rFonts w:ascii="Times New Roman" w:hAnsi="Times New Roman" w:cs="Times New Roman"/>
          <w:noProof/>
          <w:color w:val="000000" w:themeColor="text1"/>
          <w:sz w:val="24"/>
          <w:szCs w:val="24"/>
        </w:rPr>
        <w:t>(22)</w:t>
      </w:r>
      <w:r w:rsidR="00F929F0" w:rsidRPr="00172D7A">
        <w:rPr>
          <w:rStyle w:val="FootnoteReference"/>
          <w:rFonts w:ascii="Times New Roman" w:hAnsi="Times New Roman" w:cs="Times New Roman"/>
          <w:color w:val="000000" w:themeColor="text1"/>
          <w:sz w:val="24"/>
          <w:szCs w:val="24"/>
        </w:rPr>
        <w:fldChar w:fldCharType="end"/>
      </w:r>
      <w:r w:rsidR="00461BEA" w:rsidRPr="00C26353">
        <w:rPr>
          <w:rFonts w:ascii="Times New Roman" w:hAnsi="Times New Roman" w:cs="Times New Roman"/>
          <w:color w:val="000000" w:themeColor="text1"/>
          <w:sz w:val="24"/>
          <w:szCs w:val="24"/>
        </w:rPr>
        <w:t>.</w:t>
      </w:r>
      <w:r w:rsidR="00586528" w:rsidRPr="00C26353">
        <w:rPr>
          <w:rFonts w:ascii="Times New Roman" w:hAnsi="Times New Roman" w:cs="Times New Roman"/>
          <w:color w:val="000000" w:themeColor="text1"/>
          <w:sz w:val="24"/>
          <w:szCs w:val="24"/>
        </w:rPr>
        <w:t xml:space="preserve"> A</w:t>
      </w:r>
      <w:bookmarkStart w:id="5" w:name="_Hlk49342035"/>
      <w:bookmarkStart w:id="6" w:name="_Hlk57735489"/>
      <w:r w:rsidR="00461BEA" w:rsidRPr="00C26353">
        <w:rPr>
          <w:rFonts w:ascii="Times New Roman" w:hAnsi="Times New Roman" w:cs="Times New Roman"/>
          <w:color w:val="000000" w:themeColor="text1"/>
          <w:sz w:val="24"/>
          <w:szCs w:val="24"/>
        </w:rPr>
        <w:t>frica</w:t>
      </w:r>
      <w:r w:rsidR="001E5496" w:rsidRPr="00C26353">
        <w:rPr>
          <w:rFonts w:ascii="Times New Roman" w:hAnsi="Times New Roman" w:cs="Times New Roman"/>
          <w:color w:val="000000" w:themeColor="text1"/>
          <w:sz w:val="24"/>
          <w:szCs w:val="24"/>
        </w:rPr>
        <w:t>’s situation</w:t>
      </w:r>
      <w:r w:rsidR="00F46CE5" w:rsidRPr="00172D7A">
        <w:rPr>
          <w:rFonts w:ascii="Times New Roman" w:hAnsi="Times New Roman" w:cs="Times New Roman"/>
          <w:sz w:val="24"/>
          <w:szCs w:val="24"/>
        </w:rPr>
        <w:t xml:space="preserve"> </w:t>
      </w:r>
      <w:r w:rsidR="00461BEA" w:rsidRPr="00C26353">
        <w:rPr>
          <w:rFonts w:ascii="Times New Roman" w:hAnsi="Times New Roman" w:cs="Times New Roman"/>
          <w:color w:val="000000" w:themeColor="text1"/>
          <w:sz w:val="24"/>
          <w:szCs w:val="24"/>
        </w:rPr>
        <w:t xml:space="preserve">is highly interconnected with worldwide transplant tourism and </w:t>
      </w:r>
      <w:r w:rsidR="00DA7126" w:rsidRPr="00C26353">
        <w:rPr>
          <w:rFonts w:ascii="Times New Roman" w:hAnsi="Times New Roman" w:cs="Times New Roman"/>
          <w:color w:val="000000" w:themeColor="text1"/>
          <w:sz w:val="24"/>
          <w:szCs w:val="24"/>
        </w:rPr>
        <w:t xml:space="preserve">the </w:t>
      </w:r>
      <w:r w:rsidR="00461BEA" w:rsidRPr="00C26353">
        <w:rPr>
          <w:rFonts w:ascii="Times New Roman" w:hAnsi="Times New Roman" w:cs="Times New Roman"/>
          <w:color w:val="000000" w:themeColor="text1"/>
          <w:sz w:val="24"/>
          <w:szCs w:val="24"/>
        </w:rPr>
        <w:t xml:space="preserve">associated trafficking of organs </w:t>
      </w:r>
      <w:r w:rsidR="00DA7126" w:rsidRPr="00C26353">
        <w:rPr>
          <w:rFonts w:ascii="Times New Roman" w:hAnsi="Times New Roman" w:cs="Times New Roman"/>
          <w:color w:val="000000" w:themeColor="text1"/>
          <w:sz w:val="24"/>
          <w:szCs w:val="24"/>
        </w:rPr>
        <w:t xml:space="preserve">as well as the </w:t>
      </w:r>
      <w:r w:rsidR="00461BEA" w:rsidRPr="00C26353">
        <w:rPr>
          <w:rFonts w:ascii="Times New Roman" w:hAnsi="Times New Roman" w:cs="Times New Roman"/>
          <w:color w:val="000000" w:themeColor="text1"/>
          <w:sz w:val="24"/>
          <w:szCs w:val="24"/>
        </w:rPr>
        <w:t xml:space="preserve">trafficking </w:t>
      </w:r>
      <w:r w:rsidR="00DA7126" w:rsidRPr="00C26353">
        <w:rPr>
          <w:rFonts w:ascii="Times New Roman" w:hAnsi="Times New Roman" w:cs="Times New Roman"/>
          <w:color w:val="000000" w:themeColor="text1"/>
          <w:sz w:val="24"/>
          <w:szCs w:val="24"/>
        </w:rPr>
        <w:t xml:space="preserve">of </w:t>
      </w:r>
      <w:r w:rsidR="00461BEA" w:rsidRPr="00C26353">
        <w:rPr>
          <w:rFonts w:ascii="Times New Roman" w:hAnsi="Times New Roman" w:cs="Times New Roman"/>
          <w:color w:val="000000" w:themeColor="text1"/>
          <w:sz w:val="24"/>
          <w:szCs w:val="24"/>
        </w:rPr>
        <w:t>humans for organ removal.</w:t>
      </w:r>
      <w:r w:rsidR="00F46CE5" w:rsidRPr="00C26353">
        <w:rPr>
          <w:rFonts w:ascii="Times New Roman" w:hAnsi="Times New Roman" w:cs="Times New Roman"/>
          <w:color w:val="000000" w:themeColor="text1"/>
          <w:sz w:val="24"/>
          <w:szCs w:val="24"/>
        </w:rPr>
        <w:t xml:space="preserve"> </w:t>
      </w:r>
      <w:r w:rsidR="008D1460" w:rsidRPr="00C26353">
        <w:rPr>
          <w:rFonts w:ascii="Times New Roman" w:hAnsi="Times New Roman" w:cs="Times New Roman"/>
          <w:color w:val="000000" w:themeColor="text1"/>
          <w:sz w:val="24"/>
          <w:szCs w:val="24"/>
        </w:rPr>
        <w:t xml:space="preserve">Unlike the situation in </w:t>
      </w:r>
      <w:proofErr w:type="spellStart"/>
      <w:r w:rsidR="008D1460" w:rsidRPr="00C26353">
        <w:rPr>
          <w:rFonts w:ascii="Times New Roman" w:hAnsi="Times New Roman" w:cs="Times New Roman"/>
          <w:color w:val="000000" w:themeColor="text1"/>
          <w:sz w:val="24"/>
          <w:szCs w:val="24"/>
        </w:rPr>
        <w:t>affluenct</w:t>
      </w:r>
      <w:proofErr w:type="spellEnd"/>
      <w:r w:rsidR="008D1460" w:rsidRPr="00C26353">
        <w:rPr>
          <w:rFonts w:ascii="Times New Roman" w:hAnsi="Times New Roman" w:cs="Times New Roman"/>
          <w:color w:val="000000" w:themeColor="text1"/>
          <w:sz w:val="24"/>
          <w:szCs w:val="24"/>
        </w:rPr>
        <w:t xml:space="preserve"> nations</w:t>
      </w:r>
      <w:r w:rsidR="00D14907" w:rsidRPr="00C26353">
        <w:rPr>
          <w:rFonts w:ascii="Times New Roman" w:hAnsi="Times New Roman" w:cs="Times New Roman"/>
          <w:color w:val="000000" w:themeColor="text1"/>
          <w:sz w:val="24"/>
          <w:szCs w:val="24"/>
        </w:rPr>
        <w:t xml:space="preserve">, </w:t>
      </w:r>
      <w:r w:rsidR="007C1943" w:rsidRPr="00C26353">
        <w:rPr>
          <w:rFonts w:ascii="Times New Roman" w:hAnsi="Times New Roman" w:cs="Times New Roman"/>
          <w:color w:val="000000" w:themeColor="text1"/>
          <w:sz w:val="24"/>
          <w:szCs w:val="24"/>
        </w:rPr>
        <w:t>organ trafficking</w:t>
      </w:r>
      <w:r w:rsidR="00D14907" w:rsidRPr="00C26353">
        <w:rPr>
          <w:rFonts w:ascii="Times New Roman" w:hAnsi="Times New Roman" w:cs="Times New Roman"/>
          <w:color w:val="000000" w:themeColor="text1"/>
          <w:sz w:val="24"/>
          <w:szCs w:val="24"/>
        </w:rPr>
        <w:t xml:space="preserve"> in the region</w:t>
      </w:r>
      <w:r w:rsidR="007C1943" w:rsidRPr="00C26353">
        <w:rPr>
          <w:rFonts w:ascii="Times New Roman" w:hAnsi="Times New Roman" w:cs="Times New Roman"/>
          <w:color w:val="000000" w:themeColor="text1"/>
          <w:sz w:val="24"/>
          <w:szCs w:val="24"/>
        </w:rPr>
        <w:t xml:space="preserve"> is ca</w:t>
      </w:r>
      <w:r w:rsidR="00D14907" w:rsidRPr="00C26353">
        <w:rPr>
          <w:rFonts w:ascii="Times New Roman" w:hAnsi="Times New Roman" w:cs="Times New Roman"/>
          <w:color w:val="000000" w:themeColor="text1"/>
          <w:sz w:val="24"/>
          <w:szCs w:val="24"/>
        </w:rPr>
        <w:t>u</w:t>
      </w:r>
      <w:r w:rsidR="007C1943" w:rsidRPr="00C26353">
        <w:rPr>
          <w:rFonts w:ascii="Times New Roman" w:hAnsi="Times New Roman" w:cs="Times New Roman"/>
          <w:color w:val="000000" w:themeColor="text1"/>
          <w:sz w:val="24"/>
          <w:szCs w:val="24"/>
        </w:rPr>
        <w:t xml:space="preserve">sed by a more </w:t>
      </w:r>
      <w:proofErr w:type="spellStart"/>
      <w:r w:rsidR="007C1943" w:rsidRPr="00C26353">
        <w:rPr>
          <w:rFonts w:ascii="Times New Roman" w:hAnsi="Times New Roman" w:cs="Times New Roman"/>
          <w:color w:val="000000" w:themeColor="text1"/>
          <w:sz w:val="24"/>
          <w:szCs w:val="24"/>
        </w:rPr>
        <w:t>sytemtic</w:t>
      </w:r>
      <w:proofErr w:type="spellEnd"/>
      <w:r w:rsidR="007C1943" w:rsidRPr="00C26353">
        <w:rPr>
          <w:rFonts w:ascii="Times New Roman" w:hAnsi="Times New Roman" w:cs="Times New Roman"/>
          <w:color w:val="000000" w:themeColor="text1"/>
          <w:sz w:val="24"/>
          <w:szCs w:val="24"/>
        </w:rPr>
        <w:t>, socio-</w:t>
      </w:r>
      <w:proofErr w:type="spellStart"/>
      <w:r w:rsidR="007C1943" w:rsidRPr="00C26353">
        <w:rPr>
          <w:rFonts w:ascii="Times New Roman" w:hAnsi="Times New Roman" w:cs="Times New Roman"/>
          <w:color w:val="000000" w:themeColor="text1"/>
          <w:sz w:val="24"/>
          <w:szCs w:val="24"/>
        </w:rPr>
        <w:t>econmoic</w:t>
      </w:r>
      <w:proofErr w:type="spellEnd"/>
      <w:r w:rsidR="007C1943" w:rsidRPr="00C26353">
        <w:rPr>
          <w:rFonts w:ascii="Times New Roman" w:hAnsi="Times New Roman" w:cs="Times New Roman"/>
          <w:color w:val="000000" w:themeColor="text1"/>
          <w:sz w:val="24"/>
          <w:szCs w:val="24"/>
        </w:rPr>
        <w:t xml:space="preserve"> and political problem</w:t>
      </w:r>
      <w:r w:rsidR="00D14907" w:rsidRPr="00C26353">
        <w:rPr>
          <w:rFonts w:ascii="Times New Roman" w:hAnsi="Times New Roman" w:cs="Times New Roman"/>
          <w:color w:val="000000" w:themeColor="text1"/>
          <w:sz w:val="24"/>
          <w:szCs w:val="24"/>
        </w:rPr>
        <w:t xml:space="preserve">s instead of altruism’s inefficacy as a rule of organ </w:t>
      </w:r>
      <w:proofErr w:type="spellStart"/>
      <w:r w:rsidR="00D14907" w:rsidRPr="00C26353">
        <w:rPr>
          <w:rFonts w:ascii="Times New Roman" w:hAnsi="Times New Roman" w:cs="Times New Roman"/>
          <w:color w:val="000000" w:themeColor="text1"/>
          <w:sz w:val="24"/>
          <w:szCs w:val="24"/>
        </w:rPr>
        <w:t>procrument</w:t>
      </w:r>
      <w:proofErr w:type="spellEnd"/>
      <w:r w:rsidR="00D14907" w:rsidRPr="00C26353">
        <w:rPr>
          <w:rFonts w:ascii="Times New Roman" w:hAnsi="Times New Roman" w:cs="Times New Roman"/>
          <w:color w:val="000000" w:themeColor="text1"/>
          <w:sz w:val="24"/>
          <w:szCs w:val="24"/>
        </w:rPr>
        <w:t xml:space="preserve"> and the resulting organ shortage. </w:t>
      </w:r>
      <w:bookmarkEnd w:id="5"/>
    </w:p>
    <w:p w:rsidR="00461BEA" w:rsidRPr="00C26353" w:rsidRDefault="0036042C" w:rsidP="00461BEA">
      <w:pPr>
        <w:spacing w:line="240" w:lineRule="auto"/>
        <w:jc w:val="both"/>
        <w:rPr>
          <w:rFonts w:ascii="Times New Roman" w:hAnsi="Times New Roman" w:cs="Times New Roman"/>
          <w:sz w:val="24"/>
          <w:szCs w:val="24"/>
        </w:rPr>
      </w:pPr>
      <w:r w:rsidRPr="00C26353">
        <w:rPr>
          <w:rFonts w:ascii="Times New Roman" w:hAnsi="Times New Roman" w:cs="Times New Roman"/>
          <w:sz w:val="24"/>
          <w:szCs w:val="24"/>
        </w:rPr>
        <w:t xml:space="preserve">This paper approaches organ trafficking </w:t>
      </w:r>
      <w:r w:rsidR="002F70FD" w:rsidRPr="00C26353">
        <w:rPr>
          <w:rFonts w:ascii="Times New Roman" w:hAnsi="Times New Roman" w:cs="Times New Roman"/>
          <w:sz w:val="24"/>
          <w:szCs w:val="24"/>
        </w:rPr>
        <w:t xml:space="preserve">with the sensitivity to context of </w:t>
      </w:r>
      <w:proofErr w:type="spellStart"/>
      <w:r w:rsidR="002F70FD" w:rsidRPr="00C26353">
        <w:rPr>
          <w:rFonts w:ascii="Times New Roman" w:hAnsi="Times New Roman" w:cs="Times New Roman"/>
          <w:sz w:val="24"/>
          <w:szCs w:val="24"/>
        </w:rPr>
        <w:t>trasplatation</w:t>
      </w:r>
      <w:proofErr w:type="spellEnd"/>
      <w:r w:rsidR="002F70FD" w:rsidRPr="00C26353">
        <w:rPr>
          <w:rFonts w:ascii="Times New Roman" w:hAnsi="Times New Roman" w:cs="Times New Roman"/>
          <w:sz w:val="24"/>
          <w:szCs w:val="24"/>
        </w:rPr>
        <w:t xml:space="preserve"> and organ trafficking in Africa, and revisits it from perspective of pragmatist</w:t>
      </w:r>
      <w:r w:rsidR="00E029E2" w:rsidRPr="00C26353">
        <w:rPr>
          <w:rFonts w:ascii="Times New Roman" w:hAnsi="Times New Roman" w:cs="Times New Roman"/>
          <w:sz w:val="24"/>
          <w:szCs w:val="24"/>
        </w:rPr>
        <w:t xml:space="preserve"> </w:t>
      </w:r>
      <w:r w:rsidR="002F70FD" w:rsidRPr="00C26353">
        <w:rPr>
          <w:rFonts w:ascii="Times New Roman" w:hAnsi="Times New Roman" w:cs="Times New Roman"/>
          <w:sz w:val="24"/>
          <w:szCs w:val="24"/>
        </w:rPr>
        <w:t>bio</w:t>
      </w:r>
      <w:r w:rsidR="00E029E2" w:rsidRPr="00C26353">
        <w:rPr>
          <w:rFonts w:ascii="Times New Roman" w:hAnsi="Times New Roman" w:cs="Times New Roman"/>
          <w:sz w:val="24"/>
          <w:szCs w:val="24"/>
        </w:rPr>
        <w:t>ethics</w:t>
      </w:r>
      <w:r w:rsidR="002F70FD" w:rsidRPr="00C26353">
        <w:rPr>
          <w:rFonts w:ascii="Times New Roman" w:hAnsi="Times New Roman" w:cs="Times New Roman"/>
          <w:sz w:val="24"/>
          <w:szCs w:val="24"/>
        </w:rPr>
        <w:t>. I</w:t>
      </w:r>
      <w:r w:rsidR="00E029E2" w:rsidRPr="00C26353">
        <w:rPr>
          <w:rFonts w:ascii="Times New Roman" w:hAnsi="Times New Roman" w:cs="Times New Roman"/>
          <w:sz w:val="24"/>
          <w:szCs w:val="24"/>
        </w:rPr>
        <w:t>n pragmatist bioethics</w:t>
      </w:r>
      <w:r w:rsidR="006B274B" w:rsidRPr="00C26353">
        <w:rPr>
          <w:rFonts w:ascii="Times New Roman" w:hAnsi="Times New Roman" w:cs="Times New Roman"/>
          <w:sz w:val="24"/>
          <w:szCs w:val="24"/>
        </w:rPr>
        <w:t>,</w:t>
      </w:r>
      <w:r w:rsidR="00E029E2" w:rsidRPr="00C26353">
        <w:rPr>
          <w:rFonts w:ascii="Times New Roman" w:hAnsi="Times New Roman" w:cs="Times New Roman"/>
          <w:sz w:val="24"/>
          <w:szCs w:val="24"/>
        </w:rPr>
        <w:t xml:space="preserve"> previous moral cases and associated judgments and pre-given moral principles cannot be </w:t>
      </w:r>
      <w:r w:rsidR="00DA7126" w:rsidRPr="00C26353">
        <w:rPr>
          <w:rFonts w:ascii="Times New Roman" w:hAnsi="Times New Roman" w:cs="Times New Roman"/>
          <w:sz w:val="24"/>
          <w:szCs w:val="24"/>
        </w:rPr>
        <w:t xml:space="preserve">used </w:t>
      </w:r>
      <w:r w:rsidR="00E029E2" w:rsidRPr="00C26353">
        <w:rPr>
          <w:rFonts w:ascii="Times New Roman" w:hAnsi="Times New Roman" w:cs="Times New Roman"/>
          <w:sz w:val="24"/>
          <w:szCs w:val="24"/>
        </w:rPr>
        <w:t>as a</w:t>
      </w:r>
      <w:r w:rsidR="008D1460" w:rsidRPr="00C26353">
        <w:rPr>
          <w:rFonts w:ascii="Times New Roman" w:hAnsi="Times New Roman" w:cs="Times New Roman"/>
          <w:sz w:val="24"/>
          <w:szCs w:val="24"/>
        </w:rPr>
        <w:t>n ever lasting</w:t>
      </w:r>
      <w:r w:rsidR="00E029E2" w:rsidRPr="00C26353">
        <w:rPr>
          <w:rFonts w:ascii="Times New Roman" w:hAnsi="Times New Roman" w:cs="Times New Roman"/>
          <w:sz w:val="24"/>
          <w:szCs w:val="24"/>
        </w:rPr>
        <w:t xml:space="preserve"> solution to a given problem arising in a different situation</w:t>
      </w:r>
      <w:r w:rsidR="00DA7126" w:rsidRPr="00C26353">
        <w:rPr>
          <w:rFonts w:ascii="Times New Roman" w:hAnsi="Times New Roman" w:cs="Times New Roman"/>
          <w:sz w:val="24"/>
          <w:szCs w:val="24"/>
        </w:rPr>
        <w:t>,</w:t>
      </w:r>
      <w:r w:rsidR="00E029E2" w:rsidRPr="00C26353">
        <w:rPr>
          <w:rFonts w:ascii="Times New Roman" w:hAnsi="Times New Roman" w:cs="Times New Roman"/>
          <w:sz w:val="24"/>
          <w:szCs w:val="24"/>
        </w:rPr>
        <w:t xml:space="preserve"> since </w:t>
      </w:r>
      <w:r w:rsidR="00DA7126" w:rsidRPr="00C26353">
        <w:rPr>
          <w:rFonts w:ascii="Times New Roman" w:hAnsi="Times New Roman" w:cs="Times New Roman"/>
          <w:sz w:val="24"/>
          <w:szCs w:val="24"/>
        </w:rPr>
        <w:t xml:space="preserve">a </w:t>
      </w:r>
      <w:r w:rsidR="00E029E2" w:rsidRPr="00C26353">
        <w:rPr>
          <w:rFonts w:ascii="Times New Roman" w:hAnsi="Times New Roman" w:cs="Times New Roman"/>
          <w:sz w:val="24"/>
          <w:szCs w:val="24"/>
        </w:rPr>
        <w:t xml:space="preserve">unique problem requires a unique solution. </w:t>
      </w:r>
      <w:r w:rsidR="008D1460" w:rsidRPr="00C26353">
        <w:rPr>
          <w:rFonts w:ascii="Times New Roman" w:hAnsi="Times New Roman" w:cs="Times New Roman"/>
          <w:sz w:val="24"/>
          <w:szCs w:val="24"/>
        </w:rPr>
        <w:t>In this regard the context where the moral problem arise determines the solution. Moreover, r</w:t>
      </w:r>
      <w:r w:rsidR="00E029E2" w:rsidRPr="00C26353">
        <w:rPr>
          <w:rFonts w:ascii="Times New Roman" w:hAnsi="Times New Roman" w:cs="Times New Roman"/>
          <w:sz w:val="24"/>
          <w:szCs w:val="24"/>
        </w:rPr>
        <w:t xml:space="preserve">ules and principles in ethics are not decisive and final; instead, they have the logical status of </w:t>
      </w:r>
      <w:r w:rsidR="00DA7126" w:rsidRPr="00C26353">
        <w:rPr>
          <w:rFonts w:ascii="Times New Roman" w:hAnsi="Times New Roman" w:cs="Times New Roman"/>
          <w:sz w:val="24"/>
          <w:szCs w:val="24"/>
        </w:rPr>
        <w:t xml:space="preserve">a </w:t>
      </w:r>
      <w:r w:rsidR="00E029E2" w:rsidRPr="00C26353">
        <w:rPr>
          <w:rFonts w:ascii="Times New Roman" w:hAnsi="Times New Roman" w:cs="Times New Roman"/>
          <w:sz w:val="24"/>
          <w:szCs w:val="24"/>
        </w:rPr>
        <w:t>working hypothesis</w:t>
      </w:r>
      <w:r w:rsidR="00DA7126" w:rsidRPr="00C26353">
        <w:rPr>
          <w:rFonts w:ascii="Times New Roman" w:hAnsi="Times New Roman" w:cs="Times New Roman"/>
          <w:sz w:val="24"/>
          <w:szCs w:val="24"/>
        </w:rPr>
        <w:t>,</w:t>
      </w:r>
      <w:r w:rsidR="00E029E2" w:rsidRPr="00C26353">
        <w:rPr>
          <w:rFonts w:ascii="Times New Roman" w:hAnsi="Times New Roman" w:cs="Times New Roman"/>
          <w:sz w:val="24"/>
          <w:szCs w:val="24"/>
        </w:rPr>
        <w:t xml:space="preserve"> </w:t>
      </w:r>
      <w:r w:rsidR="00DA7126" w:rsidRPr="00C26353">
        <w:rPr>
          <w:rFonts w:ascii="Times New Roman" w:hAnsi="Times New Roman" w:cs="Times New Roman"/>
          <w:sz w:val="24"/>
          <w:szCs w:val="24"/>
        </w:rPr>
        <w:t xml:space="preserve">and are necessary in order </w:t>
      </w:r>
      <w:r w:rsidR="00E029E2" w:rsidRPr="00C26353">
        <w:rPr>
          <w:rFonts w:ascii="Times New Roman" w:hAnsi="Times New Roman" w:cs="Times New Roman"/>
          <w:sz w:val="24"/>
          <w:szCs w:val="24"/>
        </w:rPr>
        <w:t xml:space="preserve">to have </w:t>
      </w:r>
      <w:r w:rsidR="00DA7126" w:rsidRPr="00C26353">
        <w:rPr>
          <w:rFonts w:ascii="Times New Roman" w:hAnsi="Times New Roman" w:cs="Times New Roman"/>
          <w:sz w:val="24"/>
          <w:szCs w:val="24"/>
        </w:rPr>
        <w:t xml:space="preserve">a </w:t>
      </w:r>
      <w:r w:rsidR="00E029E2" w:rsidRPr="00C26353">
        <w:rPr>
          <w:rFonts w:ascii="Times New Roman" w:hAnsi="Times New Roman" w:cs="Times New Roman"/>
          <w:sz w:val="24"/>
          <w:szCs w:val="24"/>
        </w:rPr>
        <w:t xml:space="preserve">clear picture of the problem and </w:t>
      </w:r>
      <w:r w:rsidR="00DA7126" w:rsidRPr="00C26353">
        <w:rPr>
          <w:rFonts w:ascii="Times New Roman" w:hAnsi="Times New Roman" w:cs="Times New Roman"/>
          <w:sz w:val="24"/>
          <w:szCs w:val="24"/>
        </w:rPr>
        <w:t xml:space="preserve">to </w:t>
      </w:r>
      <w:r w:rsidR="00E029E2" w:rsidRPr="00C26353">
        <w:rPr>
          <w:rFonts w:ascii="Times New Roman" w:hAnsi="Times New Roman" w:cs="Times New Roman"/>
          <w:sz w:val="24"/>
          <w:szCs w:val="24"/>
        </w:rPr>
        <w:t>help guid</w:t>
      </w:r>
      <w:r w:rsidR="00DA7126" w:rsidRPr="00C26353">
        <w:rPr>
          <w:rFonts w:ascii="Times New Roman" w:hAnsi="Times New Roman" w:cs="Times New Roman"/>
          <w:sz w:val="24"/>
          <w:szCs w:val="24"/>
        </w:rPr>
        <w:t>e</w:t>
      </w:r>
      <w:r w:rsidR="00E029E2" w:rsidRPr="00C26353">
        <w:rPr>
          <w:rFonts w:ascii="Times New Roman" w:hAnsi="Times New Roman" w:cs="Times New Roman"/>
          <w:sz w:val="24"/>
          <w:szCs w:val="24"/>
        </w:rPr>
        <w:t xml:space="preserve"> us </w:t>
      </w:r>
      <w:r w:rsidR="00DA7126" w:rsidRPr="00C26353">
        <w:rPr>
          <w:rFonts w:ascii="Times New Roman" w:hAnsi="Times New Roman" w:cs="Times New Roman"/>
          <w:sz w:val="24"/>
          <w:szCs w:val="24"/>
        </w:rPr>
        <w:t>in the search</w:t>
      </w:r>
      <w:r w:rsidR="00E029E2" w:rsidRPr="00C26353">
        <w:rPr>
          <w:rFonts w:ascii="Times New Roman" w:hAnsi="Times New Roman" w:cs="Times New Roman"/>
          <w:sz w:val="24"/>
          <w:szCs w:val="24"/>
        </w:rPr>
        <w:t xml:space="preserve"> for solution</w:t>
      </w:r>
      <w:r w:rsidR="00DA7126" w:rsidRPr="00C26353">
        <w:rPr>
          <w:rFonts w:ascii="Times New Roman" w:hAnsi="Times New Roman" w:cs="Times New Roman"/>
          <w:sz w:val="24"/>
          <w:szCs w:val="24"/>
        </w:rPr>
        <w:t>s</w:t>
      </w:r>
      <w:r w:rsidR="00E029E2" w:rsidRPr="00C26353">
        <w:rPr>
          <w:rFonts w:ascii="Times New Roman" w:hAnsi="Times New Roman" w:cs="Times New Roman"/>
          <w:sz w:val="24"/>
          <w:szCs w:val="24"/>
        </w:rPr>
        <w:t xml:space="preserve"> </w:t>
      </w:r>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ISSN":"08821046","PMID":"9068236","author":[{"dropping-particle":"","family":"Miller","given":"F. G.","non-dropping-particle":"","parse-names":false,"suffix":""},{"dropping-particle":"","family":"Fins","given":"J. J.","non-dropping-particle":"","parse-names":false,"suffix":""},{"dropping-particle":"","family":"Bacchetta","given":"M. D.","non-dropping-particle":"","parse-names":false,"suffix":""}],"container-title":"The Journal of contemporary health law and policy","id":"ITEM-1","issue":"1","issued":{"date-parts":[["1996"]]},"page":"27-51","title":"Clinical pragmatism: John Dewey and clinical ethics.","type":"article-journal","volume":"13"},"uris":["http://www.mendeley.com/documents/?uuid=dcb0b2fa-834d-4f72-9edc-6ab0464a5b3e"]}],"mendeley":{"formattedCitation":"(23)","plainTextFormattedCitation":"(23)","previouslyFormattedCitation":"(23)"},"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23)</w:t>
      </w:r>
      <w:r w:rsidR="00F929F0" w:rsidRPr="00172D7A">
        <w:rPr>
          <w:rFonts w:ascii="Times New Roman" w:hAnsi="Times New Roman" w:cs="Times New Roman"/>
          <w:sz w:val="24"/>
          <w:szCs w:val="24"/>
        </w:rPr>
        <w:fldChar w:fldCharType="end"/>
      </w:r>
      <w:r w:rsidR="00DA7126" w:rsidRPr="00C26353">
        <w:rPr>
          <w:rFonts w:ascii="Times New Roman" w:hAnsi="Times New Roman" w:cs="Times New Roman"/>
          <w:sz w:val="24"/>
          <w:szCs w:val="24"/>
        </w:rPr>
        <w:t xml:space="preserve"> </w:t>
      </w:r>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DOI":"10.1007/s11019-018-09882-3","ISBN":"0123456789","ISSN":"15728633","abstract":"In today’s pluralistic society, clinical ethics consultation cannot count on a pre-given set of rules and principles to be applied to a specific situation, because such an approach would deny the existence of different and divergent backgrounds by imposing a dogmatic and transcultural morality. Clinical ethics support (CES) needs to overcome this lack of foundations and conjugate the respect for the difference at stake with the necessity to find shared and workable solutions for ethical issues encountered in clinical practice. We argue that a pragmatist approach to CES, based on the philosophical theories of William James, John Dewey, and Charles Sanders Peirce, can help to achieve the goal of reaching practical solutions for moral problems in the context of today’s clinical environment, characterized by ethical pluralism. In this article, we outline a pragmatist theoretical framework for CES. Furthermore, we will show that moral case deliberation, making use of the dilemma method, can be regarded an example of a pragmatist approach to CES.","author":[{"dropping-particle":"","family":"Inguaggiato","given":"Giulia","non-dropping-particle":"","parse-names":false,"suffix":""},{"dropping-particle":"","family":"Metselaar","given":"Suzanne","non-dropping-particle":"","parse-names":false,"suffix":""},{"dropping-particle":"","family":"Porz","given":"Rouven","non-dropping-particle":"","parse-names":false,"suffix":""},{"dropping-particle":"","family":"Widdershoven","given":"Guy","non-dropping-particle":"","parse-names":false,"suffix":""}],"container-title":"Medicine, Health Care and Philosophy","id":"ITEM-1","issue":"3","issued":{"date-parts":[["2019"]]},"page":"427-438","publisher":"Springer Netherlands","title":"A pragmatist approach to clinical ethics support: overcoming the perils of ethical pluralism","type":"article-journal","volume":"22"},"uris":["http://www.mendeley.com/documents/?uuid=c217f192-9b91-4231-9d0a-65bc5ac7174c"]}],"mendeley":{"formattedCitation":"(24)","plainTextFormattedCitation":"(24)","previouslyFormattedCitation":"(24)"},"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24)</w:t>
      </w:r>
      <w:r w:rsidR="00F929F0" w:rsidRPr="00172D7A">
        <w:rPr>
          <w:rFonts w:ascii="Times New Roman" w:hAnsi="Times New Roman" w:cs="Times New Roman"/>
          <w:sz w:val="24"/>
          <w:szCs w:val="24"/>
        </w:rPr>
        <w:fldChar w:fldCharType="end"/>
      </w:r>
      <w:r w:rsidR="00E029E2" w:rsidRPr="00C26353">
        <w:rPr>
          <w:rFonts w:ascii="Times New Roman" w:hAnsi="Times New Roman" w:cs="Times New Roman"/>
          <w:sz w:val="24"/>
          <w:szCs w:val="24"/>
        </w:rPr>
        <w:t xml:space="preserve">. </w:t>
      </w:r>
      <w:r w:rsidR="00DA783B" w:rsidRPr="00C26353">
        <w:rPr>
          <w:rFonts w:ascii="Times New Roman" w:hAnsi="Times New Roman" w:cs="Times New Roman"/>
          <w:sz w:val="24"/>
          <w:szCs w:val="24"/>
        </w:rPr>
        <w:t>Depending on the type of</w:t>
      </w:r>
      <w:r w:rsidR="00E029E2" w:rsidRPr="00C26353">
        <w:rPr>
          <w:rFonts w:ascii="Times New Roman" w:hAnsi="Times New Roman" w:cs="Times New Roman"/>
          <w:sz w:val="24"/>
          <w:szCs w:val="24"/>
        </w:rPr>
        <w:t xml:space="preserve"> bioethical issue under investigation, </w:t>
      </w:r>
      <w:r w:rsidR="00DA7126" w:rsidRPr="00C26353">
        <w:rPr>
          <w:rFonts w:ascii="Times New Roman" w:hAnsi="Times New Roman" w:cs="Times New Roman"/>
          <w:sz w:val="24"/>
          <w:szCs w:val="24"/>
        </w:rPr>
        <w:t xml:space="preserve">a </w:t>
      </w:r>
      <w:r w:rsidR="00E029E2" w:rsidRPr="00C26353">
        <w:rPr>
          <w:rFonts w:ascii="Times New Roman" w:hAnsi="Times New Roman" w:cs="Times New Roman"/>
          <w:sz w:val="24"/>
          <w:szCs w:val="24"/>
        </w:rPr>
        <w:t xml:space="preserve">consideration of </w:t>
      </w:r>
      <w:r w:rsidR="00DA7126" w:rsidRPr="00C26353">
        <w:rPr>
          <w:rFonts w:ascii="Times New Roman" w:hAnsi="Times New Roman" w:cs="Times New Roman"/>
          <w:sz w:val="24"/>
          <w:szCs w:val="24"/>
        </w:rPr>
        <w:t xml:space="preserve">a particular </w:t>
      </w:r>
      <w:r w:rsidR="00E029E2" w:rsidRPr="00C26353">
        <w:rPr>
          <w:rFonts w:ascii="Times New Roman" w:hAnsi="Times New Roman" w:cs="Times New Roman"/>
          <w:sz w:val="24"/>
          <w:szCs w:val="24"/>
        </w:rPr>
        <w:t>societ</w:t>
      </w:r>
      <w:r w:rsidR="00DA7126" w:rsidRPr="00C26353">
        <w:rPr>
          <w:rFonts w:ascii="Times New Roman" w:hAnsi="Times New Roman" w:cs="Times New Roman"/>
          <w:sz w:val="24"/>
          <w:szCs w:val="24"/>
        </w:rPr>
        <w:t>y’s</w:t>
      </w:r>
      <w:r w:rsidR="00E029E2" w:rsidRPr="00C26353">
        <w:rPr>
          <w:rFonts w:ascii="Times New Roman" w:hAnsi="Times New Roman" w:cs="Times New Roman"/>
          <w:sz w:val="24"/>
          <w:szCs w:val="24"/>
        </w:rPr>
        <w:t xml:space="preserve"> rules, practices, customs, and habits regarding the problem is essential</w:t>
      </w:r>
      <w:r w:rsidR="00DA783B" w:rsidRPr="00C26353">
        <w:rPr>
          <w:rFonts w:ascii="Times New Roman" w:hAnsi="Times New Roman" w:cs="Times New Roman"/>
          <w:sz w:val="24"/>
          <w:szCs w:val="24"/>
        </w:rPr>
        <w:t xml:space="preserve"> as</w:t>
      </w:r>
      <w:r w:rsidR="00E029E2" w:rsidRPr="00C26353">
        <w:rPr>
          <w:rFonts w:ascii="Times New Roman" w:hAnsi="Times New Roman" w:cs="Times New Roman"/>
          <w:sz w:val="24"/>
          <w:szCs w:val="24"/>
        </w:rPr>
        <w:t xml:space="preserve"> </w:t>
      </w:r>
      <w:r w:rsidR="00C54AB8" w:rsidRPr="00C26353">
        <w:rPr>
          <w:rFonts w:ascii="Times New Roman" w:hAnsi="Times New Roman" w:cs="Times New Roman"/>
          <w:sz w:val="24"/>
          <w:szCs w:val="24"/>
        </w:rPr>
        <w:t xml:space="preserve">a </w:t>
      </w:r>
      <w:r w:rsidR="00E029E2" w:rsidRPr="00C26353">
        <w:rPr>
          <w:rFonts w:ascii="Times New Roman" w:hAnsi="Times New Roman" w:cs="Times New Roman"/>
          <w:sz w:val="24"/>
          <w:szCs w:val="24"/>
        </w:rPr>
        <w:t xml:space="preserve">background </w:t>
      </w:r>
      <w:r w:rsidR="002F70FD" w:rsidRPr="00C26353">
        <w:rPr>
          <w:rFonts w:ascii="Times New Roman" w:hAnsi="Times New Roman" w:cs="Times New Roman"/>
          <w:sz w:val="24"/>
          <w:szCs w:val="24"/>
        </w:rPr>
        <w:t xml:space="preserve">to provide moral judgment or </w:t>
      </w:r>
      <w:r w:rsidR="00602FF6" w:rsidRPr="00C26353">
        <w:rPr>
          <w:rFonts w:ascii="Times New Roman" w:hAnsi="Times New Roman" w:cs="Times New Roman"/>
          <w:sz w:val="24"/>
          <w:szCs w:val="24"/>
        </w:rPr>
        <w:t xml:space="preserve">suggest </w:t>
      </w:r>
      <w:r w:rsidR="002F70FD" w:rsidRPr="00C26353">
        <w:rPr>
          <w:rFonts w:ascii="Times New Roman" w:hAnsi="Times New Roman" w:cs="Times New Roman"/>
          <w:sz w:val="24"/>
          <w:szCs w:val="24"/>
        </w:rPr>
        <w:t>solution</w:t>
      </w:r>
      <w:r w:rsidR="007C1943" w:rsidRPr="00C26353">
        <w:rPr>
          <w:rFonts w:ascii="Times New Roman" w:hAnsi="Times New Roman" w:cs="Times New Roman"/>
          <w:sz w:val="24"/>
          <w:szCs w:val="24"/>
        </w:rPr>
        <w:t xml:space="preserve"> to the problem</w:t>
      </w:r>
      <w:r w:rsidR="00E029E2" w:rsidRPr="00C26353">
        <w:rPr>
          <w:rFonts w:ascii="Times New Roman" w:hAnsi="Times New Roman" w:cs="Times New Roman"/>
          <w:sz w:val="24"/>
          <w:szCs w:val="24"/>
        </w:rPr>
        <w:t>.</w:t>
      </w:r>
      <w:r w:rsidR="00DA783B" w:rsidRPr="00C26353">
        <w:rPr>
          <w:rFonts w:ascii="Times New Roman" w:hAnsi="Times New Roman" w:cs="Times New Roman"/>
          <w:sz w:val="24"/>
          <w:szCs w:val="24"/>
        </w:rPr>
        <w:t xml:space="preserve"> </w:t>
      </w:r>
      <w:r w:rsidR="002F70FD" w:rsidRPr="00C26353">
        <w:rPr>
          <w:rFonts w:ascii="Times New Roman" w:hAnsi="Times New Roman" w:cs="Times New Roman"/>
          <w:sz w:val="24"/>
          <w:szCs w:val="24"/>
        </w:rPr>
        <w:t>T</w:t>
      </w:r>
      <w:r w:rsidR="00DA783B" w:rsidRPr="00C26353">
        <w:rPr>
          <w:rFonts w:ascii="Times New Roman" w:hAnsi="Times New Roman" w:cs="Times New Roman"/>
          <w:sz w:val="24"/>
          <w:szCs w:val="24"/>
        </w:rPr>
        <w:t>he behavior of</w:t>
      </w:r>
      <w:r w:rsidR="00E029E2" w:rsidRPr="00C26353">
        <w:rPr>
          <w:rFonts w:ascii="Times New Roman" w:hAnsi="Times New Roman" w:cs="Times New Roman"/>
          <w:sz w:val="24"/>
          <w:szCs w:val="24"/>
        </w:rPr>
        <w:t xml:space="preserve"> </w:t>
      </w:r>
      <w:r w:rsidR="00DA783B" w:rsidRPr="00C26353">
        <w:rPr>
          <w:rFonts w:ascii="Times New Roman" w:hAnsi="Times New Roman" w:cs="Times New Roman"/>
          <w:sz w:val="24"/>
          <w:szCs w:val="24"/>
        </w:rPr>
        <w:t xml:space="preserve">key actors </w:t>
      </w:r>
      <w:r w:rsidR="00E029E2" w:rsidRPr="00C26353">
        <w:rPr>
          <w:rFonts w:ascii="Times New Roman" w:hAnsi="Times New Roman" w:cs="Times New Roman"/>
          <w:sz w:val="24"/>
          <w:szCs w:val="24"/>
        </w:rPr>
        <w:t>and stakeholders involved, the rules</w:t>
      </w:r>
      <w:r w:rsidR="00DA783B" w:rsidRPr="00C26353">
        <w:rPr>
          <w:rFonts w:ascii="Times New Roman" w:hAnsi="Times New Roman" w:cs="Times New Roman"/>
          <w:sz w:val="24"/>
          <w:szCs w:val="24"/>
        </w:rPr>
        <w:t xml:space="preserve"> </w:t>
      </w:r>
      <w:r w:rsidR="00E029E2" w:rsidRPr="00C26353">
        <w:rPr>
          <w:rFonts w:ascii="Times New Roman" w:hAnsi="Times New Roman" w:cs="Times New Roman"/>
          <w:sz w:val="24"/>
          <w:szCs w:val="24"/>
        </w:rPr>
        <w:t>and responsibilities related to agent</w:t>
      </w:r>
      <w:r w:rsidR="00DA783B" w:rsidRPr="00C26353">
        <w:rPr>
          <w:rFonts w:ascii="Times New Roman" w:hAnsi="Times New Roman" w:cs="Times New Roman"/>
          <w:sz w:val="24"/>
          <w:szCs w:val="24"/>
        </w:rPr>
        <w:t>s</w:t>
      </w:r>
      <w:r w:rsidR="00E029E2" w:rsidRPr="00C26353">
        <w:rPr>
          <w:rFonts w:ascii="Times New Roman" w:hAnsi="Times New Roman" w:cs="Times New Roman"/>
          <w:sz w:val="24"/>
          <w:szCs w:val="24"/>
        </w:rPr>
        <w:t xml:space="preserve">, the maxim developed </w:t>
      </w:r>
      <w:r w:rsidR="00DA7126" w:rsidRPr="00C26353">
        <w:rPr>
          <w:rFonts w:ascii="Times New Roman" w:hAnsi="Times New Roman" w:cs="Times New Roman"/>
          <w:sz w:val="24"/>
          <w:szCs w:val="24"/>
        </w:rPr>
        <w:t>from agents’</w:t>
      </w:r>
      <w:r w:rsidR="00E029E2" w:rsidRPr="00C26353">
        <w:rPr>
          <w:rFonts w:ascii="Times New Roman" w:hAnsi="Times New Roman" w:cs="Times New Roman"/>
          <w:sz w:val="24"/>
          <w:szCs w:val="24"/>
        </w:rPr>
        <w:t xml:space="preserve"> previous moral judgments, and agents’ habits</w:t>
      </w:r>
      <w:r w:rsidR="002A2999" w:rsidRPr="00C26353">
        <w:rPr>
          <w:rFonts w:ascii="Times New Roman" w:hAnsi="Times New Roman" w:cs="Times New Roman"/>
          <w:sz w:val="24"/>
          <w:szCs w:val="24"/>
        </w:rPr>
        <w:t xml:space="preserve"> </w:t>
      </w:r>
      <w:r w:rsidR="002F70FD" w:rsidRPr="00C26353">
        <w:rPr>
          <w:rFonts w:ascii="Times New Roman" w:hAnsi="Times New Roman" w:cs="Times New Roman"/>
          <w:sz w:val="24"/>
          <w:szCs w:val="24"/>
        </w:rPr>
        <w:t xml:space="preserve">are also important during ethical </w:t>
      </w:r>
      <w:proofErr w:type="spellStart"/>
      <w:r w:rsidR="002F70FD" w:rsidRPr="00C26353">
        <w:rPr>
          <w:rFonts w:ascii="Times New Roman" w:hAnsi="Times New Roman" w:cs="Times New Roman"/>
          <w:sz w:val="24"/>
          <w:szCs w:val="24"/>
        </w:rPr>
        <w:t>delibration</w:t>
      </w:r>
      <w:proofErr w:type="spellEnd"/>
      <w:r w:rsidR="002F70FD" w:rsidRPr="00C26353">
        <w:rPr>
          <w:rFonts w:ascii="Times New Roman" w:hAnsi="Times New Roman" w:cs="Times New Roman"/>
          <w:sz w:val="24"/>
          <w:szCs w:val="24"/>
        </w:rPr>
        <w:t xml:space="preserve"> and analysis</w:t>
      </w:r>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DOI":"10.1076/jmep.28.5.545.18820","ISSN":"0360-5310","abstract":"This paper attempts to defend pragmatic approaches to bioethics against detractors, showing how particular critics have failed or succeeded. The paper divides bioethics from a pragmatic point of view into three groups. The first group is called \"bioethical pragmatism\" that will be represented by two book-chapters from the anthology, Pragmatic Bioethics. The second group is called \"clinical pragmatism\" championed by Fins, Baccetta, and Miller. Finally, a third group, which has roots in the legal tradition, has been called \"freestanding pragmatism\" and is portrayed by Grey, Posner, and Wolf. Each group has been criticized in journal articles, and, in turn, this paper critiques some of the (mis)understandings put forth by Tollefsen, Jansen, and Arras about the capabilities and status of pragmatism in bioethical discussions. Finally, it concludes with cautionary notes about pragmatic bioethics in hopes that pragmatists will learn from their own insights about the human condition and the discipline of bioethics.","author":[{"dropping-particle":"","family":"Hester","given":"D. Micah","non-dropping-particle":"","parse-names":false,"suffix":""}],"container-title":"The Journal of Medicine and Philosophy","id":"ITEM-1","issue":"5-6","issued":{"date-parts":[["2003"]]},"page":"545-561","title":"Is Pragmatism Well-suited to Bioethics?","type":"article-journal","volume":"28"},"uris":["http://www.mendeley.com/documents/?uuid=a171b4d6-16c1-4979-a757-5fb26e8b60bc"]}],"mendeley":{"formattedCitation":"(25)","plainTextFormattedCitation":"(25)","previouslyFormattedCitation":"(25)"},"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25)</w:t>
      </w:r>
      <w:r w:rsidR="00F929F0" w:rsidRPr="00172D7A">
        <w:rPr>
          <w:rFonts w:ascii="Times New Roman" w:hAnsi="Times New Roman" w:cs="Times New Roman"/>
          <w:sz w:val="24"/>
          <w:szCs w:val="24"/>
        </w:rPr>
        <w:fldChar w:fldCharType="end"/>
      </w:r>
      <w:r w:rsidR="002A2999" w:rsidRPr="00C26353">
        <w:rPr>
          <w:rFonts w:ascii="Times New Roman" w:hAnsi="Times New Roman" w:cs="Times New Roman"/>
          <w:sz w:val="24"/>
          <w:szCs w:val="24"/>
        </w:rPr>
        <w:t xml:space="preserve"> </w:t>
      </w:r>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DOI":"10.1016/j.jemep.2017.04.016","ISSN":"23525525","abstract":"In Swift's Gulliver's Travels, each nation thinks that it is It. “It” being defined here as a sociocentric position in which one's social group, in this case, a country, is believed to be superior to every other group in regards to the former's values and principles. Of course, if the society has the best values and principles possible – or possible within the given context – then its members have a moral obligation to not only uphold their code but to try to convince other societies to adopt it as well. Sociocentrism becomes problematic when citizens cannot change their minds even in the face of overwhelming empirical evidence that their cultural beliefs are false. In the case of Lilliput and Gulliver, for example, the approximately six-inch tall Lilliputians continued to believe that they comprised the most powerful nation on Earth in the face of evidence that the “Man-Mountain” could easily destroy their entire civilization merely by eating them out of existence, and that his sheer power could not be controlled by the Lilliputian army and navy combined. Yet, the Lilliputian emperor still referred to himself in power terms that France's Louis XIV would have found excessively aggrandizing. The same affliction is experienced by many in the developed world when it comes to thinking about morality. Non-First World countries are often perceived as being backward or underdeveloped not only in their industry and markets, but in their social conventions and morality. At times, this claim is accurate. The treatment of women as chattel, slavery as a practice, abuse of those with unpopular sexual orientations, or other morally irrelevant characteristics is to be condemned as wicked. They show a defect in the person's moral values or principles that requires rectification, and possibly, amends being made. On the other hand, there are many social norms that offend developed world citizens but may only be the result of squeamishness with the socially different, e.g, polyamory and arranged marriages, and health care practices. Each of these could and are morally wrong in certain circumstances, but we can imagine situations in which they are morally permissible. Much, but not all, of what ISIL does is morally reprehensible, but why its leaders act in a certain way is understandable. ISIL society shares a very similar belief with ancient China's Mandate of Heaven: anyone with the mandate could do anything he wanted because what he was doing had to be favored by Tiān. …","author":[{"dropping-particle":"","family":"Cooley","given":"D. R.","non-dropping-particle":"","parse-names":false,"suffix":""}],"container-title":"Ethics, Medicine and Public Health","id":"ITEM-1","issue":"2","issued":{"date-parts":[["2017"]]},"page":"269-278","publisher":"Elsevier Masson SAS","title":"Une approche pragmatique de la bioéthique international ou multiculturelle","type":"article-journal","volume":"3"},"uris":["http://www.mendeley.com/documents/?uuid=bdea5066-3230-4d40-a57e-aef8757284b1"]}],"mendeley":{"formattedCitation":"(26)","plainTextFormattedCitation":"(26)","previouslyFormattedCitation":"(26)"},"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26)</w:t>
      </w:r>
      <w:r w:rsidR="00F929F0" w:rsidRPr="00172D7A">
        <w:rPr>
          <w:rFonts w:ascii="Times New Roman" w:hAnsi="Times New Roman" w:cs="Times New Roman"/>
          <w:sz w:val="24"/>
          <w:szCs w:val="24"/>
        </w:rPr>
        <w:fldChar w:fldCharType="end"/>
      </w:r>
      <w:r w:rsidR="002A2999" w:rsidRPr="00C26353">
        <w:rPr>
          <w:rFonts w:ascii="Times New Roman" w:hAnsi="Times New Roman" w:cs="Times New Roman"/>
          <w:sz w:val="24"/>
          <w:szCs w:val="24"/>
        </w:rPr>
        <w:t xml:space="preserve"> </w:t>
      </w:r>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author":[{"dropping-particle":"","family":"Taye","given":"Belayneh","non-dropping-particle":"","parse-names":false,"suffix":""}],"container-title":"Pragmatism Today","id":"ITEM-1","issue":"2","issued":{"date-parts":[["2019"]]},"title":"DIMENSIONS OF BIOETHICS, THE RELEVANCE OF ‘CONTEXT’ AND THE ‘PRAGMATIST TURN","type":"article-journal","volume":"10"},"uris":["http://www.mendeley.com/documents/?uuid=aeb84a60-0d35-4c97-a635-4cec694097ac"]}],"mendeley":{"formattedCitation":"(27)","plainTextFormattedCitation":"(27)","previouslyFormattedCitation":"(27)"},"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27)</w:t>
      </w:r>
      <w:r w:rsidR="00F929F0" w:rsidRPr="00172D7A">
        <w:rPr>
          <w:rFonts w:ascii="Times New Roman" w:hAnsi="Times New Roman" w:cs="Times New Roman"/>
          <w:sz w:val="24"/>
          <w:szCs w:val="24"/>
        </w:rPr>
        <w:fldChar w:fldCharType="end"/>
      </w:r>
      <w:r w:rsidR="00E029E2" w:rsidRPr="00C26353">
        <w:rPr>
          <w:rFonts w:ascii="Times New Roman" w:hAnsi="Times New Roman" w:cs="Times New Roman"/>
          <w:sz w:val="24"/>
          <w:szCs w:val="24"/>
        </w:rPr>
        <w:t xml:space="preserve">. </w:t>
      </w:r>
      <w:r w:rsidR="000E6E31" w:rsidRPr="00C26353">
        <w:rPr>
          <w:rFonts w:ascii="Times New Roman" w:hAnsi="Times New Roman" w:cs="Times New Roman"/>
          <w:sz w:val="24"/>
          <w:szCs w:val="24"/>
        </w:rPr>
        <w:t>Thus, th</w:t>
      </w:r>
      <w:r w:rsidR="00DA7126" w:rsidRPr="00C26353">
        <w:rPr>
          <w:rFonts w:ascii="Times New Roman" w:hAnsi="Times New Roman" w:cs="Times New Roman"/>
          <w:sz w:val="24"/>
          <w:szCs w:val="24"/>
        </w:rPr>
        <w:t>is</w:t>
      </w:r>
      <w:r w:rsidR="000E6E31" w:rsidRPr="00C26353">
        <w:rPr>
          <w:rFonts w:ascii="Times New Roman" w:hAnsi="Times New Roman" w:cs="Times New Roman"/>
          <w:sz w:val="24"/>
          <w:szCs w:val="24"/>
        </w:rPr>
        <w:t xml:space="preserve"> </w:t>
      </w:r>
      <w:r w:rsidR="007C1943" w:rsidRPr="00C26353">
        <w:rPr>
          <w:rFonts w:ascii="Times New Roman" w:hAnsi="Times New Roman" w:cs="Times New Roman"/>
          <w:sz w:val="24"/>
          <w:szCs w:val="24"/>
        </w:rPr>
        <w:t xml:space="preserve">article </w:t>
      </w:r>
      <w:r w:rsidR="000E6E31" w:rsidRPr="00C26353">
        <w:rPr>
          <w:rFonts w:ascii="Times New Roman" w:hAnsi="Times New Roman" w:cs="Times New Roman"/>
          <w:sz w:val="24"/>
          <w:szCs w:val="24"/>
        </w:rPr>
        <w:t xml:space="preserve">uses these pragmatic insights and assesses the situation of organ trafficking in Africa. </w:t>
      </w:r>
      <w:r w:rsidR="00A268DF" w:rsidRPr="00C26353">
        <w:rPr>
          <w:rFonts w:ascii="Times New Roman" w:hAnsi="Times New Roman" w:cs="Times New Roman"/>
          <w:sz w:val="24"/>
          <w:szCs w:val="24"/>
        </w:rPr>
        <w:t>It</w:t>
      </w:r>
      <w:r w:rsidR="000E6E31" w:rsidRPr="00C26353">
        <w:rPr>
          <w:rFonts w:ascii="Times New Roman" w:hAnsi="Times New Roman" w:cs="Times New Roman"/>
          <w:sz w:val="24"/>
          <w:szCs w:val="24"/>
        </w:rPr>
        <w:t xml:space="preserve"> also </w:t>
      </w:r>
      <w:r w:rsidR="00A268DF" w:rsidRPr="00C26353">
        <w:rPr>
          <w:rFonts w:ascii="Times New Roman" w:hAnsi="Times New Roman" w:cs="Times New Roman"/>
          <w:sz w:val="24"/>
          <w:szCs w:val="24"/>
        </w:rPr>
        <w:t xml:space="preserve">positions </w:t>
      </w:r>
      <w:r w:rsidR="000E6E31" w:rsidRPr="00C26353">
        <w:rPr>
          <w:rFonts w:ascii="Times New Roman" w:hAnsi="Times New Roman" w:cs="Times New Roman"/>
          <w:sz w:val="24"/>
          <w:szCs w:val="24"/>
        </w:rPr>
        <w:t>organ trafficking in</w:t>
      </w:r>
      <w:r w:rsidR="00A268DF" w:rsidRPr="00C26353">
        <w:rPr>
          <w:rFonts w:ascii="Times New Roman" w:hAnsi="Times New Roman" w:cs="Times New Roman"/>
          <w:sz w:val="24"/>
          <w:szCs w:val="24"/>
        </w:rPr>
        <w:t xml:space="preserve"> terms of</w:t>
      </w:r>
      <w:r w:rsidR="000E6E31" w:rsidRPr="00C26353">
        <w:rPr>
          <w:rFonts w:ascii="Times New Roman" w:hAnsi="Times New Roman" w:cs="Times New Roman"/>
          <w:sz w:val="24"/>
          <w:szCs w:val="24"/>
        </w:rPr>
        <w:t xml:space="preserve"> ethical debates o</w:t>
      </w:r>
      <w:r w:rsidR="00A268DF" w:rsidRPr="00C26353">
        <w:rPr>
          <w:rFonts w:ascii="Times New Roman" w:hAnsi="Times New Roman" w:cs="Times New Roman"/>
          <w:sz w:val="24"/>
          <w:szCs w:val="24"/>
        </w:rPr>
        <w:t>n</w:t>
      </w:r>
      <w:r w:rsidR="000E6E31" w:rsidRPr="00C26353">
        <w:rPr>
          <w:rFonts w:ascii="Times New Roman" w:hAnsi="Times New Roman" w:cs="Times New Roman"/>
          <w:sz w:val="24"/>
          <w:szCs w:val="24"/>
        </w:rPr>
        <w:t xml:space="preserve"> transplantation and organ procurement and reflects on its ethical </w:t>
      </w:r>
      <w:r w:rsidR="00D12E91" w:rsidRPr="00C26353">
        <w:rPr>
          <w:rFonts w:ascii="Times New Roman" w:hAnsi="Times New Roman" w:cs="Times New Roman"/>
          <w:sz w:val="24"/>
          <w:szCs w:val="24"/>
        </w:rPr>
        <w:t>status</w:t>
      </w:r>
      <w:r w:rsidR="000E6E31" w:rsidRPr="00C26353">
        <w:rPr>
          <w:rFonts w:ascii="Times New Roman" w:hAnsi="Times New Roman" w:cs="Times New Roman"/>
          <w:sz w:val="24"/>
          <w:szCs w:val="24"/>
        </w:rPr>
        <w:t xml:space="preserve"> in the </w:t>
      </w:r>
      <w:r w:rsidR="00A268DF" w:rsidRPr="00C26353">
        <w:rPr>
          <w:rFonts w:ascii="Times New Roman" w:hAnsi="Times New Roman" w:cs="Times New Roman"/>
          <w:sz w:val="24"/>
          <w:szCs w:val="24"/>
        </w:rPr>
        <w:t xml:space="preserve">African </w:t>
      </w:r>
      <w:r w:rsidR="000E6E31" w:rsidRPr="00C26353">
        <w:rPr>
          <w:rFonts w:ascii="Times New Roman" w:hAnsi="Times New Roman" w:cs="Times New Roman"/>
          <w:sz w:val="24"/>
          <w:szCs w:val="24"/>
        </w:rPr>
        <w:t xml:space="preserve">context. The last part of the paper </w:t>
      </w:r>
      <w:r w:rsidR="00A268DF" w:rsidRPr="00C26353">
        <w:rPr>
          <w:rFonts w:ascii="Times New Roman" w:hAnsi="Times New Roman" w:cs="Times New Roman"/>
          <w:sz w:val="24"/>
          <w:szCs w:val="24"/>
        </w:rPr>
        <w:t xml:space="preserve">presents </w:t>
      </w:r>
      <w:r w:rsidR="000E6E31" w:rsidRPr="00C26353">
        <w:rPr>
          <w:rFonts w:ascii="Times New Roman" w:hAnsi="Times New Roman" w:cs="Times New Roman"/>
          <w:sz w:val="24"/>
          <w:szCs w:val="24"/>
        </w:rPr>
        <w:t>a pragmatist reconsideration of organ trafficking and provides solutions to control organ trafficking in the region</w:t>
      </w:r>
      <w:r w:rsidR="00461BEA" w:rsidRPr="00C26353">
        <w:rPr>
          <w:rFonts w:ascii="Times New Roman" w:hAnsi="Times New Roman" w:cs="Times New Roman"/>
          <w:sz w:val="24"/>
          <w:szCs w:val="24"/>
        </w:rPr>
        <w:t>.</w:t>
      </w:r>
    </w:p>
    <w:bookmarkEnd w:id="6"/>
    <w:p w:rsidR="00461BEA" w:rsidRPr="00C26353" w:rsidRDefault="00461BEA" w:rsidP="00461BEA">
      <w:pPr>
        <w:pStyle w:val="ListParagraph"/>
        <w:numPr>
          <w:ilvl w:val="0"/>
          <w:numId w:val="2"/>
        </w:numPr>
        <w:spacing w:line="240" w:lineRule="auto"/>
        <w:jc w:val="both"/>
        <w:rPr>
          <w:rFonts w:ascii="Times New Roman" w:hAnsi="Times New Roman" w:cs="Times New Roman"/>
          <w:b/>
          <w:bCs/>
          <w:color w:val="000000" w:themeColor="text1"/>
          <w:sz w:val="24"/>
          <w:szCs w:val="24"/>
        </w:rPr>
      </w:pPr>
      <w:r w:rsidRPr="00C26353">
        <w:rPr>
          <w:rFonts w:ascii="Times New Roman" w:hAnsi="Times New Roman" w:cs="Times New Roman"/>
          <w:b/>
          <w:bCs/>
          <w:color w:val="000000" w:themeColor="text1"/>
          <w:sz w:val="24"/>
          <w:szCs w:val="24"/>
        </w:rPr>
        <w:t xml:space="preserve">The Context of Organ Trafficking in Africa </w:t>
      </w:r>
    </w:p>
    <w:p w:rsidR="00461BEA" w:rsidRPr="00C26353" w:rsidRDefault="00461BEA" w:rsidP="00461BEA">
      <w:pPr>
        <w:spacing w:line="240" w:lineRule="auto"/>
        <w:jc w:val="both"/>
        <w:rPr>
          <w:rFonts w:ascii="Times New Roman" w:hAnsi="Times New Roman" w:cs="Times New Roman"/>
          <w:color w:val="000000" w:themeColor="text1"/>
          <w:sz w:val="24"/>
          <w:szCs w:val="24"/>
        </w:rPr>
      </w:pPr>
      <w:bookmarkStart w:id="7" w:name="_Hlk49343685"/>
      <w:r w:rsidRPr="00C26353">
        <w:rPr>
          <w:rFonts w:ascii="Times New Roman" w:hAnsi="Times New Roman" w:cs="Times New Roman"/>
          <w:color w:val="000000" w:themeColor="text1"/>
          <w:sz w:val="24"/>
          <w:szCs w:val="24"/>
        </w:rPr>
        <w:t xml:space="preserve">Africa is underdeveloped in terms of transplantation medicine. This treatment is still inaccessible for most African populations who are considered medically suitable for transplantation. The region’s overall transplant centers </w:t>
      </w:r>
      <w:r w:rsidR="004303A0" w:rsidRPr="00C26353">
        <w:rPr>
          <w:rFonts w:ascii="Times New Roman" w:hAnsi="Times New Roman" w:cs="Times New Roman"/>
          <w:color w:val="000000" w:themeColor="text1"/>
          <w:sz w:val="24"/>
          <w:szCs w:val="24"/>
        </w:rPr>
        <w:t xml:space="preserve">number </w:t>
      </w:r>
      <w:r w:rsidRPr="00C26353">
        <w:rPr>
          <w:rFonts w:ascii="Times New Roman" w:hAnsi="Times New Roman" w:cs="Times New Roman"/>
          <w:color w:val="000000" w:themeColor="text1"/>
          <w:sz w:val="24"/>
          <w:szCs w:val="24"/>
        </w:rPr>
        <w:t xml:space="preserve">no more than 70; only a few well-established transplantation centers in a few countries provide solid organ transplantations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2471/BLT.19.236992","ISSN":"15640604","PMID":"32514216","abstract":"Several resolutions, endorsed by the World Health Assembly and the United Nations General Assembly, articulate the need to improve the availability, quality and safety of organ and tissue donation and transplantation, as well as to prevent and combat trafficking in human organs. Here we assessed the implementation of these resolutions pertaining to organ and tissue donations and transplantations by sending out a questionnaire to all 47 countries in the World Health Organization African Region. From 33 countries that provided data, we identified several obstacles and challenges. Compared to other regions, there are very limited data on organ donation and transplantation. Most countries are lacking legal and regulatory frameworks, since they did not yet establish a specific or comprehensive legislation covering donation and transplantation of human organs and tissues. Countries also have a poor national capacity to perform organ and tissue transplantations and the organization and management of national programmes are weak. Funding, both from domestic and external sources, is insufficient to implement effective transplantations programmes and patients have inadequate financial protection. To address these challenges, we propose that countries and partners should develop and implement policies, strategies, plans and regulatory frameworks for all aspects of organ and tissue donations and transplantations, including fighting against organ trafficking and transplant tourism. Where donation and transplantation programmes exist, stakeholders should develop the skills of human resources, adopt technical standards and quality management procedures to improve donation and transplantation of human organs and tissues.","author":[{"dropping-particle":"","family":"Loua","given":"André","non-dropping-particle":"","parse-names":false,"suffix":""},{"dropping-particle":"","family":"Feroleto","given":"Margot","non-dropping-particle":"","parse-names":false,"suffix":""},{"dropping-particle":"","family":"Sougou","given":"Aissatou","non-dropping-particle":"","parse-names":false,"suffix":""},{"dropping-particle":"","family":"Kasilo","given":"Ossy Muganga Julius","non-dropping-particle":"","parse-names":false,"suffix":""},{"dropping-particle":"","family":"Nikiema","given":"Jean Baptiste","non-dropping-particle":"","parse-names":false,"suffix":""},{"dropping-particle":"","family":"Fuller","given":"Walter","non-dropping-particle":"","parse-names":false,"suffix":""},{"dropping-particle":"","family":"Kniazkov","given":"Stanislav","non-dropping-particle":"","parse-names":false,"suffix":""},{"dropping-particle":"","family":"Tumusiime","given":"Prosper","non-dropping-particle":"","parse-names":false,"suffix":""}],"container-title":"Bulletin of the World Health Organization","id":"ITEM-1","issue":"6","issued":{"date-parts":[["2020"]]},"page":"420-425","title":"A review of policies and programmes for human organ and tissue donations and transplantations, WHO African region","type":"article-newspaper","volume":"98"},"uris":["http://www.mendeley.com/documents/?uuid=3a4f1f57-4d73-47bb-9465-8edd541c1652"]}],"mendeley":{"formattedCitation":"(6)","plainTextFormattedCitation":"(6)","previouslyFormattedCitation":"(6)"},"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6)</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Domestic organ demand contributes to organ trafficking in the worldwide context, but organ trafficking in </w:t>
      </w:r>
      <w:r w:rsidR="004303A0" w:rsidRPr="00C26353">
        <w:rPr>
          <w:rFonts w:ascii="Times New Roman" w:hAnsi="Times New Roman" w:cs="Times New Roman"/>
          <w:color w:val="000000" w:themeColor="text1"/>
          <w:sz w:val="24"/>
          <w:szCs w:val="24"/>
        </w:rPr>
        <w:t xml:space="preserve">the </w:t>
      </w:r>
      <w:r w:rsidRPr="00C26353">
        <w:rPr>
          <w:rFonts w:ascii="Times New Roman" w:hAnsi="Times New Roman" w:cs="Times New Roman"/>
          <w:color w:val="000000" w:themeColor="text1"/>
          <w:sz w:val="24"/>
          <w:szCs w:val="24"/>
        </w:rPr>
        <w:t>Africa</w:t>
      </w:r>
      <w:r w:rsidR="004303A0" w:rsidRPr="00C26353">
        <w:rPr>
          <w:rFonts w:ascii="Times New Roman" w:hAnsi="Times New Roman" w:cs="Times New Roman"/>
          <w:color w:val="000000" w:themeColor="text1"/>
          <w:sz w:val="24"/>
          <w:szCs w:val="24"/>
        </w:rPr>
        <w:t>n</w:t>
      </w:r>
      <w:r w:rsidRPr="00C26353">
        <w:rPr>
          <w:rFonts w:ascii="Times New Roman" w:hAnsi="Times New Roman" w:cs="Times New Roman"/>
          <w:color w:val="000000" w:themeColor="text1"/>
          <w:sz w:val="24"/>
          <w:szCs w:val="24"/>
        </w:rPr>
        <w:t xml:space="preserve"> </w:t>
      </w:r>
      <w:r w:rsidR="004303A0" w:rsidRPr="00C26353">
        <w:rPr>
          <w:rFonts w:ascii="Times New Roman" w:hAnsi="Times New Roman" w:cs="Times New Roman"/>
          <w:color w:val="000000" w:themeColor="text1"/>
          <w:sz w:val="24"/>
          <w:szCs w:val="24"/>
        </w:rPr>
        <w:t xml:space="preserve">context </w:t>
      </w:r>
      <w:r w:rsidRPr="00C26353">
        <w:rPr>
          <w:rFonts w:ascii="Times New Roman" w:hAnsi="Times New Roman" w:cs="Times New Roman"/>
          <w:color w:val="000000" w:themeColor="text1"/>
          <w:sz w:val="24"/>
          <w:szCs w:val="24"/>
        </w:rPr>
        <w:t xml:space="preserve">is highly interconnected with the global organ trade, migration, and transplant tourism. </w:t>
      </w:r>
      <w:bookmarkEnd w:id="7"/>
      <w:r w:rsidRPr="00C26353">
        <w:rPr>
          <w:rFonts w:ascii="Times New Roman" w:hAnsi="Times New Roman" w:cs="Times New Roman"/>
          <w:color w:val="000000" w:themeColor="text1"/>
          <w:sz w:val="24"/>
          <w:szCs w:val="24"/>
        </w:rPr>
        <w:t xml:space="preserve">In the region, the Northern and Southern African corridors are primary routes of organ trade and trafficking. The Northern corridor is the primary site that combines kidnapping and murder of humans for organ harvesting, </w:t>
      </w:r>
      <w:r w:rsidR="004054B8" w:rsidRPr="00C26353">
        <w:rPr>
          <w:rFonts w:ascii="Times New Roman" w:hAnsi="Times New Roman" w:cs="Times New Roman"/>
          <w:color w:val="000000" w:themeColor="text1"/>
          <w:sz w:val="24"/>
          <w:szCs w:val="24"/>
        </w:rPr>
        <w:t xml:space="preserve">with </w:t>
      </w:r>
      <w:r w:rsidRPr="00C26353">
        <w:rPr>
          <w:rFonts w:ascii="Times New Roman" w:hAnsi="Times New Roman" w:cs="Times New Roman"/>
          <w:color w:val="000000" w:themeColor="text1"/>
          <w:sz w:val="24"/>
          <w:szCs w:val="24"/>
        </w:rPr>
        <w:t xml:space="preserve">Egypt and Libya named </w:t>
      </w:r>
      <w:r w:rsidR="004054B8" w:rsidRPr="00C26353">
        <w:rPr>
          <w:rFonts w:ascii="Times New Roman" w:hAnsi="Times New Roman" w:cs="Times New Roman"/>
          <w:color w:val="000000" w:themeColor="text1"/>
          <w:sz w:val="24"/>
          <w:szCs w:val="24"/>
        </w:rPr>
        <w:t xml:space="preserve">as major </w:t>
      </w:r>
      <w:r w:rsidRPr="00C26353">
        <w:rPr>
          <w:rFonts w:ascii="Times New Roman" w:hAnsi="Times New Roman" w:cs="Times New Roman"/>
          <w:color w:val="000000" w:themeColor="text1"/>
          <w:sz w:val="24"/>
          <w:szCs w:val="24"/>
        </w:rPr>
        <w:t xml:space="preserve">organ trafficking </w:t>
      </w:r>
      <w:r w:rsidR="004054B8" w:rsidRPr="00C26353">
        <w:rPr>
          <w:rFonts w:ascii="Times New Roman" w:hAnsi="Times New Roman" w:cs="Times New Roman"/>
          <w:color w:val="000000" w:themeColor="text1"/>
          <w:sz w:val="24"/>
          <w:szCs w:val="24"/>
        </w:rPr>
        <w:t>areas</w:t>
      </w:r>
      <w:r w:rsidRPr="00C26353">
        <w:rPr>
          <w:rFonts w:ascii="Times New Roman" w:hAnsi="Times New Roman" w:cs="Times New Roman"/>
          <w:color w:val="000000" w:themeColor="text1"/>
          <w:sz w:val="24"/>
          <w:szCs w:val="24"/>
        </w:rPr>
        <w:t xml:space="preserve">. In 2007, Egypt was identified as the </w:t>
      </w:r>
      <w:r w:rsidR="005B3536" w:rsidRPr="00C26353">
        <w:rPr>
          <w:rFonts w:ascii="Times New Roman" w:hAnsi="Times New Roman" w:cs="Times New Roman"/>
          <w:color w:val="000000" w:themeColor="text1"/>
          <w:sz w:val="24"/>
          <w:szCs w:val="24"/>
        </w:rPr>
        <w:t xml:space="preserve">major </w:t>
      </w:r>
      <w:r w:rsidRPr="00C26353">
        <w:rPr>
          <w:rFonts w:ascii="Times New Roman" w:hAnsi="Times New Roman" w:cs="Times New Roman"/>
          <w:color w:val="000000" w:themeColor="text1"/>
          <w:sz w:val="24"/>
          <w:szCs w:val="24"/>
        </w:rPr>
        <w:t xml:space="preserve">organ-exporting country globally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ISBN":"0042-9686","ISSN":"0042-9686","PMID":"27708464","abstract":"OBJECTIVE Delivery by a skilled birth attendant (SBA) serves as an indicator of progress towards reducing maternal mortality worldwide -- the fifth Millennium Development Goal. Though WHO tracks the proportion of women delivered by SBAs, we know little about their competence to manage common life-threatening obstetric complications. We assessed SBA competence in five high maternal mortality settings as a basis for initiating quality improvement. METHODS The WHO Integrated Management of Pregnancy and Childbirth (IMPAC) guidelines served as our competency standard. Evaluation included a written knowledge test, partograph (used to record all observations of a woman in labour) case studies and assessment of procedures demonstrated on anatomical models at five skills stations. We tested a purposive sample of 166 SBAs in Benin, Ecuador, Jamaica and Rwanda (Phase I). These initial results were used to refine the instruments, which were then used to evaluate 1358 SBAs throughout Nicaragua (Phase II). FINDINGS On average, Phase I participants were correct for 56% of the knowledge questions and 48% of the skills steps. Phase II participants were correct for 62% of the knowledge questions. Their average skills scores by area were: active management of the third stage of labour -- 46%; manual removal of placenta -- 52%; bimanual uterine compression -- 46%; immediate newborn care -- 71%; and neonatal resuscitation -- 55%. CONCLUSION There is a wide gap between current evidence-based standards and provider competence to manage selected obstetric and neonatal complications. We discuss the significance of that gap, suggest approaches to close it and describe briefly current efforts to do so in Ecuador, Nicaragua and Niger.","author":[{"dropping-particle":"","family":"Shimazono","given":"Yosuke","non-dropping-particle":"","parse-names":false,"suffix":""}],"container-title":"Bulletin of the World Health Organization","id":"ITEM-1","issue":"February","issued":{"date-parts":[["2007"]]},"number-of-pages":"955-962","title":"The state of the international organ trade: a provisional picture based on integration of available information","type":"report","volume":"85"},"uris":["http://www.mendeley.com/documents/?uuid=530f5e9a-7c20-4195-8eac-b72d3546bb2d"]}],"mendeley":{"formattedCitation":"(13)","plainTextFormattedCitation":"(13)","previouslyFormattedCitation":"(13)"},"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3)</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Organ trafficking </w:t>
      </w:r>
      <w:r w:rsidR="004054B8" w:rsidRPr="00C26353">
        <w:rPr>
          <w:rFonts w:ascii="Times New Roman" w:hAnsi="Times New Roman" w:cs="Times New Roman"/>
          <w:color w:val="000000" w:themeColor="text1"/>
          <w:sz w:val="24"/>
          <w:szCs w:val="24"/>
        </w:rPr>
        <w:t xml:space="preserve">syndicates </w:t>
      </w:r>
      <w:r w:rsidRPr="00C26353">
        <w:rPr>
          <w:rFonts w:ascii="Times New Roman" w:hAnsi="Times New Roman" w:cs="Times New Roman"/>
          <w:color w:val="000000" w:themeColor="text1"/>
          <w:sz w:val="24"/>
          <w:szCs w:val="24"/>
        </w:rPr>
        <w:t xml:space="preserve">in Egypt are further connected with brokers in Libya and Sudan. The network mainly targets </w:t>
      </w:r>
      <w:r w:rsidR="004054B8" w:rsidRPr="00C26353">
        <w:rPr>
          <w:rFonts w:ascii="Times New Roman" w:hAnsi="Times New Roman" w:cs="Times New Roman"/>
          <w:color w:val="000000" w:themeColor="text1"/>
          <w:sz w:val="24"/>
          <w:szCs w:val="24"/>
        </w:rPr>
        <w:t>im</w:t>
      </w:r>
      <w:r w:rsidRPr="00C26353">
        <w:rPr>
          <w:rFonts w:ascii="Times New Roman" w:hAnsi="Times New Roman" w:cs="Times New Roman"/>
          <w:color w:val="000000" w:themeColor="text1"/>
          <w:sz w:val="24"/>
          <w:szCs w:val="24"/>
        </w:rPr>
        <w:t xml:space="preserve">migrants from East African countries such as Sudan, Eretria, Ethiopia, and Somalia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93/bjc/azw068","ISSN":"14643529","abstract":"Legislative action in response to the organ trade has centred on the prohibition of organ sales and the enforcement of criminal sanctions targeting 'trafficking' offences. This paper argues that the existing law enforcement response is not only inadequate but harmful. The analysis is based on empirical data gathered in Cairo, Egypt, among members of the Sudanese population who have either sold or arranged for the sale of kidneys. The data suggest that prohibition has pushed the organ trade further underground increasing the role of organ brokers and reducing the bargaining position of organ sellers, leaving them exposed to greater levels of exploitation.","author":[{"dropping-particle":"","family":"Columb","given":"Seán","non-dropping-particle":"","parse-names":false,"suffix":""}],"container-title":"British Journal of Criminology","id":"ITEM-1","issue":"6","issued":{"date-parts":[["2017"]]},"page":"1301-1321","title":"Excavating the organ trade: An empirical study of organ trading networks in Cairo, Egypt","type":"article-journal","volume":"57"},"uris":["http://www.mendeley.com/documents/?uuid=244c6809-f35e-469d-90e0-ba10bfcc9e98"]}],"mendeley":{"formattedCitation":"(28)","plainTextFormattedCitation":"(28)","previouslyFormattedCitation":"(28)"},"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28)</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The trafficked organ’s end-users in the Northern corridor include patients from Israel, Saudi Arabia, Kuwait, </w:t>
      </w:r>
      <w:r w:rsidR="004054B8" w:rsidRPr="00C26353">
        <w:rPr>
          <w:rFonts w:ascii="Times New Roman" w:hAnsi="Times New Roman" w:cs="Times New Roman"/>
          <w:color w:val="000000" w:themeColor="text1"/>
          <w:sz w:val="24"/>
          <w:szCs w:val="24"/>
        </w:rPr>
        <w:t xml:space="preserve">the </w:t>
      </w:r>
      <w:r w:rsidRPr="00C26353">
        <w:rPr>
          <w:rFonts w:ascii="Times New Roman" w:hAnsi="Times New Roman" w:cs="Times New Roman"/>
          <w:color w:val="000000" w:themeColor="text1"/>
          <w:sz w:val="24"/>
          <w:szCs w:val="24"/>
        </w:rPr>
        <w:t>U.S.A., and some European countries. Patients from Sudan, Libya, Jordan, and countries of the Persian Gulf are also the recipients of Egypt’s trafficked organ</w:t>
      </w:r>
      <w:r w:rsidR="004054B8"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lastRenderedPageBreak/>
        <w:t xml:space="preserve">In 2018, over 700 incidents of organ trafficking </w:t>
      </w:r>
      <w:r w:rsidR="006C0903" w:rsidRPr="00C26353">
        <w:rPr>
          <w:rFonts w:ascii="Times New Roman" w:hAnsi="Times New Roman" w:cs="Times New Roman"/>
          <w:color w:val="000000" w:themeColor="text1"/>
          <w:sz w:val="24"/>
          <w:szCs w:val="24"/>
        </w:rPr>
        <w:t>occurred</w:t>
      </w:r>
      <w:r w:rsidR="004054B8" w:rsidRPr="00C26353">
        <w:rPr>
          <w:rFonts w:ascii="Times New Roman" w:hAnsi="Times New Roman" w:cs="Times New Roman"/>
          <w:color w:val="000000" w:themeColor="text1"/>
          <w:sz w:val="24"/>
          <w:szCs w:val="24"/>
        </w:rPr>
        <w:t xml:space="preserve"> </w:t>
      </w:r>
      <w:r w:rsidRPr="00C26353">
        <w:rPr>
          <w:rFonts w:ascii="Times New Roman" w:hAnsi="Times New Roman" w:cs="Times New Roman"/>
          <w:color w:val="000000" w:themeColor="text1"/>
          <w:sz w:val="24"/>
          <w:szCs w:val="24"/>
        </w:rPr>
        <w:t xml:space="preserve">in Northern Africa and the Middle East alon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author":[{"dropping-particle":"","family":"UNODC","given":"","non-dropping-particle":"","parse-names":false,"suffix":""}],"id":"ITEM-1","issued":{"date-parts":[["0"]]},"title":"Our Stories from the Middle East and North Africa","type":"article-newspaper"},"uris":["http://www.mendeley.com/documents/?uuid=348cbfa1-601b-410c-98cb-d9591c856396"]}],"mendeley":{"formattedCitation":"(29)","plainTextFormattedCitation":"(29)","previouslyFormattedCitation":"(29)"},"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29)</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However, the number is estimated to be </w:t>
      </w:r>
      <w:r w:rsidR="004054B8" w:rsidRPr="00C26353">
        <w:rPr>
          <w:rFonts w:ascii="Times New Roman" w:hAnsi="Times New Roman" w:cs="Times New Roman"/>
          <w:color w:val="000000" w:themeColor="text1"/>
          <w:sz w:val="24"/>
          <w:szCs w:val="24"/>
        </w:rPr>
        <w:t xml:space="preserve">much larger, </w:t>
      </w:r>
      <w:r w:rsidRPr="00C26353">
        <w:rPr>
          <w:rFonts w:ascii="Times New Roman" w:hAnsi="Times New Roman" w:cs="Times New Roman"/>
          <w:color w:val="000000" w:themeColor="text1"/>
          <w:sz w:val="24"/>
          <w:szCs w:val="24"/>
        </w:rPr>
        <w:t xml:space="preserve">as most cases </w:t>
      </w:r>
      <w:r w:rsidR="004054B8" w:rsidRPr="00C26353">
        <w:rPr>
          <w:rFonts w:ascii="Times New Roman" w:hAnsi="Times New Roman" w:cs="Times New Roman"/>
          <w:color w:val="000000" w:themeColor="text1"/>
          <w:sz w:val="24"/>
          <w:szCs w:val="24"/>
        </w:rPr>
        <w:t xml:space="preserve">go </w:t>
      </w:r>
      <w:r w:rsidRPr="00C26353">
        <w:rPr>
          <w:rFonts w:ascii="Times New Roman" w:hAnsi="Times New Roman" w:cs="Times New Roman"/>
          <w:color w:val="000000" w:themeColor="text1"/>
          <w:sz w:val="24"/>
          <w:szCs w:val="24"/>
        </w:rPr>
        <w:t xml:space="preserve">unreported and organ trafficking </w:t>
      </w:r>
      <w:r w:rsidR="004054B8" w:rsidRPr="00C26353">
        <w:rPr>
          <w:rFonts w:ascii="Times New Roman" w:hAnsi="Times New Roman" w:cs="Times New Roman"/>
          <w:color w:val="000000" w:themeColor="text1"/>
          <w:sz w:val="24"/>
          <w:szCs w:val="24"/>
        </w:rPr>
        <w:t xml:space="preserve">is </w:t>
      </w:r>
      <w:r w:rsidRPr="00C26353">
        <w:rPr>
          <w:rFonts w:ascii="Times New Roman" w:hAnsi="Times New Roman" w:cs="Times New Roman"/>
          <w:color w:val="000000" w:themeColor="text1"/>
          <w:sz w:val="24"/>
          <w:szCs w:val="24"/>
        </w:rPr>
        <w:t xml:space="preserve">done </w:t>
      </w:r>
      <w:r w:rsidR="004054B8" w:rsidRPr="00C26353">
        <w:rPr>
          <w:rFonts w:ascii="Times New Roman" w:hAnsi="Times New Roman" w:cs="Times New Roman"/>
          <w:color w:val="000000" w:themeColor="text1"/>
          <w:sz w:val="24"/>
          <w:szCs w:val="24"/>
        </w:rPr>
        <w:t xml:space="preserve">through </w:t>
      </w:r>
      <w:r w:rsidRPr="00C26353">
        <w:rPr>
          <w:rFonts w:ascii="Times New Roman" w:hAnsi="Times New Roman" w:cs="Times New Roman"/>
          <w:color w:val="000000" w:themeColor="text1"/>
          <w:sz w:val="24"/>
          <w:szCs w:val="24"/>
        </w:rPr>
        <w:t xml:space="preserve">secretly organized mafia groups that include health care professionals and political bodies. Brokers use various mechanisms </w:t>
      </w:r>
      <w:r w:rsidR="004054B8" w:rsidRPr="00C26353">
        <w:rPr>
          <w:rFonts w:ascii="Times New Roman" w:hAnsi="Times New Roman" w:cs="Times New Roman"/>
          <w:color w:val="000000" w:themeColor="text1"/>
          <w:sz w:val="24"/>
          <w:szCs w:val="24"/>
        </w:rPr>
        <w:t xml:space="preserve">for </w:t>
      </w:r>
      <w:r w:rsidRPr="00C26353">
        <w:rPr>
          <w:rFonts w:ascii="Times New Roman" w:hAnsi="Times New Roman" w:cs="Times New Roman"/>
          <w:color w:val="000000" w:themeColor="text1"/>
          <w:sz w:val="24"/>
          <w:szCs w:val="24"/>
        </w:rPr>
        <w:t xml:space="preserve">trapping people and </w:t>
      </w:r>
      <w:r w:rsidR="004054B8" w:rsidRPr="00C26353">
        <w:rPr>
          <w:rFonts w:ascii="Times New Roman" w:hAnsi="Times New Roman" w:cs="Times New Roman"/>
          <w:color w:val="000000" w:themeColor="text1"/>
          <w:sz w:val="24"/>
          <w:szCs w:val="24"/>
        </w:rPr>
        <w:t xml:space="preserve">stealing </w:t>
      </w:r>
      <w:r w:rsidRPr="00C26353">
        <w:rPr>
          <w:rFonts w:ascii="Times New Roman" w:hAnsi="Times New Roman" w:cs="Times New Roman"/>
          <w:color w:val="000000" w:themeColor="text1"/>
          <w:sz w:val="24"/>
          <w:szCs w:val="24"/>
        </w:rPr>
        <w:t xml:space="preserve">their organs. In Africa, organ traffickers use mechanisms such as </w:t>
      </w:r>
      <w:r w:rsidR="004054B8" w:rsidRPr="00C26353">
        <w:rPr>
          <w:rFonts w:ascii="Times New Roman" w:hAnsi="Times New Roman" w:cs="Times New Roman"/>
          <w:color w:val="000000" w:themeColor="text1"/>
          <w:sz w:val="24"/>
          <w:szCs w:val="24"/>
        </w:rPr>
        <w:t xml:space="preserve">stealing organs from a patient being </w:t>
      </w:r>
      <w:r w:rsidRPr="00C26353">
        <w:rPr>
          <w:rFonts w:ascii="Times New Roman" w:hAnsi="Times New Roman" w:cs="Times New Roman"/>
          <w:color w:val="000000" w:themeColor="text1"/>
          <w:sz w:val="24"/>
          <w:szCs w:val="24"/>
        </w:rPr>
        <w:t>treat</w:t>
      </w:r>
      <w:r w:rsidR="004054B8" w:rsidRPr="00C26353">
        <w:rPr>
          <w:rFonts w:ascii="Times New Roman" w:hAnsi="Times New Roman" w:cs="Times New Roman"/>
          <w:color w:val="000000" w:themeColor="text1"/>
          <w:sz w:val="24"/>
          <w:szCs w:val="24"/>
        </w:rPr>
        <w:t>ed for a</w:t>
      </w:r>
      <w:r w:rsidRPr="00C26353">
        <w:rPr>
          <w:rFonts w:ascii="Times New Roman" w:hAnsi="Times New Roman" w:cs="Times New Roman"/>
          <w:color w:val="000000" w:themeColor="text1"/>
          <w:sz w:val="24"/>
          <w:szCs w:val="24"/>
        </w:rPr>
        <w:t xml:space="preserve"> minor sickness, coercion using money and physical force, and cheating. </w:t>
      </w:r>
      <w:r w:rsidR="004054B8" w:rsidRPr="00C26353">
        <w:rPr>
          <w:rFonts w:ascii="Times New Roman" w:hAnsi="Times New Roman" w:cs="Times New Roman"/>
          <w:color w:val="000000" w:themeColor="text1"/>
          <w:sz w:val="24"/>
          <w:szCs w:val="24"/>
        </w:rPr>
        <w:t>R</w:t>
      </w:r>
      <w:r w:rsidRPr="00C26353">
        <w:rPr>
          <w:rFonts w:ascii="Times New Roman" w:hAnsi="Times New Roman" w:cs="Times New Roman"/>
          <w:color w:val="000000" w:themeColor="text1"/>
          <w:sz w:val="24"/>
          <w:szCs w:val="24"/>
        </w:rPr>
        <w:t>ecent studies</w:t>
      </w:r>
      <w:r w:rsidR="004054B8" w:rsidRPr="00C26353">
        <w:rPr>
          <w:rFonts w:ascii="Times New Roman" w:hAnsi="Times New Roman" w:cs="Times New Roman"/>
          <w:color w:val="000000" w:themeColor="text1"/>
          <w:sz w:val="24"/>
          <w:szCs w:val="24"/>
        </w:rPr>
        <w:t xml:space="preserve"> have reported that</w:t>
      </w:r>
      <w:r w:rsidRPr="00C26353">
        <w:rPr>
          <w:rFonts w:ascii="Times New Roman" w:hAnsi="Times New Roman" w:cs="Times New Roman"/>
          <w:color w:val="000000" w:themeColor="text1"/>
          <w:sz w:val="24"/>
          <w:szCs w:val="24"/>
        </w:rPr>
        <w:t xml:space="preserve"> organ trafficking in the Sinai Desert, which is commonly called Sinai Trafficking in academia, is unique </w:t>
      </w:r>
      <w:r w:rsidR="004054B8" w:rsidRPr="00C26353">
        <w:rPr>
          <w:rFonts w:ascii="Times New Roman" w:hAnsi="Times New Roman" w:cs="Times New Roman"/>
          <w:color w:val="000000" w:themeColor="text1"/>
          <w:sz w:val="24"/>
          <w:szCs w:val="24"/>
        </w:rPr>
        <w:t>regarding the</w:t>
      </w:r>
      <w:r w:rsidRPr="00C26353">
        <w:rPr>
          <w:rFonts w:ascii="Times New Roman" w:hAnsi="Times New Roman" w:cs="Times New Roman"/>
          <w:color w:val="000000" w:themeColor="text1"/>
          <w:sz w:val="24"/>
          <w:szCs w:val="24"/>
        </w:rPr>
        <w:t xml:space="preserve"> us</w:t>
      </w:r>
      <w:r w:rsidR="004054B8" w:rsidRPr="00C26353">
        <w:rPr>
          <w:rFonts w:ascii="Times New Roman" w:hAnsi="Times New Roman" w:cs="Times New Roman"/>
          <w:color w:val="000000" w:themeColor="text1"/>
          <w:sz w:val="24"/>
          <w:szCs w:val="24"/>
        </w:rPr>
        <w:t>e of</w:t>
      </w:r>
      <w:r w:rsidRPr="00C26353">
        <w:rPr>
          <w:rFonts w:ascii="Times New Roman" w:hAnsi="Times New Roman" w:cs="Times New Roman"/>
          <w:color w:val="000000" w:themeColor="text1"/>
          <w:sz w:val="24"/>
          <w:szCs w:val="24"/>
        </w:rPr>
        <w:t xml:space="preserve"> violence, torture, and killing of migrants crossing to Israel. </w:t>
      </w:r>
      <w:r w:rsidR="004054B8" w:rsidRPr="00C26353">
        <w:rPr>
          <w:rFonts w:ascii="Times New Roman" w:hAnsi="Times New Roman" w:cs="Times New Roman"/>
          <w:color w:val="000000" w:themeColor="text1"/>
          <w:sz w:val="24"/>
          <w:szCs w:val="24"/>
        </w:rPr>
        <w:t>Particularly</w:t>
      </w:r>
      <w:r w:rsidRPr="00C26353">
        <w:rPr>
          <w:rFonts w:ascii="Times New Roman" w:hAnsi="Times New Roman" w:cs="Times New Roman"/>
          <w:color w:val="000000" w:themeColor="text1"/>
          <w:sz w:val="24"/>
          <w:szCs w:val="24"/>
        </w:rPr>
        <w:t xml:space="preserve">, migrants from Eritrea, Sudan, and Ethiopia are exposed to networked traffickers who work clandestinely from Egypt and Israel. Brokers who facilitate their travel to Israel via Sinai </w:t>
      </w:r>
      <w:r w:rsidR="004054B8" w:rsidRPr="00C26353">
        <w:rPr>
          <w:rFonts w:ascii="Times New Roman" w:hAnsi="Times New Roman" w:cs="Times New Roman"/>
          <w:color w:val="000000" w:themeColor="text1"/>
          <w:sz w:val="24"/>
          <w:szCs w:val="24"/>
        </w:rPr>
        <w:t xml:space="preserve">demand that </w:t>
      </w:r>
      <w:r w:rsidRPr="00C26353">
        <w:rPr>
          <w:rFonts w:ascii="Times New Roman" w:hAnsi="Times New Roman" w:cs="Times New Roman"/>
          <w:color w:val="000000" w:themeColor="text1"/>
          <w:sz w:val="24"/>
          <w:szCs w:val="24"/>
        </w:rPr>
        <w:t xml:space="preserve">migrants pay a ransom, and those who </w:t>
      </w:r>
      <w:r w:rsidR="004054B8" w:rsidRPr="00C26353">
        <w:rPr>
          <w:rFonts w:ascii="Times New Roman" w:hAnsi="Times New Roman" w:cs="Times New Roman"/>
          <w:color w:val="000000" w:themeColor="text1"/>
          <w:sz w:val="24"/>
          <w:szCs w:val="24"/>
        </w:rPr>
        <w:t>are unable to</w:t>
      </w:r>
      <w:r w:rsidRPr="00C26353">
        <w:rPr>
          <w:rFonts w:ascii="Times New Roman" w:hAnsi="Times New Roman" w:cs="Times New Roman"/>
          <w:color w:val="000000" w:themeColor="text1"/>
          <w:sz w:val="24"/>
          <w:szCs w:val="24"/>
        </w:rPr>
        <w:t xml:space="preserve"> pay the ransom are forced to cover their travel expenses by giving up their organs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7645/si.v3i1.180","ISSN":"21832803","abstract":"The phenomenon that is coined “Sinai Trafficking” started in 2009 in the Sinai desert. It involves the abduction, extortion, sale, torture, sexual violation and killing of men, women and children. Migrants, of whom the vast majority are from Eritrean descent, are abducted and brought to the Sinai desert, where they are sold and resold, extorted for very high ransoms collected by mobile phone, while being brutally and “functionally” tortured to support the extortion. Many of them die in Sinai. Over the last five years broadcasting stations, human rights organisations and academics have reported on the practices in the Sinai and some of these reports have resulted in some confusion on the modus operandi. Based on empirical research by the authors and the analysis of data gathered in more than 200 recorded interviews with Sinai hostages and survivors on the practices, this article provides a definition of Sinai Trafficking. It argues that the term Sinai Trafficking can be used to differentiate a particular new set of criminal practices that have first been reported in the Sinai Peninsula. The article further examines how the new phenomenon of Sinai Trafficking can be framed into the legal human trafficking definition. The interconnectedness of Sinai Trafficking with slavery, torture, ransom collection, extortion, sexual violence and other severe crimes is presented to substantiate the use of the trafficking framework. The plight of Sinai survivors in Israel and Egypt is explained to illustrate the cyclical process of the trafficking practices especially endured by Eritreans, introduced as the Human Trafficking Cycle. The article concludes by setting out areas for further research.","author":[{"dropping-particle":"","family":"Reisen","given":"Mirjam","non-dropping-particle":"van","parse-names":false,"suffix":""},{"dropping-particle":"","family":"Rijken","given":"Conny","non-dropping-particle":"","parse-names":false,"suffix":""}],"container-title":"Social Inclusion","id":"ITEM-1","issue":"1","issued":{"date-parts":[["2015"]]},"page":"113-124","title":"Sinai trafficking: Origin and definition of a new form of human trafficking","type":"article-journal","volume":"3"},"uris":["http://www.mendeley.com/documents/?uuid=d5e9e40a-10f5-4506-b466-432262ca53e5"]}],"mendeley":{"formattedCitation":"(30)","plainTextFormattedCitation":"(30)","previouslyFormattedCitation":"(30)"},"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30)</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 xml:space="preserve">Brokers in Egypt and Sudan also use money to induce individuals to voluntarily sell their organs, especially targeting the poor, illiterate, rural-urban migrants, and other asylum seekers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93/bjc/azw068","ISSN":"14643529","abstract":"Legislative action in response to the organ trade has centred on the prohibition of organ sales and the enforcement of criminal sanctions targeting 'trafficking' offences. This paper argues that the existing law enforcement response is not only inadequate but harmful. The analysis is based on empirical data gathered in Cairo, Egypt, among members of the Sudanese population who have either sold or arranged for the sale of kidneys. The data suggest that prohibition has pushed the organ trade further underground increasing the role of organ brokers and reducing the bargaining position of organ sellers, leaving them exposed to greater levels of exploitation.","author":[{"dropping-particle":"","family":"Columb","given":"Seán","non-dropping-particle":"","parse-names":false,"suffix":""}],"container-title":"British Journal of Criminology","id":"ITEM-1","issue":"6","issued":{"date-parts":[["2017"]]},"page":"1301-1321","title":"Excavating the organ trade: An empirical study of organ trading networks in Cairo, Egypt","type":"article-journal","volume":"57"},"uris":["http://www.mendeley.com/documents/?uuid=244c6809-f35e-469d-90e0-ba10bfcc9e98"]}],"mendeley":{"formattedCitation":"(28)","plainTextFormattedCitation":"(28)","previouslyFormattedCitation":"(28)"},"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28)</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Studies show that people passing in this direction are usually cheated or end up with a much </w:t>
      </w:r>
      <w:r w:rsidR="004054B8" w:rsidRPr="00C26353">
        <w:rPr>
          <w:rFonts w:ascii="Times New Roman" w:hAnsi="Times New Roman" w:cs="Times New Roman"/>
          <w:color w:val="000000" w:themeColor="text1"/>
          <w:sz w:val="24"/>
          <w:szCs w:val="24"/>
        </w:rPr>
        <w:t>smaller</w:t>
      </w:r>
      <w:r w:rsidRPr="00C26353">
        <w:rPr>
          <w:rFonts w:ascii="Times New Roman" w:hAnsi="Times New Roman" w:cs="Times New Roman"/>
          <w:color w:val="000000" w:themeColor="text1"/>
          <w:sz w:val="24"/>
          <w:szCs w:val="24"/>
        </w:rPr>
        <w:t xml:space="preserve"> payment than what they were promised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93/bjc/azw068","ISSN":"14643529","abstract":"Legislative action in response to the organ trade has centred on the prohibition of organ sales and the enforcement of criminal sanctions targeting 'trafficking' offences. This paper argues that the existing law enforcement response is not only inadequate but harmful. The analysis is based on empirical data gathered in Cairo, Egypt, among members of the Sudanese population who have either sold or arranged for the sale of kidneys. The data suggest that prohibition has pushed the organ trade further underground increasing the role of organ brokers and reducing the bargaining position of organ sellers, leaving them exposed to greater levels of exploitation.","author":[{"dropping-particle":"","family":"Columb","given":"Seán","non-dropping-particle":"","parse-names":false,"suffix":""}],"container-title":"British Journal of Criminology","id":"ITEM-1","issue":"6","issued":{"date-parts":[["2017"]]},"page":"1301-1321","title":"Excavating the organ trade: An empirical study of organ trading networks in Cairo, Egypt","type":"article-journal","volume":"57"},"uris":["http://www.mendeley.com/documents/?uuid=244c6809-f35e-469d-90e0-ba10bfcc9e98"]}],"mendeley":{"formattedCitation":"(28)","plainTextFormattedCitation":"(28)","previouslyFormattedCitation":"(28)"},"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28)</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111/jlme.12018","ISSN":"10731105","abstract":"\"Medical Tourism\" is the travel of residents of one country to another country for treatment. In this article I focus on travel abroad to purchase organs for transplant, what I will call \"Transplant Tourism.\" With the exception of Iran, organ sale is illegal across the globe, but many destination countries have thriving black markets, either due to their willful failure to police the practice or more good faith lack of resources to detect it. I focus on the sale of kidneys, the most common subject of transplant tourism, though much of what I say could be applied to other organs as well. Part I briefly reviews some data on sellers, recipients, and brokers. Part II discusses the bioethical issues posed by the trade, and Part III focuses on potential regulation to deal with these issues. © 2013 American Society of Law, Medicine &amp; Ethics, Inc.","author":[{"dropping-particle":"","family":"Cohen","given":"I. Glenn","non-dropping-particle":"","parse-names":false,"suffix":""}],"container-title":"Journal of Law, Medicine and Ethics","id":"ITEM-1","issue":"1","issued":{"date-parts":[["2013"]]},"page":"269-285","title":"Transplant Tourism: The Ethics and Regulation of International Markets for Organs","type":"article-journal","volume":"41"},"uris":["http://www.mendeley.com/documents/?uuid=22dd7dad-e15e-43ee-97af-e6548fd33d0b"]}],"mendeley":{"formattedCitation":"(15)","plainTextFormattedCitation":"(15)","previouslyFormattedCitation":"(15)"},"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5)</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In this regard, various reports </w:t>
      </w:r>
      <w:r w:rsidR="005D3A42" w:rsidRPr="00C26353">
        <w:rPr>
          <w:rFonts w:ascii="Times New Roman" w:hAnsi="Times New Roman" w:cs="Times New Roman"/>
          <w:color w:val="000000" w:themeColor="text1"/>
          <w:sz w:val="24"/>
          <w:szCs w:val="24"/>
        </w:rPr>
        <w:t>document the</w:t>
      </w:r>
      <w:r w:rsidRPr="00C26353">
        <w:rPr>
          <w:rFonts w:ascii="Times New Roman" w:hAnsi="Times New Roman" w:cs="Times New Roman"/>
          <w:color w:val="000000" w:themeColor="text1"/>
          <w:sz w:val="24"/>
          <w:szCs w:val="24"/>
        </w:rPr>
        <w:t xml:space="preserve"> targeting </w:t>
      </w:r>
      <w:r w:rsidR="005D3A42" w:rsidRPr="00C26353">
        <w:rPr>
          <w:rFonts w:ascii="Times New Roman" w:hAnsi="Times New Roman" w:cs="Times New Roman"/>
          <w:color w:val="000000" w:themeColor="text1"/>
          <w:sz w:val="24"/>
          <w:szCs w:val="24"/>
        </w:rPr>
        <w:t xml:space="preserve">of </w:t>
      </w:r>
      <w:r w:rsidRPr="00C26353">
        <w:rPr>
          <w:rFonts w:ascii="Times New Roman" w:hAnsi="Times New Roman" w:cs="Times New Roman"/>
          <w:color w:val="000000" w:themeColor="text1"/>
          <w:sz w:val="24"/>
          <w:szCs w:val="24"/>
        </w:rPr>
        <w:t xml:space="preserve">the poor and migrants. For instance, in 2016, nine Somali migrants had their organs removed and their bodies </w:t>
      </w:r>
      <w:r w:rsidR="005D3A42" w:rsidRPr="00C26353">
        <w:rPr>
          <w:rFonts w:ascii="Times New Roman" w:hAnsi="Times New Roman" w:cs="Times New Roman"/>
          <w:color w:val="000000" w:themeColor="text1"/>
          <w:sz w:val="24"/>
          <w:szCs w:val="24"/>
        </w:rPr>
        <w:t xml:space="preserve">were </w:t>
      </w:r>
      <w:r w:rsidRPr="00C26353">
        <w:rPr>
          <w:rFonts w:ascii="Times New Roman" w:hAnsi="Times New Roman" w:cs="Times New Roman"/>
          <w:color w:val="000000" w:themeColor="text1"/>
          <w:sz w:val="24"/>
          <w:szCs w:val="24"/>
        </w:rPr>
        <w:t xml:space="preserve">dumped in the sea near Alexandria, Egypt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URL":"https://www.humantrafficking.co.za/index.php/news/1041-nine-somalis-dumped-in-egyptian-sea-after-kidnapped-and-organs-removed-by-traffickers-in-egypt-6-april-2016-note-not-for-sensitive-viewers","author":[{"dropping-particle":"","family":"Trafficking","given":"Small Voice Human","non-dropping-particle":"","parse-names":false,"suffix":""}],"id":"ITEM-1","issued":{"date-parts":[["2021"]]},"title":"Nine Somalis Dumped in Egyptian Sea After Kidnapped and Organs Removed by Traffickers in Egypt |","type":"webpage"},"uris":["http://www.mendeley.com/documents/?uuid=a4310aac-9813-40f4-81e1-91db58cbc760"]}],"mendeley":{"formattedCitation":"(31)","plainTextFormattedCitation":"(31)","previouslyFormattedCitation":"(31)"},"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31)</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In 2015, in the northern Sinai Peninsula, Egyptian police found the bodies of 15 African migrants, most of them from Sudan. They appear</w:t>
      </w:r>
      <w:r w:rsidR="005D3A42" w:rsidRPr="00C26353">
        <w:rPr>
          <w:rFonts w:ascii="Times New Roman" w:hAnsi="Times New Roman" w:cs="Times New Roman"/>
          <w:color w:val="000000" w:themeColor="text1"/>
          <w:sz w:val="24"/>
          <w:szCs w:val="24"/>
        </w:rPr>
        <w:t>ed</w:t>
      </w:r>
      <w:r w:rsidRPr="00C26353">
        <w:rPr>
          <w:rFonts w:ascii="Times New Roman" w:hAnsi="Times New Roman" w:cs="Times New Roman"/>
          <w:color w:val="000000" w:themeColor="text1"/>
          <w:sz w:val="24"/>
          <w:szCs w:val="24"/>
        </w:rPr>
        <w:t xml:space="preserve"> to have been shot, and </w:t>
      </w:r>
      <w:r w:rsidR="005D3A42" w:rsidRPr="00C26353">
        <w:rPr>
          <w:rFonts w:ascii="Times New Roman" w:hAnsi="Times New Roman" w:cs="Times New Roman"/>
          <w:color w:val="000000" w:themeColor="text1"/>
          <w:sz w:val="24"/>
          <w:szCs w:val="24"/>
        </w:rPr>
        <w:t xml:space="preserve">some </w:t>
      </w:r>
      <w:r w:rsidRPr="00C26353">
        <w:rPr>
          <w:rFonts w:ascii="Times New Roman" w:hAnsi="Times New Roman" w:cs="Times New Roman"/>
          <w:color w:val="000000" w:themeColor="text1"/>
          <w:sz w:val="24"/>
          <w:szCs w:val="24"/>
        </w:rPr>
        <w:t xml:space="preserve">of their organs </w:t>
      </w:r>
      <w:r w:rsidR="005D3A42" w:rsidRPr="00C26353">
        <w:rPr>
          <w:rFonts w:ascii="Times New Roman" w:hAnsi="Times New Roman" w:cs="Times New Roman"/>
          <w:color w:val="000000" w:themeColor="text1"/>
          <w:sz w:val="24"/>
          <w:szCs w:val="24"/>
        </w:rPr>
        <w:t>had been removed</w:t>
      </w:r>
      <w:r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URL":"https://www.bbc.com/news/world-middle-east-34826469","author":[{"dropping-particle":"","family":"News","given":"BBC","non-dropping-particle":"","parse-names":false,"suffix":""}],"id":"ITEM-1","issued":{"date-parts":[["2021"]]},"title":"Bodies of 15 migrants found in Egypt's Sinai Peninsula -","type":"webpage"},"uris":["http://www.mendeley.com/documents/?uuid=6cb30715-169b-4fa5-b251-1403bfadfaf0"]}],"mendeley":{"formattedCitation":"(32)","plainTextFormattedCitation":"(32)","previouslyFormattedCitation":"(32)"},"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32)</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Similar reports of bodies with missing organs were found in Nigeria and</w:t>
      </w:r>
      <w:r w:rsidR="005D3A42" w:rsidRPr="00C26353">
        <w:rPr>
          <w:rFonts w:ascii="Times New Roman" w:hAnsi="Times New Roman" w:cs="Times New Roman"/>
          <w:color w:val="000000" w:themeColor="text1"/>
          <w:sz w:val="24"/>
          <w:szCs w:val="24"/>
        </w:rPr>
        <w:t xml:space="preserve"> the</w:t>
      </w:r>
      <w:r w:rsidRPr="00C26353">
        <w:rPr>
          <w:rFonts w:ascii="Times New Roman" w:hAnsi="Times New Roman" w:cs="Times New Roman"/>
          <w:color w:val="000000" w:themeColor="text1"/>
          <w:sz w:val="24"/>
          <w:szCs w:val="24"/>
        </w:rPr>
        <w:t xml:space="preserve"> Lake Chad Basin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id":"ITEM-1","issued":{"date-parts":[["0"]]},"title":"Illegal organ trafficking in Africa _ FairPlanet","type":"article"},"uris":["http://www.mendeley.com/documents/?uuid=e1ce638c-5b54-479e-ac4d-463b37eaec61"]}],"mendeley":{"formattedCitation":"(33)","plainTextFormattedCitation":"(33)","previouslyFormattedCitation":"(33)"},"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33)</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The 2011 Coalition for Organ Failure Solutions (COFS) report indicates that 57 Sudanese refugees reported </w:t>
      </w:r>
      <w:r w:rsidR="005D3A42" w:rsidRPr="00C26353">
        <w:rPr>
          <w:rFonts w:ascii="Times New Roman" w:hAnsi="Times New Roman" w:cs="Times New Roman"/>
          <w:color w:val="000000" w:themeColor="text1"/>
          <w:sz w:val="24"/>
          <w:szCs w:val="24"/>
        </w:rPr>
        <w:t>to be</w:t>
      </w:r>
      <w:r w:rsidRPr="00C26353">
        <w:rPr>
          <w:rFonts w:ascii="Times New Roman" w:hAnsi="Times New Roman" w:cs="Times New Roman"/>
          <w:color w:val="000000" w:themeColor="text1"/>
          <w:sz w:val="24"/>
          <w:szCs w:val="24"/>
        </w:rPr>
        <w:t xml:space="preserve"> victims of organ trafficking. Most of them came from Darfur</w:t>
      </w:r>
      <w:r w:rsidR="005D3A42"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through human traffickers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author":[{"dropping-particle":"","family":"(COFS)","given":"Coalition for organ-Failure Solution","non-dropping-particle":"","parse-names":false,"suffix":""}],"id":"ITEM-1","issued":{"date-parts":[["2011"]]},"title":"Sudanese Victims of Organ Trafficking in Egypt","type":"report"},"uris":["http://www.mendeley.com/documents/?uuid=106d30fd-3a5e-4f07-b33c-eecbe148488f"]}],"mendeley":{"formattedCitation":"(34)","plainTextFormattedCitation":"(34)","previouslyFormattedCitation":"(34)"},"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34)</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The victims reported health deterioration and adverse social, economic, and psychological problems resulting from forced organ removal. The terrorist groups that call themselves ISIS (</w:t>
      </w:r>
      <w:r w:rsidR="005D3A42" w:rsidRPr="00C26353">
        <w:rPr>
          <w:rFonts w:ascii="Times New Roman" w:hAnsi="Times New Roman" w:cs="Times New Roman"/>
          <w:color w:val="000000" w:themeColor="text1"/>
          <w:sz w:val="24"/>
          <w:szCs w:val="24"/>
        </w:rPr>
        <w:t xml:space="preserve">the </w:t>
      </w:r>
      <w:r w:rsidRPr="00C26353">
        <w:rPr>
          <w:rFonts w:ascii="Times New Roman" w:hAnsi="Times New Roman" w:cs="Times New Roman"/>
          <w:color w:val="000000" w:themeColor="text1"/>
          <w:sz w:val="24"/>
          <w:szCs w:val="24"/>
        </w:rPr>
        <w:t>Islamic State of Iraq and Syria</w:t>
      </w:r>
      <w:r w:rsidR="005D3A42"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or ISIL (the Islamic State of Iraq and the Levant), </w:t>
      </w:r>
      <w:r w:rsidR="005D3A42" w:rsidRPr="00C26353">
        <w:rPr>
          <w:rFonts w:ascii="Times New Roman" w:hAnsi="Times New Roman" w:cs="Times New Roman"/>
          <w:color w:val="000000" w:themeColor="text1"/>
          <w:sz w:val="24"/>
          <w:szCs w:val="24"/>
        </w:rPr>
        <w:t xml:space="preserve">who </w:t>
      </w:r>
      <w:r w:rsidRPr="00C26353">
        <w:rPr>
          <w:rFonts w:ascii="Times New Roman" w:hAnsi="Times New Roman" w:cs="Times New Roman"/>
          <w:color w:val="000000" w:themeColor="text1"/>
          <w:sz w:val="24"/>
          <w:szCs w:val="24"/>
        </w:rPr>
        <w:t xml:space="preserve">operate in the Middle East, are accused of selling </w:t>
      </w:r>
      <w:r w:rsidR="005D3A42" w:rsidRPr="00C26353">
        <w:rPr>
          <w:rFonts w:ascii="Times New Roman" w:hAnsi="Times New Roman" w:cs="Times New Roman"/>
          <w:color w:val="000000" w:themeColor="text1"/>
          <w:sz w:val="24"/>
          <w:szCs w:val="24"/>
        </w:rPr>
        <w:t xml:space="preserve">their </w:t>
      </w:r>
      <w:r w:rsidRPr="00C26353">
        <w:rPr>
          <w:rFonts w:ascii="Times New Roman" w:hAnsi="Times New Roman" w:cs="Times New Roman"/>
          <w:color w:val="000000" w:themeColor="text1"/>
          <w:sz w:val="24"/>
          <w:szCs w:val="24"/>
        </w:rPr>
        <w:t xml:space="preserve">captives’ organs for transplants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abstract":"This paper based on ethnographic and archival anthropological research suggests that among the many layers of human trafficking for the purpose of organ removal within the vast field of human trafficking for fresh organs, attention should be directed to the impact of war and political conflict in providing a chaotic context that facilitates the ability to capture tissues and organs from the bodies of the enemy, the infidel, and the political refugee. Although the theft and plunder of enemy bodies, living and dead, during times of war, has a long history, what is new is the reported procurement of fresh organs from political prisoners and war and from refugees. This essay is one of several in which I am exploring the perverse uses of the bodies of the enemy to supply organs for transplant in field hospitals and rented transplant theatres in the Middle East. The allegations of organs trafficking by ISIS is the primary case discussed here.","author":[{"dropping-particle":"","family":"Scheper-Hughes","given":"Nancy","non-dropping-particle":"","parse-names":false,"suffix":""}],"container-title":"Ethical, Legal and Psychosocial. Aspects of Transplantation Global Challenges","id":"ITEM-1","issue":"August","issued":{"date-parts":[["2017"]]},"page":"166-173","title":"Neo-Cannibalism and ISIS: Organs and Tissue Trafficking During Times of Political Conflict and War","type":"article-journal"},"uris":["http://www.mendeley.com/documents/?uuid=dd526d32-24b5-4acd-83f4-341c590c152e"]}],"mendeley":{"formattedCitation":"(35)","plainTextFormattedCitation":"(35)","previouslyFormattedCitation":"(35)"},"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35)</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Similarly, recent news reports in Libya also show that West and East African migrants are exposed to terrorist groups operating in the region. </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 xml:space="preserve">The Southern part of Africa is the second hub of </w:t>
      </w:r>
      <w:bookmarkStart w:id="8" w:name="_Hlk58331201"/>
      <w:r w:rsidRPr="00C26353">
        <w:rPr>
          <w:rFonts w:ascii="Times New Roman" w:hAnsi="Times New Roman" w:cs="Times New Roman"/>
          <w:color w:val="000000" w:themeColor="text1"/>
          <w:sz w:val="24"/>
          <w:szCs w:val="24"/>
        </w:rPr>
        <w:t>illegal transplantation, organ trade, and trafficking</w:t>
      </w:r>
      <w:bookmarkEnd w:id="8"/>
      <w:r w:rsidRPr="00C26353">
        <w:rPr>
          <w:rFonts w:ascii="Times New Roman" w:hAnsi="Times New Roman" w:cs="Times New Roman"/>
          <w:color w:val="000000" w:themeColor="text1"/>
          <w:sz w:val="24"/>
          <w:szCs w:val="24"/>
        </w:rPr>
        <w:t xml:space="preserve">. In the Southern corridor, South Africa is mentioned as the second hub of organ trafficking. </w:t>
      </w:r>
      <w:r w:rsidR="005D3A42" w:rsidRPr="00C26353">
        <w:rPr>
          <w:rFonts w:ascii="Times New Roman" w:hAnsi="Times New Roman" w:cs="Times New Roman"/>
          <w:color w:val="000000" w:themeColor="text1"/>
          <w:sz w:val="24"/>
          <w:szCs w:val="24"/>
        </w:rPr>
        <w:t>I</w:t>
      </w:r>
      <w:r w:rsidRPr="00C26353">
        <w:rPr>
          <w:rFonts w:ascii="Times New Roman" w:hAnsi="Times New Roman" w:cs="Times New Roman"/>
          <w:color w:val="000000" w:themeColor="text1"/>
          <w:sz w:val="24"/>
          <w:szCs w:val="24"/>
        </w:rPr>
        <w:t xml:space="preserve">llegal transplantation, organ trade, and trafficking in South Africa are connected </w:t>
      </w:r>
      <w:r w:rsidR="005D3A42" w:rsidRPr="00C26353">
        <w:rPr>
          <w:rFonts w:ascii="Times New Roman" w:hAnsi="Times New Roman" w:cs="Times New Roman"/>
          <w:color w:val="000000" w:themeColor="text1"/>
          <w:sz w:val="24"/>
          <w:szCs w:val="24"/>
        </w:rPr>
        <w:t xml:space="preserve">to </w:t>
      </w:r>
      <w:r w:rsidRPr="00C26353">
        <w:rPr>
          <w:rFonts w:ascii="Times New Roman" w:hAnsi="Times New Roman" w:cs="Times New Roman"/>
          <w:color w:val="000000" w:themeColor="text1"/>
          <w:sz w:val="24"/>
          <w:szCs w:val="24"/>
        </w:rPr>
        <w:t xml:space="preserve">the boom in private sector engagement in transplantation </w:t>
      </w:r>
      <w:r w:rsidR="005D3A42" w:rsidRPr="00C26353">
        <w:rPr>
          <w:rFonts w:ascii="Times New Roman" w:hAnsi="Times New Roman" w:cs="Times New Roman"/>
          <w:color w:val="000000" w:themeColor="text1"/>
          <w:sz w:val="24"/>
          <w:szCs w:val="24"/>
        </w:rPr>
        <w:t xml:space="preserve">which occurred </w:t>
      </w:r>
      <w:r w:rsidRPr="00C26353">
        <w:rPr>
          <w:rFonts w:ascii="Times New Roman" w:hAnsi="Times New Roman" w:cs="Times New Roman"/>
          <w:color w:val="000000" w:themeColor="text1"/>
          <w:sz w:val="24"/>
          <w:szCs w:val="24"/>
        </w:rPr>
        <w:t>between 2001</w:t>
      </w:r>
      <w:r w:rsidR="005D3A42" w:rsidRPr="00C26353">
        <w:rPr>
          <w:rFonts w:ascii="Times New Roman" w:hAnsi="Times New Roman" w:cs="Times New Roman"/>
          <w:color w:val="000000" w:themeColor="text1"/>
          <w:sz w:val="24"/>
          <w:szCs w:val="24"/>
        </w:rPr>
        <w:t xml:space="preserve"> and </w:t>
      </w:r>
      <w:r w:rsidRPr="00C26353">
        <w:rPr>
          <w:rFonts w:ascii="Times New Roman" w:hAnsi="Times New Roman" w:cs="Times New Roman"/>
          <w:color w:val="000000" w:themeColor="text1"/>
          <w:sz w:val="24"/>
          <w:szCs w:val="24"/>
        </w:rPr>
        <w:t>2003. The recent report</w:t>
      </w:r>
      <w:r w:rsidR="005D3A42"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xml:space="preserve"> o</w:t>
      </w:r>
      <w:r w:rsidR="005D3A42" w:rsidRPr="00C26353">
        <w:rPr>
          <w:rFonts w:ascii="Times New Roman" w:hAnsi="Times New Roman" w:cs="Times New Roman"/>
          <w:color w:val="000000" w:themeColor="text1"/>
          <w:sz w:val="24"/>
          <w:szCs w:val="24"/>
        </w:rPr>
        <w:t>f</w:t>
      </w:r>
      <w:r w:rsidRPr="00C26353">
        <w:rPr>
          <w:rFonts w:ascii="Times New Roman" w:hAnsi="Times New Roman" w:cs="Times New Roman"/>
          <w:color w:val="000000" w:themeColor="text1"/>
          <w:sz w:val="24"/>
          <w:szCs w:val="24"/>
        </w:rPr>
        <w:t xml:space="preserve"> organ trafficking in South Africa </w:t>
      </w:r>
      <w:r w:rsidR="005D3A42" w:rsidRPr="00C26353">
        <w:rPr>
          <w:rFonts w:ascii="Times New Roman" w:hAnsi="Times New Roman" w:cs="Times New Roman"/>
          <w:color w:val="000000" w:themeColor="text1"/>
          <w:sz w:val="24"/>
          <w:szCs w:val="24"/>
        </w:rPr>
        <w:t xml:space="preserve">are </w:t>
      </w:r>
      <w:r w:rsidRPr="00C26353">
        <w:rPr>
          <w:rFonts w:ascii="Times New Roman" w:hAnsi="Times New Roman" w:cs="Times New Roman"/>
          <w:color w:val="000000" w:themeColor="text1"/>
          <w:sz w:val="24"/>
          <w:szCs w:val="24"/>
        </w:rPr>
        <w:t xml:space="preserve">connected </w:t>
      </w:r>
      <w:r w:rsidR="005D3A42" w:rsidRPr="00C26353">
        <w:rPr>
          <w:rFonts w:ascii="Times New Roman" w:hAnsi="Times New Roman" w:cs="Times New Roman"/>
          <w:color w:val="000000" w:themeColor="text1"/>
          <w:sz w:val="24"/>
          <w:szCs w:val="24"/>
        </w:rPr>
        <w:t xml:space="preserve">to </w:t>
      </w:r>
      <w:r w:rsidRPr="00C26353">
        <w:rPr>
          <w:rFonts w:ascii="Times New Roman" w:hAnsi="Times New Roman" w:cs="Times New Roman"/>
          <w:color w:val="000000" w:themeColor="text1"/>
          <w:sz w:val="24"/>
          <w:szCs w:val="24"/>
        </w:rPr>
        <w:t>the police record of</w:t>
      </w:r>
      <w:r w:rsidR="005D3A42" w:rsidRPr="00C26353">
        <w:rPr>
          <w:rFonts w:ascii="Times New Roman" w:hAnsi="Times New Roman" w:cs="Times New Roman"/>
          <w:color w:val="000000" w:themeColor="text1"/>
          <w:sz w:val="24"/>
          <w:szCs w:val="24"/>
        </w:rPr>
        <w:t xml:space="preserve"> Net Care’s</w:t>
      </w:r>
      <w:r w:rsidRPr="00C26353">
        <w:rPr>
          <w:rFonts w:ascii="Times New Roman" w:hAnsi="Times New Roman" w:cs="Times New Roman"/>
          <w:color w:val="000000" w:themeColor="text1"/>
          <w:sz w:val="24"/>
          <w:szCs w:val="24"/>
        </w:rPr>
        <w:t xml:space="preserve"> St. Augustine Hospital</w:t>
      </w:r>
      <w:r w:rsidRPr="00C26353">
        <w:rPr>
          <w:rFonts w:ascii="Times New Roman" w:hAnsi="Times New Roman" w:cs="Times New Roman"/>
          <w:i/>
          <w:iCs/>
          <w:color w:val="000000" w:themeColor="text1"/>
          <w:sz w:val="24"/>
          <w:szCs w:val="24"/>
        </w:rPr>
        <w:t xml:space="preserve"> </w:t>
      </w:r>
      <w:r w:rsidRPr="00C26353">
        <w:rPr>
          <w:rFonts w:ascii="Times New Roman" w:hAnsi="Times New Roman" w:cs="Times New Roman"/>
          <w:color w:val="000000" w:themeColor="text1"/>
          <w:sz w:val="24"/>
          <w:szCs w:val="24"/>
        </w:rPr>
        <w:t>in Durban, which conducted thousands of illegal kidney transplants between 2001</w:t>
      </w:r>
      <w:r w:rsidR="005D3A42" w:rsidRPr="00C26353">
        <w:rPr>
          <w:rFonts w:ascii="Times New Roman" w:hAnsi="Times New Roman" w:cs="Times New Roman"/>
          <w:color w:val="000000" w:themeColor="text1"/>
          <w:sz w:val="24"/>
          <w:szCs w:val="24"/>
        </w:rPr>
        <w:t xml:space="preserve"> to </w:t>
      </w:r>
      <w:r w:rsidRPr="00C26353">
        <w:rPr>
          <w:rFonts w:ascii="Times New Roman" w:hAnsi="Times New Roman" w:cs="Times New Roman"/>
          <w:color w:val="000000" w:themeColor="text1"/>
          <w:sz w:val="24"/>
          <w:szCs w:val="24"/>
        </w:rPr>
        <w:t xml:space="preserve">2003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7196/SAMJ.2019.v109i4.13548","ISSN":"20785135","abstract":"Background. Kidney transplantation has been performed in South Africa (SA) since 1966. Transplants were initially limited to public hospitals, and the entry of the private sector heralded a new era in organ transplantation. Objectives. To document kidney transplantation in SA and compare numbers, rates, trends and sources of kidneys transplanted in the public and private sectors in SA over 25 years. Methods. National kidney transplant data collected between 1991 and 2015 by the Organ Donor Foundation of South Africa were analysed. The total number of kidneys transplanted in the country was counted and rates were calculated. The numbers and rates in the private and public sectors were compared. The source of donor kidneys and sites where transplants were performed were documented. Results. Over the 25-year period under review, 7 191 kidney transplants were performed in SA. The overall kidney transplant rate was 6.4 per million population (pmp), averaging 4.8 pmp in the public sector and 15.2 pmp in the private sector; 58.3% of the donor kidneys were derived from deceased donors. Cape Town and Johannesburg hospitals performed 75% of the country’s kidney transplants. Conclusions. The overall transplant rate in SA is declining, especially in the public sector. Most kidney transplants in the country were performed in the public sector, and deceased-donor transplants predominated. Discrepancies exist in the allocation of kidneys. Recommendations are made on how the situation may be improved.","author":[{"dropping-particle":"","family":"Moosa","given":"M. R.","non-dropping-particle":"","parse-names":false,"suffix":""}],"container-title":"South African Medical Journal","id":"ITEM-1","issue":"4","issued":{"date-parts":[["2019"]]},"page":"235-240","title":"The state of kidney transplantation in South Africa","type":"article-journal","volume":"109"},"uris":["http://www.mendeley.com/documents/?uuid=a41ef15d-dcd3-41c5-8411-db71ca5bb85e"]}],"mendeley":{"formattedCitation":"(36)","plainTextFormattedCitation":"(36)","previouslyFormattedCitation":"(36)"},"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36)</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4324/9781315202358-3","abstract":"This publication presents the second report at the EU level on statistics on trafficking in human beings, covering the period 2010-2012. The data have been collected from different authorities working in the field of trafficking in human beings and are disaggregated by gender, age, citizenship and form of exploitation. The report also provides important information on different national methodologies, which should be taken into account when interpreting the results. The publication was revised in February 2015 with data from Italy concerning the number of people who were prosecuted or convicted for trafficking in human beings.","author":[{"dropping-particle":"","family":"Ambagtsheer F, Gunnarson M, De Jong J, Lundin S, van Balen L, Orr Z, Byström I","given":"Weimar W","non-dropping-particle":"","parse-names":false,"suffix":""}],"container-title":"Migration, Culture Conflict and Crime","id":"ITEM-1","issued":{"date-parts":[["2014"]]},"title":"Trafficking in human beings for the purpose of organ removal: a case study report","type":"report"},"uris":["http://www.mendeley.com/documents/?uuid=deccb00c-dd23-419f-be46-dce72993b31f"]}],"mendeley":{"formattedCitation":"(22)","plainTextFormattedCitation":"(22)","previouslyFormattedCitation":"(22)"},"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97E34" w:rsidRPr="00C26353">
        <w:rPr>
          <w:rFonts w:ascii="Times New Roman" w:hAnsi="Times New Roman" w:cs="Times New Roman"/>
          <w:noProof/>
          <w:color w:val="000000" w:themeColor="text1"/>
          <w:sz w:val="24"/>
          <w:szCs w:val="24"/>
        </w:rPr>
        <w:t>(22)</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Transplant tourists coming from Israel and East</w:t>
      </w:r>
      <w:r w:rsidR="005D3A42" w:rsidRPr="00C26353">
        <w:rPr>
          <w:rFonts w:ascii="Times New Roman" w:hAnsi="Times New Roman" w:cs="Times New Roman"/>
          <w:color w:val="000000" w:themeColor="text1"/>
          <w:sz w:val="24"/>
          <w:szCs w:val="24"/>
        </w:rPr>
        <w:t>ern</w:t>
      </w:r>
      <w:r w:rsidRPr="00C26353">
        <w:rPr>
          <w:rFonts w:ascii="Times New Roman" w:hAnsi="Times New Roman" w:cs="Times New Roman"/>
          <w:color w:val="000000" w:themeColor="text1"/>
          <w:sz w:val="24"/>
          <w:szCs w:val="24"/>
        </w:rPr>
        <w:t xml:space="preserve"> Europe </w:t>
      </w:r>
      <w:r w:rsidR="005D3A42" w:rsidRPr="00C26353">
        <w:rPr>
          <w:rFonts w:ascii="Times New Roman" w:hAnsi="Times New Roman" w:cs="Times New Roman"/>
          <w:color w:val="000000" w:themeColor="text1"/>
          <w:sz w:val="24"/>
          <w:szCs w:val="24"/>
        </w:rPr>
        <w:t xml:space="preserve">accounted for </w:t>
      </w:r>
      <w:r w:rsidRPr="00C26353">
        <w:rPr>
          <w:rFonts w:ascii="Times New Roman" w:hAnsi="Times New Roman" w:cs="Times New Roman"/>
          <w:color w:val="000000" w:themeColor="text1"/>
          <w:sz w:val="24"/>
          <w:szCs w:val="24"/>
        </w:rPr>
        <w:t xml:space="preserve">the highest number </w:t>
      </w:r>
      <w:r w:rsidR="005D3A42" w:rsidRPr="00C26353">
        <w:rPr>
          <w:rFonts w:ascii="Times New Roman" w:hAnsi="Times New Roman" w:cs="Times New Roman"/>
          <w:color w:val="000000" w:themeColor="text1"/>
          <w:sz w:val="24"/>
          <w:szCs w:val="24"/>
        </w:rPr>
        <w:t xml:space="preserve">of </w:t>
      </w:r>
      <w:proofErr w:type="spellStart"/>
      <w:r w:rsidR="005D3A42" w:rsidRPr="00C26353">
        <w:rPr>
          <w:rFonts w:ascii="Times New Roman" w:hAnsi="Times New Roman" w:cs="Times New Roman"/>
          <w:color w:val="000000" w:themeColor="text1"/>
          <w:sz w:val="24"/>
          <w:szCs w:val="24"/>
        </w:rPr>
        <w:t>recipieents</w:t>
      </w:r>
      <w:proofErr w:type="spellEnd"/>
      <w:r w:rsidR="005D3A42" w:rsidRPr="00C26353">
        <w:rPr>
          <w:rFonts w:ascii="Times New Roman" w:hAnsi="Times New Roman" w:cs="Times New Roman"/>
          <w:color w:val="000000" w:themeColor="text1"/>
          <w:sz w:val="24"/>
          <w:szCs w:val="24"/>
        </w:rPr>
        <w:t xml:space="preserve"> </w:t>
      </w:r>
      <w:r w:rsidRPr="00C26353">
        <w:rPr>
          <w:rFonts w:ascii="Times New Roman" w:hAnsi="Times New Roman" w:cs="Times New Roman"/>
          <w:color w:val="000000" w:themeColor="text1"/>
          <w:sz w:val="24"/>
          <w:szCs w:val="24"/>
        </w:rPr>
        <w:t>in the Southern corridor of Africa. South Africa</w:t>
      </w:r>
      <w:r w:rsidR="005D3A42" w:rsidRPr="00C26353">
        <w:rPr>
          <w:rFonts w:ascii="Times New Roman" w:hAnsi="Times New Roman" w:cs="Times New Roman"/>
          <w:color w:val="000000" w:themeColor="text1"/>
          <w:sz w:val="24"/>
          <w:szCs w:val="24"/>
        </w:rPr>
        <w:t>n citizens, as well as</w:t>
      </w:r>
      <w:r w:rsidRPr="00C26353">
        <w:rPr>
          <w:rFonts w:ascii="Times New Roman" w:hAnsi="Times New Roman" w:cs="Times New Roman"/>
          <w:color w:val="000000" w:themeColor="text1"/>
          <w:sz w:val="24"/>
          <w:szCs w:val="24"/>
        </w:rPr>
        <w:t xml:space="preserve"> </w:t>
      </w:r>
      <w:r w:rsidR="005D3A42" w:rsidRPr="00C26353">
        <w:rPr>
          <w:rFonts w:ascii="Times New Roman" w:hAnsi="Times New Roman" w:cs="Times New Roman"/>
          <w:color w:val="000000" w:themeColor="text1"/>
          <w:sz w:val="24"/>
          <w:szCs w:val="24"/>
        </w:rPr>
        <w:t>people</w:t>
      </w:r>
      <w:r w:rsidRPr="00C26353">
        <w:rPr>
          <w:rFonts w:ascii="Times New Roman" w:hAnsi="Times New Roman" w:cs="Times New Roman"/>
          <w:color w:val="000000" w:themeColor="text1"/>
          <w:sz w:val="24"/>
          <w:szCs w:val="24"/>
        </w:rPr>
        <w:t xml:space="preserve"> trafficked from Brazil and Israel</w:t>
      </w:r>
      <w:r w:rsidR="005D3A42"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were organ transplantation sources for transplant tourists in this country.  </w:t>
      </w:r>
    </w:p>
    <w:p w:rsidR="00CC234B"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T</w:t>
      </w:r>
      <w:r w:rsidR="005D3A42" w:rsidRPr="00C26353">
        <w:rPr>
          <w:rFonts w:ascii="Times New Roman" w:hAnsi="Times New Roman" w:cs="Times New Roman"/>
          <w:color w:val="000000" w:themeColor="text1"/>
          <w:sz w:val="24"/>
          <w:szCs w:val="24"/>
        </w:rPr>
        <w:t>oday</w:t>
      </w:r>
      <w:r w:rsidRPr="00C26353">
        <w:rPr>
          <w:rFonts w:ascii="Times New Roman" w:hAnsi="Times New Roman" w:cs="Times New Roman"/>
          <w:color w:val="000000" w:themeColor="text1"/>
          <w:sz w:val="24"/>
          <w:szCs w:val="24"/>
        </w:rPr>
        <w:t xml:space="preserve">, </w:t>
      </w:r>
      <w:r w:rsidR="00634864" w:rsidRPr="00C26353">
        <w:rPr>
          <w:rFonts w:ascii="Times New Roman" w:hAnsi="Times New Roman" w:cs="Times New Roman"/>
          <w:color w:val="000000" w:themeColor="text1"/>
          <w:sz w:val="24"/>
          <w:szCs w:val="24"/>
        </w:rPr>
        <w:t>report</w:t>
      </w:r>
      <w:r w:rsidR="005D3A42" w:rsidRPr="00C26353">
        <w:rPr>
          <w:rFonts w:ascii="Times New Roman" w:hAnsi="Times New Roman" w:cs="Times New Roman"/>
          <w:color w:val="000000" w:themeColor="text1"/>
          <w:sz w:val="24"/>
          <w:szCs w:val="24"/>
        </w:rPr>
        <w:t>s</w:t>
      </w:r>
      <w:r w:rsidR="00634864" w:rsidRPr="00C26353">
        <w:rPr>
          <w:rFonts w:ascii="Times New Roman" w:hAnsi="Times New Roman" w:cs="Times New Roman"/>
          <w:color w:val="000000" w:themeColor="text1"/>
          <w:sz w:val="24"/>
          <w:szCs w:val="24"/>
        </w:rPr>
        <w:t xml:space="preserve"> of a</w:t>
      </w:r>
      <w:r w:rsidRPr="00C26353">
        <w:rPr>
          <w:rFonts w:ascii="Times New Roman" w:hAnsi="Times New Roman" w:cs="Times New Roman"/>
          <w:color w:val="000000" w:themeColor="text1"/>
          <w:sz w:val="24"/>
          <w:szCs w:val="24"/>
        </w:rPr>
        <w:t xml:space="preserve"> new wave of organ trafficking of forced organ removal</w:t>
      </w:r>
      <w:r w:rsidR="005D3A42"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xml:space="preserve"> and organ theft targeting the poor and migrant</w:t>
      </w:r>
      <w:r w:rsidR="005D3A42"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xml:space="preserve"> are coming from East African countries</w:t>
      </w:r>
      <w:r w:rsidR="005D3A42"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w:t>
      </w:r>
      <w:r w:rsidR="005D3A42" w:rsidRPr="00C26353">
        <w:rPr>
          <w:rFonts w:ascii="Times New Roman" w:hAnsi="Times New Roman" w:cs="Times New Roman"/>
          <w:color w:val="000000" w:themeColor="text1"/>
          <w:sz w:val="24"/>
          <w:szCs w:val="24"/>
        </w:rPr>
        <w:t xml:space="preserve">as well as from </w:t>
      </w:r>
      <w:r w:rsidRPr="00C26353">
        <w:rPr>
          <w:rFonts w:ascii="Times New Roman" w:hAnsi="Times New Roman" w:cs="Times New Roman"/>
          <w:color w:val="000000" w:themeColor="text1"/>
          <w:sz w:val="24"/>
          <w:szCs w:val="24"/>
        </w:rPr>
        <w:t xml:space="preserve">conflict-prone areas in Central and West Africa. However, for the last three decades, in the Northern and Southern African corridors, Egypt, Libya, South Africa, and other conflict-prone and migrant areas </w:t>
      </w:r>
      <w:r w:rsidR="005D3A42" w:rsidRPr="00C26353">
        <w:rPr>
          <w:rFonts w:ascii="Times New Roman" w:hAnsi="Times New Roman" w:cs="Times New Roman"/>
          <w:color w:val="000000" w:themeColor="text1"/>
          <w:sz w:val="24"/>
          <w:szCs w:val="24"/>
        </w:rPr>
        <w:t>of</w:t>
      </w:r>
      <w:r w:rsidRPr="00C26353">
        <w:rPr>
          <w:rFonts w:ascii="Times New Roman" w:hAnsi="Times New Roman" w:cs="Times New Roman"/>
          <w:color w:val="000000" w:themeColor="text1"/>
          <w:sz w:val="24"/>
          <w:szCs w:val="24"/>
        </w:rPr>
        <w:t xml:space="preserve"> the continent have been hot spots of organ trafficking. In such organ commercialism and </w:t>
      </w:r>
      <w:r w:rsidRPr="00C26353">
        <w:rPr>
          <w:rFonts w:ascii="Times New Roman" w:hAnsi="Times New Roman" w:cs="Times New Roman"/>
          <w:color w:val="000000" w:themeColor="text1"/>
          <w:sz w:val="24"/>
          <w:szCs w:val="24"/>
        </w:rPr>
        <w:lastRenderedPageBreak/>
        <w:t>trafficking, various human and legal-personal actors are involved</w:t>
      </w:r>
      <w:r w:rsidR="00F562BD" w:rsidRPr="00C26353">
        <w:rPr>
          <w:rFonts w:ascii="Times New Roman" w:hAnsi="Times New Roman" w:cs="Times New Roman"/>
          <w:color w:val="000000" w:themeColor="text1"/>
          <w:sz w:val="24"/>
          <w:szCs w:val="24"/>
        </w:rPr>
        <w:t>, both from</w:t>
      </w:r>
      <w:r w:rsidRPr="00C26353">
        <w:rPr>
          <w:rFonts w:ascii="Times New Roman" w:hAnsi="Times New Roman" w:cs="Times New Roman"/>
          <w:color w:val="000000" w:themeColor="text1"/>
          <w:sz w:val="24"/>
          <w:szCs w:val="24"/>
        </w:rPr>
        <w:t xml:space="preserve"> within the region and </w:t>
      </w:r>
      <w:r w:rsidR="00F562BD" w:rsidRPr="00C26353">
        <w:rPr>
          <w:rFonts w:ascii="Times New Roman" w:hAnsi="Times New Roman" w:cs="Times New Roman"/>
          <w:color w:val="000000" w:themeColor="text1"/>
          <w:sz w:val="24"/>
          <w:szCs w:val="24"/>
        </w:rPr>
        <w:t xml:space="preserve">from </w:t>
      </w:r>
      <w:r w:rsidRPr="00C26353">
        <w:rPr>
          <w:rFonts w:ascii="Times New Roman" w:hAnsi="Times New Roman" w:cs="Times New Roman"/>
          <w:color w:val="000000" w:themeColor="text1"/>
          <w:sz w:val="24"/>
          <w:szCs w:val="24"/>
        </w:rPr>
        <w:t xml:space="preserve">outside. This regional and global dimension of organ trafficking makes the issue more systemic, structural, socio-economic, and political, grounded in the practice’s abuse, and connected to transplant tourism and migration. </w:t>
      </w:r>
      <w:bookmarkStart w:id="9" w:name="_Hlk53926703"/>
    </w:p>
    <w:p w:rsidR="00461BEA" w:rsidRPr="00C26353" w:rsidRDefault="00461BEA" w:rsidP="00461BEA">
      <w:pPr>
        <w:pStyle w:val="ListParagraph"/>
        <w:numPr>
          <w:ilvl w:val="0"/>
          <w:numId w:val="2"/>
        </w:numPr>
        <w:spacing w:line="240" w:lineRule="auto"/>
        <w:jc w:val="both"/>
        <w:rPr>
          <w:rFonts w:ascii="Times New Roman" w:hAnsi="Times New Roman" w:cs="Times New Roman"/>
          <w:b/>
          <w:bCs/>
          <w:color w:val="000000" w:themeColor="text1"/>
          <w:sz w:val="24"/>
          <w:szCs w:val="24"/>
        </w:rPr>
      </w:pPr>
      <w:r w:rsidRPr="00C26353">
        <w:rPr>
          <w:rFonts w:ascii="Times New Roman" w:hAnsi="Times New Roman" w:cs="Times New Roman"/>
          <w:b/>
          <w:bCs/>
          <w:color w:val="000000" w:themeColor="text1"/>
          <w:sz w:val="24"/>
          <w:szCs w:val="24"/>
        </w:rPr>
        <w:t>The Ethical Dilemma of Organ Trafficking, and the Context of Africa</w:t>
      </w:r>
    </w:p>
    <w:p w:rsidR="001F75CE" w:rsidRPr="00C26353" w:rsidRDefault="00461BEA" w:rsidP="00461BEA">
      <w:pPr>
        <w:spacing w:line="240" w:lineRule="auto"/>
        <w:jc w:val="both"/>
        <w:rPr>
          <w:rFonts w:ascii="Times New Roman" w:hAnsi="Times New Roman" w:cs="Times New Roman"/>
          <w:sz w:val="24"/>
          <w:szCs w:val="24"/>
        </w:rPr>
      </w:pPr>
      <w:r w:rsidRPr="00C26353">
        <w:rPr>
          <w:rFonts w:ascii="Times New Roman" w:hAnsi="Times New Roman" w:cs="Times New Roman"/>
          <w:color w:val="000000" w:themeColor="text1"/>
          <w:sz w:val="24"/>
          <w:szCs w:val="24"/>
        </w:rPr>
        <w:t xml:space="preserve">The broader ethical dilemma of organ trafficking rests on the contestation of altruism as a rule </w:t>
      </w:r>
      <w:r w:rsidR="00F562BD" w:rsidRPr="00C26353">
        <w:rPr>
          <w:rFonts w:ascii="Times New Roman" w:hAnsi="Times New Roman" w:cs="Times New Roman"/>
          <w:color w:val="000000" w:themeColor="text1"/>
          <w:sz w:val="24"/>
          <w:szCs w:val="24"/>
        </w:rPr>
        <w:t xml:space="preserve">for </w:t>
      </w:r>
      <w:r w:rsidRPr="00C26353">
        <w:rPr>
          <w:rFonts w:ascii="Times New Roman" w:hAnsi="Times New Roman" w:cs="Times New Roman"/>
          <w:color w:val="000000" w:themeColor="text1"/>
          <w:sz w:val="24"/>
          <w:szCs w:val="24"/>
        </w:rPr>
        <w:t xml:space="preserve">organ procurement and the resulting worldwide organ shortage. The incapability of altruistic transplant orthodoxy to serve as an applicable foundation for a public policy is </w:t>
      </w:r>
      <w:r w:rsidR="001325EA" w:rsidRPr="00C26353">
        <w:rPr>
          <w:rFonts w:ascii="Times New Roman" w:hAnsi="Times New Roman" w:cs="Times New Roman"/>
          <w:color w:val="000000" w:themeColor="text1"/>
          <w:sz w:val="24"/>
          <w:szCs w:val="24"/>
        </w:rPr>
        <w:t xml:space="preserve">often </w:t>
      </w:r>
      <w:r w:rsidRPr="00C26353">
        <w:rPr>
          <w:rFonts w:ascii="Times New Roman" w:hAnsi="Times New Roman" w:cs="Times New Roman"/>
          <w:color w:val="000000" w:themeColor="text1"/>
          <w:sz w:val="24"/>
          <w:szCs w:val="24"/>
        </w:rPr>
        <w:t xml:space="preserve">considered a reason for organ trafficking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07/s11892-005-0026-z","ISSN":"15344827","PMID":"16033682","abstract":"The Israeli experience discloses the relationship between the traditional altruistic basis of organ donation and the new alternatives based on a utilitarian conception of unrelated compensated donation. Although organ trafficking in Israel was dramatically intensified, cadaveric and living-related donations decreased. Reforms in living donations, such as evaluation committees for unrelated directed donors, were insignificant in terms of meeting the demand of patients and reducing the volume of trafficking. It is our contention that battling organ trafficking should provide patients with a realistic alternative for kidney donations. Our model of regulated nondirect paid donations is planned to legalize significant compensation for the unrelated donors drawing individuals from falling into the trap of organ traders. This program, together with uncompromised penalties, would hopefully eradicate organ trafficking. Copyright © 2005 by Current Science Inc.","author":[{"dropping-particle":"","family":"Mor","given":"Eytan","non-dropping-particle":"","parse-names":false,"suffix":""},{"dropping-particle":"","family":"Boas","given":"Hagai","non-dropping-particle":"","parse-names":false,"suffix":""}],"container-title":"Current Diabetes Reports","id":"ITEM-1","issue":"4","issued":{"date-parts":[["2005"]]},"page":"294-299","title":"Organ trafficking: Scope and ethical dilemma","type":"article-journal","volume":"5"},"uris":["http://www.mendeley.com/documents/?uuid=97f31239-d9ec-4e79-9d51-4173c195ee0a"]}],"mendeley":{"formattedCitation":"(37)","plainTextFormattedCitation":"(37)","previouslyFormattedCitation":"(37)"},"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37)</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r w:rsidR="005406F3" w:rsidRPr="00C26353">
        <w:rPr>
          <w:rFonts w:ascii="Times New Roman" w:hAnsi="Times New Roman" w:cs="Times New Roman"/>
          <w:sz w:val="24"/>
          <w:szCs w:val="24"/>
        </w:rPr>
        <w:t>In fact. t</w:t>
      </w:r>
      <w:r w:rsidRPr="00C26353">
        <w:rPr>
          <w:rFonts w:ascii="Times New Roman" w:hAnsi="Times New Roman" w:cs="Times New Roman"/>
          <w:sz w:val="24"/>
          <w:szCs w:val="24"/>
        </w:rPr>
        <w:t xml:space="preserve">he </w:t>
      </w:r>
      <w:r w:rsidR="005406F3" w:rsidRPr="00C26353">
        <w:rPr>
          <w:rFonts w:ascii="Times New Roman" w:hAnsi="Times New Roman" w:cs="Times New Roman"/>
          <w:sz w:val="24"/>
          <w:szCs w:val="24"/>
        </w:rPr>
        <w:t>debates</w:t>
      </w:r>
      <w:r w:rsidRPr="00C26353">
        <w:rPr>
          <w:rFonts w:ascii="Times New Roman" w:hAnsi="Times New Roman" w:cs="Times New Roman"/>
          <w:sz w:val="24"/>
          <w:szCs w:val="24"/>
        </w:rPr>
        <w:t xml:space="preserve"> </w:t>
      </w:r>
      <w:r w:rsidR="00F562BD" w:rsidRPr="00C26353">
        <w:rPr>
          <w:rFonts w:ascii="Times New Roman" w:hAnsi="Times New Roman" w:cs="Times New Roman"/>
          <w:sz w:val="24"/>
          <w:szCs w:val="24"/>
        </w:rPr>
        <w:t xml:space="preserve">on </w:t>
      </w:r>
      <w:r w:rsidRPr="00C26353">
        <w:rPr>
          <w:rFonts w:ascii="Times New Roman" w:hAnsi="Times New Roman" w:cs="Times New Roman"/>
          <w:sz w:val="24"/>
          <w:szCs w:val="24"/>
        </w:rPr>
        <w:t xml:space="preserve">organ transplantation ethics rests on various moral principles, broadly categorized as utilitarian and deontological in their ethical-philosophical orientation. </w:t>
      </w:r>
      <w:r w:rsidR="00F562BD" w:rsidRPr="00C26353">
        <w:rPr>
          <w:rFonts w:ascii="Times New Roman" w:hAnsi="Times New Roman" w:cs="Times New Roman"/>
          <w:sz w:val="24"/>
          <w:szCs w:val="24"/>
        </w:rPr>
        <w:t>Regarding transplantation, b</w:t>
      </w:r>
      <w:r w:rsidRPr="00C26353">
        <w:rPr>
          <w:rFonts w:ascii="Times New Roman" w:hAnsi="Times New Roman" w:cs="Times New Roman"/>
          <w:sz w:val="24"/>
          <w:szCs w:val="24"/>
        </w:rPr>
        <w:t>oth</w:t>
      </w:r>
      <w:r w:rsidR="00871A6D" w:rsidRPr="00C26353">
        <w:rPr>
          <w:rFonts w:ascii="Times New Roman" w:hAnsi="Times New Roman" w:cs="Times New Roman"/>
          <w:sz w:val="24"/>
          <w:szCs w:val="24"/>
        </w:rPr>
        <w:t xml:space="preserve"> </w:t>
      </w:r>
      <w:r w:rsidRPr="00C26353">
        <w:rPr>
          <w:rFonts w:ascii="Times New Roman" w:hAnsi="Times New Roman" w:cs="Times New Roman"/>
          <w:sz w:val="24"/>
          <w:szCs w:val="24"/>
        </w:rPr>
        <w:t>approaches</w:t>
      </w:r>
      <w:r w:rsidR="00874BAD" w:rsidRPr="00C26353">
        <w:rPr>
          <w:rFonts w:ascii="Times New Roman" w:hAnsi="Times New Roman" w:cs="Times New Roman"/>
          <w:sz w:val="24"/>
          <w:szCs w:val="24"/>
        </w:rPr>
        <w:t xml:space="preserve"> </w:t>
      </w:r>
      <w:r w:rsidRPr="00C26353">
        <w:rPr>
          <w:rFonts w:ascii="Times New Roman" w:hAnsi="Times New Roman" w:cs="Times New Roman"/>
          <w:sz w:val="24"/>
          <w:szCs w:val="24"/>
        </w:rPr>
        <w:t xml:space="preserve">agree </w:t>
      </w:r>
      <w:r w:rsidR="00F562BD" w:rsidRPr="00C26353">
        <w:rPr>
          <w:rFonts w:ascii="Times New Roman" w:hAnsi="Times New Roman" w:cs="Times New Roman"/>
          <w:sz w:val="24"/>
          <w:szCs w:val="24"/>
        </w:rPr>
        <w:t>that it is a</w:t>
      </w:r>
      <w:r w:rsidRPr="00C26353">
        <w:rPr>
          <w:rFonts w:ascii="Times New Roman" w:hAnsi="Times New Roman" w:cs="Times New Roman"/>
          <w:sz w:val="24"/>
          <w:szCs w:val="24"/>
        </w:rPr>
        <w:t xml:space="preserve"> significant achievement</w:t>
      </w:r>
      <w:r w:rsidR="00871A6D" w:rsidRPr="00C26353">
        <w:rPr>
          <w:rFonts w:ascii="Times New Roman" w:hAnsi="Times New Roman" w:cs="Times New Roman"/>
          <w:sz w:val="24"/>
          <w:szCs w:val="24"/>
        </w:rPr>
        <w:t xml:space="preserve"> </w:t>
      </w:r>
      <w:r w:rsidR="00F562BD" w:rsidRPr="00C26353">
        <w:rPr>
          <w:rFonts w:ascii="Times New Roman" w:hAnsi="Times New Roman" w:cs="Times New Roman"/>
          <w:sz w:val="24"/>
          <w:szCs w:val="24"/>
        </w:rPr>
        <w:t xml:space="preserve">in terms of </w:t>
      </w:r>
      <w:r w:rsidR="00871A6D" w:rsidRPr="00C26353">
        <w:rPr>
          <w:rFonts w:ascii="Times New Roman" w:hAnsi="Times New Roman" w:cs="Times New Roman"/>
          <w:sz w:val="24"/>
          <w:szCs w:val="24"/>
        </w:rPr>
        <w:t>improving the life of patients</w:t>
      </w:r>
      <w:r w:rsidRPr="00C26353">
        <w:rPr>
          <w:rFonts w:ascii="Times New Roman" w:hAnsi="Times New Roman" w:cs="Times New Roman"/>
          <w:sz w:val="24"/>
          <w:szCs w:val="24"/>
        </w:rPr>
        <w:t xml:space="preserve">, </w:t>
      </w:r>
      <w:r w:rsidR="00F562BD" w:rsidRPr="00C26353">
        <w:rPr>
          <w:rFonts w:ascii="Times New Roman" w:hAnsi="Times New Roman" w:cs="Times New Roman"/>
          <w:sz w:val="24"/>
          <w:szCs w:val="24"/>
        </w:rPr>
        <w:t>though</w:t>
      </w:r>
      <w:r w:rsidR="001B3045" w:rsidRPr="00C26353">
        <w:rPr>
          <w:rFonts w:ascii="Times New Roman" w:hAnsi="Times New Roman" w:cs="Times New Roman"/>
          <w:sz w:val="24"/>
          <w:szCs w:val="24"/>
        </w:rPr>
        <w:t>t</w:t>
      </w:r>
      <w:r w:rsidR="00F562BD" w:rsidRPr="00C26353">
        <w:rPr>
          <w:rFonts w:ascii="Times New Roman" w:hAnsi="Times New Roman" w:cs="Times New Roman"/>
          <w:sz w:val="24"/>
          <w:szCs w:val="24"/>
        </w:rPr>
        <w:t xml:space="preserve"> </w:t>
      </w:r>
      <w:r w:rsidRPr="00C26353">
        <w:rPr>
          <w:rFonts w:ascii="Times New Roman" w:hAnsi="Times New Roman" w:cs="Times New Roman"/>
          <w:sz w:val="24"/>
          <w:szCs w:val="24"/>
        </w:rPr>
        <w:t xml:space="preserve">there is a marked difference </w:t>
      </w:r>
      <w:r w:rsidR="00F562BD" w:rsidRPr="00C26353">
        <w:rPr>
          <w:rFonts w:ascii="Times New Roman" w:hAnsi="Times New Roman" w:cs="Times New Roman"/>
          <w:sz w:val="24"/>
          <w:szCs w:val="24"/>
        </w:rPr>
        <w:t xml:space="preserve">between them regarding </w:t>
      </w:r>
      <w:r w:rsidRPr="00C26353">
        <w:rPr>
          <w:rFonts w:ascii="Times New Roman" w:hAnsi="Times New Roman" w:cs="Times New Roman"/>
          <w:sz w:val="24"/>
          <w:szCs w:val="24"/>
        </w:rPr>
        <w:t xml:space="preserve">organ procurement and solutions for organ trafficking. </w:t>
      </w:r>
    </w:p>
    <w:p w:rsidR="00781BF4" w:rsidRPr="00C26353" w:rsidRDefault="00CB6870" w:rsidP="00461BEA">
      <w:pPr>
        <w:spacing w:line="240" w:lineRule="auto"/>
        <w:jc w:val="both"/>
        <w:rPr>
          <w:rFonts w:ascii="Times New Roman" w:hAnsi="Times New Roman" w:cs="Times New Roman"/>
          <w:sz w:val="24"/>
          <w:szCs w:val="24"/>
        </w:rPr>
      </w:pPr>
      <w:r w:rsidRPr="00C26353">
        <w:rPr>
          <w:rFonts w:ascii="Times New Roman" w:hAnsi="Times New Roman" w:cs="Times New Roman"/>
          <w:sz w:val="24"/>
          <w:szCs w:val="24"/>
        </w:rPr>
        <w:t>O</w:t>
      </w:r>
      <w:r w:rsidR="00A84D57" w:rsidRPr="00C26353">
        <w:rPr>
          <w:rFonts w:ascii="Times New Roman" w:hAnsi="Times New Roman" w:cs="Times New Roman"/>
          <w:sz w:val="24"/>
          <w:szCs w:val="24"/>
        </w:rPr>
        <w:t>rgan trafficking itself</w:t>
      </w:r>
      <w:r w:rsidRPr="00C26353">
        <w:rPr>
          <w:rFonts w:ascii="Times New Roman" w:hAnsi="Times New Roman" w:cs="Times New Roman"/>
          <w:sz w:val="24"/>
          <w:szCs w:val="24"/>
        </w:rPr>
        <w:t xml:space="preserve"> is not debate</w:t>
      </w:r>
      <w:r w:rsidR="00F562BD" w:rsidRPr="00C26353">
        <w:rPr>
          <w:rFonts w:ascii="Times New Roman" w:hAnsi="Times New Roman" w:cs="Times New Roman"/>
          <w:sz w:val="24"/>
          <w:szCs w:val="24"/>
        </w:rPr>
        <w:t>d</w:t>
      </w:r>
      <w:r w:rsidRPr="00C26353">
        <w:rPr>
          <w:rFonts w:ascii="Times New Roman" w:hAnsi="Times New Roman" w:cs="Times New Roman"/>
          <w:sz w:val="24"/>
          <w:szCs w:val="24"/>
        </w:rPr>
        <w:t xml:space="preserve"> in ethics as a controversial issue</w:t>
      </w:r>
      <w:r w:rsidR="00F562BD" w:rsidRPr="00C26353">
        <w:rPr>
          <w:rFonts w:ascii="Times New Roman" w:hAnsi="Times New Roman" w:cs="Times New Roman"/>
          <w:sz w:val="24"/>
          <w:szCs w:val="24"/>
        </w:rPr>
        <w:t>,</w:t>
      </w:r>
      <w:r w:rsidR="00162F1B" w:rsidRPr="00C26353">
        <w:rPr>
          <w:rFonts w:ascii="Times New Roman" w:hAnsi="Times New Roman" w:cs="Times New Roman"/>
          <w:sz w:val="24"/>
          <w:szCs w:val="24"/>
        </w:rPr>
        <w:t xml:space="preserve"> since it is an inhuman act and a crime</w:t>
      </w:r>
      <w:r w:rsidR="003624C5" w:rsidRPr="00C26353">
        <w:rPr>
          <w:rFonts w:ascii="Times New Roman" w:hAnsi="Times New Roman" w:cs="Times New Roman"/>
          <w:sz w:val="24"/>
          <w:szCs w:val="24"/>
        </w:rPr>
        <w:t>.</w:t>
      </w:r>
      <w:r w:rsidRPr="00C26353">
        <w:rPr>
          <w:rFonts w:ascii="Times New Roman" w:hAnsi="Times New Roman" w:cs="Times New Roman"/>
          <w:sz w:val="24"/>
          <w:szCs w:val="24"/>
        </w:rPr>
        <w:t xml:space="preserve"> </w:t>
      </w:r>
      <w:r w:rsidR="003624C5" w:rsidRPr="00C26353">
        <w:rPr>
          <w:rFonts w:ascii="Times New Roman" w:hAnsi="Times New Roman" w:cs="Times New Roman"/>
          <w:sz w:val="24"/>
          <w:szCs w:val="24"/>
        </w:rPr>
        <w:t>Instead,</w:t>
      </w:r>
      <w:r w:rsidRPr="00C26353">
        <w:rPr>
          <w:rFonts w:ascii="Times New Roman" w:hAnsi="Times New Roman" w:cs="Times New Roman"/>
          <w:sz w:val="24"/>
          <w:szCs w:val="24"/>
        </w:rPr>
        <w:t xml:space="preserve"> </w:t>
      </w:r>
      <w:r w:rsidR="00A84D57" w:rsidRPr="00C26353">
        <w:rPr>
          <w:rFonts w:ascii="Times New Roman" w:hAnsi="Times New Roman" w:cs="Times New Roman"/>
          <w:sz w:val="24"/>
          <w:szCs w:val="24"/>
        </w:rPr>
        <w:t xml:space="preserve">the </w:t>
      </w:r>
      <w:r w:rsidR="001F75CE" w:rsidRPr="00C26353">
        <w:rPr>
          <w:rFonts w:ascii="Times New Roman" w:hAnsi="Times New Roman" w:cs="Times New Roman"/>
          <w:sz w:val="24"/>
          <w:szCs w:val="24"/>
        </w:rPr>
        <w:t xml:space="preserve">ethical </w:t>
      </w:r>
      <w:r w:rsidR="003B6F8B" w:rsidRPr="00C26353">
        <w:rPr>
          <w:rFonts w:ascii="Times New Roman" w:hAnsi="Times New Roman" w:cs="Times New Roman"/>
          <w:sz w:val="24"/>
          <w:szCs w:val="24"/>
        </w:rPr>
        <w:t>controversy</w:t>
      </w:r>
      <w:r w:rsidR="001F75CE" w:rsidRPr="00C26353">
        <w:rPr>
          <w:rFonts w:ascii="Times New Roman" w:hAnsi="Times New Roman" w:cs="Times New Roman"/>
          <w:sz w:val="24"/>
          <w:szCs w:val="24"/>
        </w:rPr>
        <w:t xml:space="preserve"> over organ trafficking rests on the method of organ procurement</w:t>
      </w:r>
      <w:r w:rsidR="00584BF1" w:rsidRPr="00C26353">
        <w:rPr>
          <w:rFonts w:ascii="Times New Roman" w:hAnsi="Times New Roman" w:cs="Times New Roman"/>
          <w:sz w:val="24"/>
          <w:szCs w:val="24"/>
        </w:rPr>
        <w:t xml:space="preserve"> and illegal </w:t>
      </w:r>
      <w:r w:rsidR="00FE7806" w:rsidRPr="00C26353">
        <w:rPr>
          <w:rFonts w:ascii="Times New Roman" w:hAnsi="Times New Roman" w:cs="Times New Roman"/>
          <w:sz w:val="24"/>
          <w:szCs w:val="24"/>
        </w:rPr>
        <w:t>transplantation</w:t>
      </w:r>
      <w:r w:rsidR="001F75CE" w:rsidRPr="00C26353">
        <w:rPr>
          <w:rFonts w:ascii="Times New Roman" w:hAnsi="Times New Roman" w:cs="Times New Roman"/>
          <w:sz w:val="24"/>
          <w:szCs w:val="24"/>
        </w:rPr>
        <w:t xml:space="preserve">. </w:t>
      </w:r>
      <w:r w:rsidR="00584BF1" w:rsidRPr="00C26353">
        <w:rPr>
          <w:rFonts w:ascii="Times New Roman" w:hAnsi="Times New Roman" w:cs="Times New Roman"/>
          <w:sz w:val="24"/>
          <w:szCs w:val="24"/>
        </w:rPr>
        <w:t>Specifically</w:t>
      </w:r>
      <w:r w:rsidR="00162F1B" w:rsidRPr="00C26353">
        <w:rPr>
          <w:rFonts w:ascii="Times New Roman" w:hAnsi="Times New Roman" w:cs="Times New Roman"/>
          <w:sz w:val="24"/>
          <w:szCs w:val="24"/>
        </w:rPr>
        <w:t>, the</w:t>
      </w:r>
      <w:r w:rsidR="00A84D57" w:rsidRPr="00C26353">
        <w:rPr>
          <w:rFonts w:ascii="Times New Roman" w:hAnsi="Times New Roman" w:cs="Times New Roman"/>
          <w:sz w:val="24"/>
          <w:szCs w:val="24"/>
        </w:rPr>
        <w:t xml:space="preserve"> ethical </w:t>
      </w:r>
      <w:r w:rsidR="00F562BD" w:rsidRPr="00C26353">
        <w:rPr>
          <w:rFonts w:ascii="Times New Roman" w:hAnsi="Times New Roman" w:cs="Times New Roman"/>
          <w:sz w:val="24"/>
          <w:szCs w:val="24"/>
        </w:rPr>
        <w:t xml:space="preserve">dimension </w:t>
      </w:r>
      <w:r w:rsidR="00871A6D" w:rsidRPr="00C26353">
        <w:rPr>
          <w:rFonts w:ascii="Times New Roman" w:hAnsi="Times New Roman" w:cs="Times New Roman"/>
          <w:sz w:val="24"/>
          <w:szCs w:val="24"/>
        </w:rPr>
        <w:t xml:space="preserve">of </w:t>
      </w:r>
      <w:r w:rsidR="00162F1B" w:rsidRPr="00C26353">
        <w:rPr>
          <w:rFonts w:ascii="Times New Roman" w:hAnsi="Times New Roman" w:cs="Times New Roman"/>
          <w:sz w:val="24"/>
          <w:szCs w:val="24"/>
        </w:rPr>
        <w:t>organ trafficking is</w:t>
      </w:r>
      <w:r w:rsidR="00A84D57" w:rsidRPr="00C26353">
        <w:rPr>
          <w:rFonts w:ascii="Times New Roman" w:hAnsi="Times New Roman" w:cs="Times New Roman"/>
          <w:sz w:val="24"/>
          <w:szCs w:val="24"/>
        </w:rPr>
        <w:t xml:space="preserve"> viewed in light of </w:t>
      </w:r>
      <w:r w:rsidR="003624C5" w:rsidRPr="00C26353">
        <w:rPr>
          <w:rFonts w:ascii="Times New Roman" w:hAnsi="Times New Roman" w:cs="Times New Roman"/>
          <w:sz w:val="24"/>
          <w:szCs w:val="24"/>
        </w:rPr>
        <w:t>the method of organ procurement</w:t>
      </w:r>
      <w:r w:rsidR="00F562BD" w:rsidRPr="00C26353">
        <w:rPr>
          <w:rFonts w:ascii="Times New Roman" w:hAnsi="Times New Roman" w:cs="Times New Roman"/>
          <w:sz w:val="24"/>
          <w:szCs w:val="24"/>
        </w:rPr>
        <w:t>,</w:t>
      </w:r>
      <w:r w:rsidR="003624C5" w:rsidRPr="00C26353">
        <w:rPr>
          <w:rFonts w:ascii="Times New Roman" w:hAnsi="Times New Roman" w:cs="Times New Roman"/>
          <w:sz w:val="24"/>
          <w:szCs w:val="24"/>
        </w:rPr>
        <w:t xml:space="preserve"> </w:t>
      </w:r>
      <w:r w:rsidR="00A84D57" w:rsidRPr="00C26353">
        <w:rPr>
          <w:rFonts w:ascii="Times New Roman" w:hAnsi="Times New Roman" w:cs="Times New Roman"/>
          <w:sz w:val="24"/>
          <w:szCs w:val="24"/>
        </w:rPr>
        <w:t>illegal transplantation</w:t>
      </w:r>
      <w:r w:rsidR="00F562BD" w:rsidRPr="00C26353">
        <w:rPr>
          <w:rFonts w:ascii="Times New Roman" w:hAnsi="Times New Roman" w:cs="Times New Roman"/>
          <w:sz w:val="24"/>
          <w:szCs w:val="24"/>
        </w:rPr>
        <w:t>,</w:t>
      </w:r>
      <w:r w:rsidR="00342DE1" w:rsidRPr="00C26353">
        <w:rPr>
          <w:rFonts w:ascii="Times New Roman" w:hAnsi="Times New Roman" w:cs="Times New Roman"/>
          <w:sz w:val="24"/>
          <w:szCs w:val="24"/>
        </w:rPr>
        <w:t xml:space="preserve"> and organ selling</w:t>
      </w:r>
      <w:r w:rsidR="0039720A" w:rsidRPr="00C26353">
        <w:rPr>
          <w:rFonts w:ascii="Times New Roman" w:hAnsi="Times New Roman" w:cs="Times New Roman"/>
          <w:sz w:val="24"/>
          <w:szCs w:val="24"/>
        </w:rPr>
        <w:t>,</w:t>
      </w:r>
      <w:r w:rsidR="003624C5" w:rsidRPr="00C26353">
        <w:rPr>
          <w:rFonts w:ascii="Times New Roman" w:hAnsi="Times New Roman" w:cs="Times New Roman"/>
          <w:sz w:val="24"/>
          <w:szCs w:val="24"/>
        </w:rPr>
        <w:t xml:space="preserve"> which further fuels organ trafficking</w:t>
      </w:r>
      <w:r w:rsidR="00342DE1" w:rsidRPr="00C26353">
        <w:rPr>
          <w:rFonts w:ascii="Times New Roman" w:hAnsi="Times New Roman" w:cs="Times New Roman"/>
          <w:sz w:val="24"/>
          <w:szCs w:val="24"/>
        </w:rPr>
        <w:t>.</w:t>
      </w:r>
      <w:r w:rsidR="00A84D57" w:rsidRPr="00C26353">
        <w:rPr>
          <w:rFonts w:ascii="Times New Roman" w:hAnsi="Times New Roman" w:cs="Times New Roman"/>
          <w:sz w:val="24"/>
          <w:szCs w:val="24"/>
        </w:rPr>
        <w:t xml:space="preserve"> </w:t>
      </w:r>
      <w:r w:rsidR="001F75CE" w:rsidRPr="00C26353">
        <w:rPr>
          <w:rFonts w:ascii="Times New Roman" w:hAnsi="Times New Roman" w:cs="Times New Roman"/>
          <w:sz w:val="24"/>
          <w:szCs w:val="24"/>
        </w:rPr>
        <w:t xml:space="preserve">In mainstream ethics and </w:t>
      </w:r>
      <w:r w:rsidR="0088623D" w:rsidRPr="00C26353">
        <w:rPr>
          <w:rFonts w:ascii="Times New Roman" w:hAnsi="Times New Roman" w:cs="Times New Roman"/>
          <w:sz w:val="24"/>
          <w:szCs w:val="24"/>
        </w:rPr>
        <w:t xml:space="preserve">in the </w:t>
      </w:r>
      <w:r w:rsidR="001F75CE" w:rsidRPr="00C26353">
        <w:rPr>
          <w:rFonts w:ascii="Times New Roman" w:hAnsi="Times New Roman" w:cs="Times New Roman"/>
          <w:sz w:val="24"/>
          <w:szCs w:val="24"/>
        </w:rPr>
        <w:t>laws o</w:t>
      </w:r>
      <w:r w:rsidR="0088623D" w:rsidRPr="00C26353">
        <w:rPr>
          <w:rFonts w:ascii="Times New Roman" w:hAnsi="Times New Roman" w:cs="Times New Roman"/>
          <w:sz w:val="24"/>
          <w:szCs w:val="24"/>
        </w:rPr>
        <w:t>n</w:t>
      </w:r>
      <w:r w:rsidR="001F75CE" w:rsidRPr="00C26353">
        <w:rPr>
          <w:rFonts w:ascii="Times New Roman" w:hAnsi="Times New Roman" w:cs="Times New Roman"/>
          <w:sz w:val="24"/>
          <w:szCs w:val="24"/>
        </w:rPr>
        <w:t xml:space="preserve"> transplantation</w:t>
      </w:r>
      <w:r w:rsidR="00342DE1" w:rsidRPr="00C26353">
        <w:rPr>
          <w:rFonts w:ascii="Times New Roman" w:hAnsi="Times New Roman" w:cs="Times New Roman"/>
          <w:sz w:val="24"/>
          <w:szCs w:val="24"/>
        </w:rPr>
        <w:t xml:space="preserve"> medicine</w:t>
      </w:r>
      <w:r w:rsidR="001F75CE" w:rsidRPr="00C26353">
        <w:rPr>
          <w:rFonts w:ascii="Times New Roman" w:hAnsi="Times New Roman" w:cs="Times New Roman"/>
          <w:sz w:val="24"/>
          <w:szCs w:val="24"/>
        </w:rPr>
        <w:t>,</w:t>
      </w:r>
      <w:r w:rsidR="0008237F" w:rsidRPr="00C26353">
        <w:rPr>
          <w:rFonts w:ascii="Times New Roman" w:hAnsi="Times New Roman" w:cs="Times New Roman"/>
          <w:sz w:val="24"/>
          <w:szCs w:val="24"/>
        </w:rPr>
        <w:t xml:space="preserve"> organ transplantation rests on altruistic organ donation that favors genetically related donors</w:t>
      </w:r>
      <w:r w:rsidR="00EA315A" w:rsidRPr="00C26353">
        <w:rPr>
          <w:rFonts w:ascii="Times New Roman" w:hAnsi="Times New Roman" w:cs="Times New Roman"/>
          <w:sz w:val="24"/>
          <w:szCs w:val="24"/>
        </w:rPr>
        <w:t xml:space="preserve"> as a method of organ procurement</w:t>
      </w:r>
      <w:r w:rsidR="0008237F" w:rsidRPr="00C26353">
        <w:rPr>
          <w:rFonts w:ascii="Times New Roman" w:hAnsi="Times New Roman" w:cs="Times New Roman"/>
          <w:sz w:val="24"/>
          <w:szCs w:val="24"/>
        </w:rPr>
        <w:t xml:space="preserve">. </w:t>
      </w:r>
      <w:r w:rsidR="006E6ED4" w:rsidRPr="00C26353">
        <w:rPr>
          <w:rFonts w:ascii="Times New Roman" w:hAnsi="Times New Roman" w:cs="Times New Roman"/>
          <w:sz w:val="24"/>
          <w:szCs w:val="24"/>
        </w:rPr>
        <w:t xml:space="preserve">However, the </w:t>
      </w:r>
      <w:r w:rsidR="0008237F" w:rsidRPr="00C26353">
        <w:rPr>
          <w:rFonts w:ascii="Times New Roman" w:hAnsi="Times New Roman" w:cs="Times New Roman"/>
          <w:sz w:val="24"/>
          <w:szCs w:val="24"/>
        </w:rPr>
        <w:t>problem is</w:t>
      </w:r>
      <w:r w:rsidR="00EA315A" w:rsidRPr="00C26353">
        <w:rPr>
          <w:rFonts w:ascii="Times New Roman" w:hAnsi="Times New Roman" w:cs="Times New Roman"/>
          <w:sz w:val="24"/>
          <w:szCs w:val="24"/>
        </w:rPr>
        <w:t xml:space="preserve"> that</w:t>
      </w:r>
      <w:r w:rsidR="0008237F" w:rsidRPr="00C26353">
        <w:rPr>
          <w:rFonts w:ascii="Times New Roman" w:hAnsi="Times New Roman" w:cs="Times New Roman"/>
          <w:sz w:val="24"/>
          <w:szCs w:val="24"/>
        </w:rPr>
        <w:t xml:space="preserve"> this method of organ procurement is incapable </w:t>
      </w:r>
      <w:r w:rsidR="0088623D" w:rsidRPr="00C26353">
        <w:rPr>
          <w:rFonts w:ascii="Times New Roman" w:hAnsi="Times New Roman" w:cs="Times New Roman"/>
          <w:sz w:val="24"/>
          <w:szCs w:val="24"/>
        </w:rPr>
        <w:t xml:space="preserve">of </w:t>
      </w:r>
      <w:r w:rsidR="0008237F" w:rsidRPr="00C26353">
        <w:rPr>
          <w:rFonts w:ascii="Times New Roman" w:hAnsi="Times New Roman" w:cs="Times New Roman"/>
          <w:sz w:val="24"/>
          <w:szCs w:val="24"/>
        </w:rPr>
        <w:t>satisfy</w:t>
      </w:r>
      <w:r w:rsidR="0088623D" w:rsidRPr="00C26353">
        <w:rPr>
          <w:rFonts w:ascii="Times New Roman" w:hAnsi="Times New Roman" w:cs="Times New Roman"/>
          <w:sz w:val="24"/>
          <w:szCs w:val="24"/>
        </w:rPr>
        <w:t>ing</w:t>
      </w:r>
      <w:r w:rsidR="0008237F" w:rsidRPr="00C26353">
        <w:rPr>
          <w:rFonts w:ascii="Times New Roman" w:hAnsi="Times New Roman" w:cs="Times New Roman"/>
          <w:sz w:val="24"/>
          <w:szCs w:val="24"/>
        </w:rPr>
        <w:t xml:space="preserve"> the increasing organ demand</w:t>
      </w:r>
      <w:r w:rsidR="0088623D" w:rsidRPr="00C26353">
        <w:rPr>
          <w:rFonts w:ascii="Times New Roman" w:hAnsi="Times New Roman" w:cs="Times New Roman"/>
          <w:sz w:val="24"/>
          <w:szCs w:val="24"/>
        </w:rPr>
        <w:t>,</w:t>
      </w:r>
      <w:r w:rsidR="006E6ED4" w:rsidRPr="00C26353">
        <w:rPr>
          <w:rFonts w:ascii="Times New Roman" w:hAnsi="Times New Roman" w:cs="Times New Roman"/>
          <w:sz w:val="24"/>
          <w:szCs w:val="24"/>
        </w:rPr>
        <w:t xml:space="preserve"> which further </w:t>
      </w:r>
      <w:r w:rsidR="00781BF4" w:rsidRPr="00C26353">
        <w:rPr>
          <w:rFonts w:ascii="Times New Roman" w:hAnsi="Times New Roman" w:cs="Times New Roman"/>
          <w:sz w:val="24"/>
          <w:szCs w:val="24"/>
        </w:rPr>
        <w:t>drives</w:t>
      </w:r>
      <w:r w:rsidR="006E6ED4" w:rsidRPr="00C26353">
        <w:rPr>
          <w:rFonts w:ascii="Times New Roman" w:hAnsi="Times New Roman" w:cs="Times New Roman"/>
          <w:sz w:val="24"/>
          <w:szCs w:val="24"/>
        </w:rPr>
        <w:t xml:space="preserve"> illegal organ transplantation</w:t>
      </w:r>
      <w:r w:rsidR="00342DE1" w:rsidRPr="00C26353">
        <w:rPr>
          <w:rFonts w:ascii="Times New Roman" w:hAnsi="Times New Roman" w:cs="Times New Roman"/>
          <w:sz w:val="24"/>
          <w:szCs w:val="24"/>
        </w:rPr>
        <w:t xml:space="preserve"> and </w:t>
      </w:r>
      <w:r w:rsidR="0088623D" w:rsidRPr="00C26353">
        <w:rPr>
          <w:rFonts w:ascii="Times New Roman" w:hAnsi="Times New Roman" w:cs="Times New Roman"/>
          <w:sz w:val="24"/>
          <w:szCs w:val="24"/>
        </w:rPr>
        <w:t xml:space="preserve">the </w:t>
      </w:r>
      <w:r w:rsidR="00342DE1" w:rsidRPr="00C26353">
        <w:rPr>
          <w:rFonts w:ascii="Times New Roman" w:hAnsi="Times New Roman" w:cs="Times New Roman"/>
          <w:sz w:val="24"/>
          <w:szCs w:val="24"/>
        </w:rPr>
        <w:t>resulting organ trafficking</w:t>
      </w:r>
      <w:r w:rsidR="0008237F" w:rsidRPr="00C26353">
        <w:rPr>
          <w:rFonts w:ascii="Times New Roman" w:hAnsi="Times New Roman" w:cs="Times New Roman"/>
          <w:sz w:val="24"/>
          <w:szCs w:val="24"/>
        </w:rPr>
        <w:t>.</w:t>
      </w:r>
      <w:r w:rsidR="00C54AB8" w:rsidRPr="00C26353">
        <w:rPr>
          <w:rFonts w:ascii="Times New Roman" w:hAnsi="Times New Roman" w:cs="Times New Roman"/>
          <w:sz w:val="24"/>
          <w:szCs w:val="24"/>
        </w:rPr>
        <w:t xml:space="preserve"> </w:t>
      </w:r>
      <w:r w:rsidR="00871A6D" w:rsidRPr="00C26353">
        <w:rPr>
          <w:rFonts w:ascii="Times New Roman" w:hAnsi="Times New Roman" w:cs="Times New Roman"/>
          <w:sz w:val="24"/>
          <w:szCs w:val="24"/>
        </w:rPr>
        <w:t>Thus</w:t>
      </w:r>
      <w:r w:rsidR="001F75CE" w:rsidRPr="00C26353">
        <w:rPr>
          <w:rFonts w:ascii="Times New Roman" w:hAnsi="Times New Roman" w:cs="Times New Roman"/>
          <w:sz w:val="24"/>
          <w:szCs w:val="24"/>
        </w:rPr>
        <w:t>, alternative</w:t>
      </w:r>
      <w:r w:rsidR="002E114D" w:rsidRPr="00C26353">
        <w:rPr>
          <w:rFonts w:ascii="Times New Roman" w:hAnsi="Times New Roman" w:cs="Times New Roman"/>
          <w:sz w:val="24"/>
          <w:szCs w:val="24"/>
        </w:rPr>
        <w:t xml:space="preserve"> recommendation</w:t>
      </w:r>
      <w:r w:rsidR="0088623D" w:rsidRPr="00C26353">
        <w:rPr>
          <w:rFonts w:ascii="Times New Roman" w:hAnsi="Times New Roman" w:cs="Times New Roman"/>
          <w:sz w:val="24"/>
          <w:szCs w:val="24"/>
        </w:rPr>
        <w:t>s</w:t>
      </w:r>
      <w:r w:rsidR="002E114D" w:rsidRPr="00C26353">
        <w:rPr>
          <w:rFonts w:ascii="Times New Roman" w:hAnsi="Times New Roman" w:cs="Times New Roman"/>
          <w:sz w:val="24"/>
          <w:szCs w:val="24"/>
        </w:rPr>
        <w:t xml:space="preserve"> </w:t>
      </w:r>
      <w:r w:rsidR="001F75CE" w:rsidRPr="00C26353">
        <w:rPr>
          <w:rFonts w:ascii="Times New Roman" w:hAnsi="Times New Roman" w:cs="Times New Roman"/>
          <w:sz w:val="24"/>
          <w:szCs w:val="24"/>
        </w:rPr>
        <w:t>such as organ commerce</w:t>
      </w:r>
      <w:r w:rsidR="0008237F" w:rsidRPr="00C26353">
        <w:rPr>
          <w:rFonts w:ascii="Times New Roman" w:hAnsi="Times New Roman" w:cs="Times New Roman"/>
          <w:sz w:val="24"/>
          <w:szCs w:val="24"/>
        </w:rPr>
        <w:t xml:space="preserve"> and</w:t>
      </w:r>
      <w:r w:rsidR="001F75CE" w:rsidRPr="00C26353">
        <w:rPr>
          <w:rFonts w:ascii="Times New Roman" w:hAnsi="Times New Roman" w:cs="Times New Roman"/>
          <w:sz w:val="24"/>
          <w:szCs w:val="24"/>
        </w:rPr>
        <w:t xml:space="preserve"> compensation </w:t>
      </w:r>
      <w:r w:rsidR="0088623D" w:rsidRPr="00C26353">
        <w:rPr>
          <w:rFonts w:ascii="Times New Roman" w:hAnsi="Times New Roman" w:cs="Times New Roman"/>
          <w:sz w:val="24"/>
          <w:szCs w:val="24"/>
        </w:rPr>
        <w:t xml:space="preserve">for </w:t>
      </w:r>
      <w:r w:rsidR="001F75CE" w:rsidRPr="00C26353">
        <w:rPr>
          <w:rFonts w:ascii="Times New Roman" w:hAnsi="Times New Roman" w:cs="Times New Roman"/>
          <w:sz w:val="24"/>
          <w:szCs w:val="24"/>
        </w:rPr>
        <w:t xml:space="preserve">donors </w:t>
      </w:r>
      <w:r w:rsidR="0008237F" w:rsidRPr="00C26353">
        <w:rPr>
          <w:rFonts w:ascii="Times New Roman" w:hAnsi="Times New Roman" w:cs="Times New Roman"/>
          <w:sz w:val="24"/>
          <w:szCs w:val="24"/>
        </w:rPr>
        <w:t>are suggested as solutions to satisfy the increasing demand for organs.</w:t>
      </w:r>
    </w:p>
    <w:p w:rsidR="00461BEA" w:rsidRPr="00C26353" w:rsidRDefault="006E6ED4" w:rsidP="00461BEA">
      <w:pPr>
        <w:spacing w:line="240" w:lineRule="auto"/>
        <w:jc w:val="both"/>
        <w:rPr>
          <w:rFonts w:ascii="Times New Roman" w:hAnsi="Times New Roman" w:cs="Times New Roman"/>
          <w:sz w:val="24"/>
          <w:szCs w:val="24"/>
        </w:rPr>
      </w:pPr>
      <w:r w:rsidRPr="00C26353">
        <w:rPr>
          <w:rFonts w:ascii="Times New Roman" w:hAnsi="Times New Roman" w:cs="Times New Roman"/>
          <w:sz w:val="24"/>
          <w:szCs w:val="24"/>
        </w:rPr>
        <w:t xml:space="preserve">The debate </w:t>
      </w:r>
      <w:r w:rsidR="0088623D" w:rsidRPr="00C26353">
        <w:rPr>
          <w:rFonts w:ascii="Times New Roman" w:hAnsi="Times New Roman" w:cs="Times New Roman"/>
          <w:sz w:val="24"/>
          <w:szCs w:val="24"/>
        </w:rPr>
        <w:t xml:space="preserve">on </w:t>
      </w:r>
      <w:r w:rsidRPr="00C26353">
        <w:rPr>
          <w:rFonts w:ascii="Times New Roman" w:hAnsi="Times New Roman" w:cs="Times New Roman"/>
          <w:sz w:val="24"/>
          <w:szCs w:val="24"/>
        </w:rPr>
        <w:t xml:space="preserve">organ trafficking rests </w:t>
      </w:r>
      <w:r w:rsidR="0085117E" w:rsidRPr="00C26353">
        <w:rPr>
          <w:rFonts w:ascii="Times New Roman" w:hAnsi="Times New Roman" w:cs="Times New Roman"/>
          <w:sz w:val="24"/>
          <w:szCs w:val="24"/>
        </w:rPr>
        <w:t xml:space="preserve">on </w:t>
      </w:r>
      <w:r w:rsidR="001325EA" w:rsidRPr="00C26353">
        <w:rPr>
          <w:rFonts w:ascii="Times New Roman" w:hAnsi="Times New Roman" w:cs="Times New Roman"/>
          <w:sz w:val="24"/>
          <w:szCs w:val="24"/>
        </w:rPr>
        <w:t xml:space="preserve">the above </w:t>
      </w:r>
      <w:r w:rsidRPr="00C26353">
        <w:rPr>
          <w:rFonts w:ascii="Times New Roman" w:hAnsi="Times New Roman" w:cs="Times New Roman"/>
          <w:sz w:val="24"/>
          <w:szCs w:val="24"/>
        </w:rPr>
        <w:t xml:space="preserve">two ethical standpoints. </w:t>
      </w:r>
      <w:r w:rsidR="0088623D" w:rsidRPr="00C26353">
        <w:rPr>
          <w:rFonts w:ascii="Times New Roman" w:hAnsi="Times New Roman" w:cs="Times New Roman"/>
          <w:sz w:val="24"/>
          <w:szCs w:val="24"/>
        </w:rPr>
        <w:t xml:space="preserve">From </w:t>
      </w:r>
      <w:r w:rsidRPr="00C26353">
        <w:rPr>
          <w:rFonts w:ascii="Times New Roman" w:hAnsi="Times New Roman" w:cs="Times New Roman"/>
          <w:sz w:val="24"/>
          <w:szCs w:val="24"/>
        </w:rPr>
        <w:t>the deontological standpoint, permitting organ selling by bypassing the rule of altruistic donation is considered a reason for organ trafficking.</w:t>
      </w:r>
      <w:r w:rsidR="0085117E" w:rsidRPr="00C26353">
        <w:rPr>
          <w:rFonts w:ascii="Times New Roman" w:hAnsi="Times New Roman" w:cs="Times New Roman"/>
          <w:sz w:val="24"/>
          <w:szCs w:val="24"/>
        </w:rPr>
        <w:t xml:space="preserve"> </w:t>
      </w:r>
      <w:r w:rsidR="00584BF1" w:rsidRPr="00C26353">
        <w:rPr>
          <w:rFonts w:ascii="Times New Roman" w:hAnsi="Times New Roman" w:cs="Times New Roman"/>
          <w:sz w:val="24"/>
          <w:szCs w:val="24"/>
        </w:rPr>
        <w:t>O</w:t>
      </w:r>
      <w:r w:rsidR="003B6F8B" w:rsidRPr="00C26353">
        <w:rPr>
          <w:rFonts w:ascii="Times New Roman" w:hAnsi="Times New Roman" w:cs="Times New Roman"/>
          <w:sz w:val="24"/>
          <w:szCs w:val="24"/>
        </w:rPr>
        <w:t>n the other hand</w:t>
      </w:r>
      <w:r w:rsidR="0085117E" w:rsidRPr="00C26353">
        <w:rPr>
          <w:rFonts w:ascii="Times New Roman" w:hAnsi="Times New Roman" w:cs="Times New Roman"/>
          <w:sz w:val="24"/>
          <w:szCs w:val="24"/>
        </w:rPr>
        <w:t>, in the utilitarian perspective</w:t>
      </w:r>
      <w:r w:rsidR="003B6F8B" w:rsidRPr="00C26353">
        <w:rPr>
          <w:rFonts w:ascii="Times New Roman" w:hAnsi="Times New Roman" w:cs="Times New Roman"/>
          <w:sz w:val="24"/>
          <w:szCs w:val="24"/>
        </w:rPr>
        <w:t>,</w:t>
      </w:r>
      <w:r w:rsidR="0085117E" w:rsidRPr="00C26353">
        <w:rPr>
          <w:rFonts w:ascii="Times New Roman" w:hAnsi="Times New Roman" w:cs="Times New Roman"/>
          <w:sz w:val="24"/>
          <w:szCs w:val="24"/>
        </w:rPr>
        <w:t xml:space="preserve"> the incapability of altruistic donation to satisfy the rising organ demand is </w:t>
      </w:r>
      <w:r w:rsidR="00EA315A" w:rsidRPr="00C26353">
        <w:rPr>
          <w:rFonts w:ascii="Times New Roman" w:hAnsi="Times New Roman" w:cs="Times New Roman"/>
          <w:sz w:val="24"/>
          <w:szCs w:val="24"/>
        </w:rPr>
        <w:t xml:space="preserve">mentioned as </w:t>
      </w:r>
      <w:r w:rsidR="00780F5D" w:rsidRPr="00C26353">
        <w:rPr>
          <w:rFonts w:ascii="Times New Roman" w:hAnsi="Times New Roman" w:cs="Times New Roman"/>
          <w:sz w:val="24"/>
          <w:szCs w:val="24"/>
        </w:rPr>
        <w:t xml:space="preserve">a </w:t>
      </w:r>
      <w:r w:rsidR="0088623D" w:rsidRPr="00C26353">
        <w:rPr>
          <w:rFonts w:ascii="Times New Roman" w:hAnsi="Times New Roman" w:cs="Times New Roman"/>
          <w:sz w:val="24"/>
          <w:szCs w:val="24"/>
        </w:rPr>
        <w:t xml:space="preserve">reason </w:t>
      </w:r>
      <w:r w:rsidR="0085117E" w:rsidRPr="00C26353">
        <w:rPr>
          <w:rFonts w:ascii="Times New Roman" w:hAnsi="Times New Roman" w:cs="Times New Roman"/>
          <w:sz w:val="24"/>
          <w:szCs w:val="24"/>
        </w:rPr>
        <w:t xml:space="preserve">for organ trafficking. </w:t>
      </w:r>
      <w:r w:rsidR="00874BAD" w:rsidRPr="00C26353">
        <w:rPr>
          <w:rFonts w:ascii="Times New Roman" w:hAnsi="Times New Roman" w:cs="Times New Roman"/>
          <w:sz w:val="24"/>
          <w:szCs w:val="24"/>
        </w:rPr>
        <w:t xml:space="preserve">For instance, </w:t>
      </w:r>
      <w:r w:rsidR="00EA315A" w:rsidRPr="00C26353">
        <w:rPr>
          <w:rFonts w:ascii="Times New Roman" w:hAnsi="Times New Roman" w:cs="Times New Roman"/>
          <w:sz w:val="24"/>
          <w:szCs w:val="24"/>
        </w:rPr>
        <w:t>i</w:t>
      </w:r>
      <w:r w:rsidR="00461BEA" w:rsidRPr="00C26353">
        <w:rPr>
          <w:rFonts w:ascii="Times New Roman" w:hAnsi="Times New Roman" w:cs="Times New Roman"/>
          <w:sz w:val="24"/>
          <w:szCs w:val="24"/>
        </w:rPr>
        <w:t>n the deontological</w:t>
      </w:r>
      <w:r w:rsidR="0088623D" w:rsidRPr="00C26353">
        <w:rPr>
          <w:rFonts w:ascii="Times New Roman" w:hAnsi="Times New Roman" w:cs="Times New Roman"/>
          <w:sz w:val="24"/>
          <w:szCs w:val="24"/>
        </w:rPr>
        <w:t xml:space="preserve"> </w:t>
      </w:r>
      <w:r w:rsidR="00461BEA" w:rsidRPr="00C26353">
        <w:rPr>
          <w:rFonts w:ascii="Times New Roman" w:hAnsi="Times New Roman" w:cs="Times New Roman"/>
          <w:sz w:val="24"/>
          <w:szCs w:val="24"/>
        </w:rPr>
        <w:t>Kantian approach, Cohen argues that selling an integral human body part corrupts the very meaning of human dignity. Selling organs alienates human dignity because it implies considering human beings as mere commodities in terms of body</w:t>
      </w:r>
      <w:r w:rsidR="0016291B" w:rsidRPr="00C26353">
        <w:rPr>
          <w:rFonts w:ascii="Times New Roman" w:hAnsi="Times New Roman" w:cs="Times New Roman"/>
          <w:sz w:val="24"/>
          <w:szCs w:val="24"/>
        </w:rPr>
        <w:t xml:space="preserve"> </w:t>
      </w:r>
      <w:r w:rsidR="00461BEA" w:rsidRPr="00C26353">
        <w:rPr>
          <w:rFonts w:ascii="Times New Roman" w:hAnsi="Times New Roman" w:cs="Times New Roman"/>
          <w:sz w:val="24"/>
          <w:szCs w:val="24"/>
        </w:rPr>
        <w:t>parts</w:t>
      </w:r>
      <w:r w:rsidR="0016291B" w:rsidRPr="00C26353">
        <w:rPr>
          <w:rFonts w:ascii="Times New Roman" w:hAnsi="Times New Roman" w:cs="Times New Roman"/>
          <w:sz w:val="24"/>
          <w:szCs w:val="24"/>
        </w:rPr>
        <w:t>,</w:t>
      </w:r>
      <w:r w:rsidR="00461BEA" w:rsidRPr="00C26353">
        <w:rPr>
          <w:rFonts w:ascii="Times New Roman" w:hAnsi="Times New Roman" w:cs="Times New Roman"/>
          <w:sz w:val="24"/>
          <w:szCs w:val="24"/>
        </w:rPr>
        <w:t xml:space="preserve"> since organ selling disembodies human beings and denies dignity. However, for Cohen, human beings are embodied beings seen in terms of organic wholeness. </w:t>
      </w:r>
      <w:r w:rsidR="0016291B" w:rsidRPr="00C26353">
        <w:rPr>
          <w:rFonts w:ascii="Times New Roman" w:hAnsi="Times New Roman" w:cs="Times New Roman"/>
          <w:sz w:val="24"/>
          <w:szCs w:val="24"/>
        </w:rPr>
        <w:t>The e</w:t>
      </w:r>
      <w:r w:rsidR="00461BEA" w:rsidRPr="00C26353">
        <w:rPr>
          <w:rFonts w:ascii="Times New Roman" w:hAnsi="Times New Roman" w:cs="Times New Roman"/>
          <w:sz w:val="24"/>
          <w:szCs w:val="24"/>
        </w:rPr>
        <w:t xml:space="preserve">mbodied integrity of humans is observed within the human body’s wholeness </w:t>
      </w:r>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DOI":"10.1076/jmep.24.3.288.2525","ISSN":"03605310","PMID":"10472816","abstract":"Reproductive medicine, a sector of a health care system increasingly captured by the demands of the marketplace, is enmeshed in a drive to sell certain human bits and pieces, such as gametes, cells, fetal eggs, and fetal ovaries, for reproductive purposes. The ethical objection raised by Kant and Radin to the sale of human organs - that this is incompatible with human dignity and worth - also applies to these sales. Moreover, such sales nullify the reproductive paradigm, irretrievably replacing it with a manufacturing paradigm. This represents a change in kind, not just of degree, in the way that we view our capacity to generate children and destroys our concept of reproduction as an essentially human activity. In the face of a struggle to retain those common ethical values at the foundation of reproductive medicine, this form of commodification of the human body should be viewed as ethically unacceptable.","author":[{"dropping-particle":"","family":"Cohen","given":"Cynthia B.","non-dropping-particle":"","parse-names":false,"suffix":""}],"container-title":"Journal of Medicine and Philosophy","id":"ITEM-1","issue":"3","issued":{"date-parts":[["1999"]]},"page":"288-306","title":"Selling bits and pieces of humans to make babies: The Gift of the Magi revisited","type":"article-journal","volume":"24"},"uris":["http://www.mendeley.com/documents/?uuid=bf3450da-e42d-4542-aa34-6c35a11ca7cb"]}],"mendeley":{"formattedCitation":"(38)","plainTextFormattedCitation":"(38)","previouslyFormattedCitation":"(38)"},"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38)</w:t>
      </w:r>
      <w:r w:rsidR="00F929F0" w:rsidRPr="00172D7A">
        <w:rPr>
          <w:rFonts w:ascii="Times New Roman" w:hAnsi="Times New Roman" w:cs="Times New Roman"/>
          <w:sz w:val="24"/>
          <w:szCs w:val="24"/>
        </w:rPr>
        <w:fldChar w:fldCharType="end"/>
      </w:r>
      <w:r w:rsidR="00461BEA" w:rsidRPr="00C26353">
        <w:rPr>
          <w:rFonts w:ascii="Times New Roman" w:hAnsi="Times New Roman" w:cs="Times New Roman"/>
          <w:sz w:val="24"/>
          <w:szCs w:val="24"/>
        </w:rPr>
        <w:t xml:space="preserve">. Further, in the Kantian approach, organ selling is viewed under the big umbrella of social justice and society’s good. In this approach, organ selling by bypassing altruism is part of organ trafficking, and permitting organ selling is considered as opening the door for organ trafficking. From the aspect of social good, organ selling is exploitative and coercive, making the low-economic sections of societies </w:t>
      </w:r>
      <w:r w:rsidR="0016291B" w:rsidRPr="00C26353">
        <w:rPr>
          <w:rFonts w:ascii="Times New Roman" w:hAnsi="Times New Roman" w:cs="Times New Roman"/>
          <w:sz w:val="24"/>
          <w:szCs w:val="24"/>
        </w:rPr>
        <w:t xml:space="preserve">as well as </w:t>
      </w:r>
      <w:r w:rsidR="00461BEA" w:rsidRPr="00C26353">
        <w:rPr>
          <w:rFonts w:ascii="Times New Roman" w:hAnsi="Times New Roman" w:cs="Times New Roman"/>
          <w:sz w:val="24"/>
          <w:szCs w:val="24"/>
        </w:rPr>
        <w:t xml:space="preserve">migrants vulnerable to physical, psychological, and socio-economic </w:t>
      </w:r>
      <w:r w:rsidR="0016291B" w:rsidRPr="00C26353">
        <w:rPr>
          <w:rFonts w:ascii="Times New Roman" w:hAnsi="Times New Roman" w:cs="Times New Roman"/>
          <w:sz w:val="24"/>
          <w:szCs w:val="24"/>
        </w:rPr>
        <w:t>exploitation</w:t>
      </w:r>
      <w:r w:rsidR="00461BEA" w:rsidRPr="00C26353">
        <w:rPr>
          <w:rFonts w:ascii="Times New Roman" w:hAnsi="Times New Roman" w:cs="Times New Roman"/>
          <w:sz w:val="24"/>
          <w:szCs w:val="24"/>
        </w:rPr>
        <w:t xml:space="preserve">. Mainly on the seller’s side, organ </w:t>
      </w:r>
      <w:r w:rsidR="00780F5D" w:rsidRPr="00C26353">
        <w:rPr>
          <w:rFonts w:ascii="Times New Roman" w:hAnsi="Times New Roman" w:cs="Times New Roman"/>
          <w:sz w:val="24"/>
          <w:szCs w:val="24"/>
        </w:rPr>
        <w:t>selling,</w:t>
      </w:r>
      <w:r w:rsidR="00461BEA" w:rsidRPr="00C26353">
        <w:rPr>
          <w:rFonts w:ascii="Times New Roman" w:hAnsi="Times New Roman" w:cs="Times New Roman"/>
          <w:sz w:val="24"/>
          <w:szCs w:val="24"/>
        </w:rPr>
        <w:t xml:space="preserve"> and the resulting organ trafficking</w:t>
      </w:r>
      <w:r w:rsidR="0016291B" w:rsidRPr="00C26353">
        <w:rPr>
          <w:rFonts w:ascii="Times New Roman" w:hAnsi="Times New Roman" w:cs="Times New Roman"/>
          <w:sz w:val="24"/>
          <w:szCs w:val="24"/>
        </w:rPr>
        <w:t>,</w:t>
      </w:r>
      <w:r w:rsidR="00461BEA" w:rsidRPr="00C26353">
        <w:rPr>
          <w:rFonts w:ascii="Times New Roman" w:hAnsi="Times New Roman" w:cs="Times New Roman"/>
          <w:sz w:val="24"/>
          <w:szCs w:val="24"/>
        </w:rPr>
        <w:t xml:space="preserve"> bring associated social, economic, psychological, and physical health impacts.</w:t>
      </w:r>
      <w:r w:rsidR="00BD1FF9" w:rsidRPr="00C26353">
        <w:rPr>
          <w:rFonts w:ascii="Times New Roman" w:hAnsi="Times New Roman" w:cs="Times New Roman"/>
          <w:sz w:val="24"/>
          <w:szCs w:val="24"/>
        </w:rPr>
        <w:t xml:space="preserve"> </w:t>
      </w:r>
      <w:r w:rsidR="00461BEA" w:rsidRPr="00C26353">
        <w:rPr>
          <w:rFonts w:ascii="Times New Roman" w:hAnsi="Times New Roman" w:cs="Times New Roman"/>
          <w:sz w:val="24"/>
          <w:szCs w:val="24"/>
        </w:rPr>
        <w:t>Thus</w:t>
      </w:r>
      <w:r w:rsidR="00A86654" w:rsidRPr="00C26353">
        <w:rPr>
          <w:rFonts w:ascii="Times New Roman" w:hAnsi="Times New Roman" w:cs="Times New Roman"/>
          <w:sz w:val="24"/>
          <w:szCs w:val="24"/>
        </w:rPr>
        <w:t xml:space="preserve">, </w:t>
      </w:r>
      <w:r w:rsidR="00461BEA" w:rsidRPr="00C26353">
        <w:rPr>
          <w:rFonts w:ascii="Times New Roman" w:hAnsi="Times New Roman" w:cs="Times New Roman"/>
          <w:sz w:val="24"/>
          <w:szCs w:val="24"/>
        </w:rPr>
        <w:t>the deontological approach appeals to altrui</w:t>
      </w:r>
      <w:r w:rsidR="00435438" w:rsidRPr="00C26353">
        <w:rPr>
          <w:rFonts w:ascii="Times New Roman" w:hAnsi="Times New Roman" w:cs="Times New Roman"/>
          <w:sz w:val="24"/>
          <w:szCs w:val="24"/>
        </w:rPr>
        <w:t xml:space="preserve">stic donation and </w:t>
      </w:r>
      <w:r w:rsidR="00461BEA" w:rsidRPr="00C26353">
        <w:rPr>
          <w:rFonts w:ascii="Times New Roman" w:hAnsi="Times New Roman" w:cs="Times New Roman"/>
          <w:sz w:val="24"/>
          <w:szCs w:val="24"/>
        </w:rPr>
        <w:t xml:space="preserve">legal control of organ trafficking as a primary solution </w:t>
      </w:r>
      <w:r w:rsidR="00A86654" w:rsidRPr="00C26353">
        <w:rPr>
          <w:rFonts w:ascii="Times New Roman" w:hAnsi="Times New Roman" w:cs="Times New Roman"/>
          <w:sz w:val="24"/>
          <w:szCs w:val="24"/>
        </w:rPr>
        <w:t>for organ trafficking</w:t>
      </w:r>
      <w:r w:rsidR="0016291B" w:rsidRPr="00C26353">
        <w:rPr>
          <w:rFonts w:ascii="Times New Roman" w:hAnsi="Times New Roman" w:cs="Times New Roman"/>
          <w:sz w:val="24"/>
          <w:szCs w:val="24"/>
        </w:rPr>
        <w:t>,</w:t>
      </w:r>
      <w:r w:rsidR="00A86654" w:rsidRPr="00C26353">
        <w:rPr>
          <w:rFonts w:ascii="Times New Roman" w:hAnsi="Times New Roman" w:cs="Times New Roman"/>
          <w:sz w:val="24"/>
          <w:szCs w:val="24"/>
        </w:rPr>
        <w:t xml:space="preserve"> </w:t>
      </w:r>
      <w:r w:rsidR="00BC5F20" w:rsidRPr="00C26353">
        <w:rPr>
          <w:rFonts w:ascii="Times New Roman" w:hAnsi="Times New Roman" w:cs="Times New Roman"/>
          <w:sz w:val="24"/>
          <w:szCs w:val="24"/>
        </w:rPr>
        <w:t>rather than</w:t>
      </w:r>
      <w:r w:rsidR="00A86654" w:rsidRPr="00C26353">
        <w:rPr>
          <w:rFonts w:ascii="Times New Roman" w:hAnsi="Times New Roman" w:cs="Times New Roman"/>
          <w:sz w:val="24"/>
          <w:szCs w:val="24"/>
        </w:rPr>
        <w:t xml:space="preserve"> compensation, paid organ donation, or organ selling </w:t>
      </w:r>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DOI":"10.1111/jlme.12018","ISSN":"10731105","abstract":"\"Medical Tourism\" is the travel of residents of one country to another country for treatment. In this article I focus on travel abroad to purchase organs for transplant, what I will call \"Transplant Tourism.\" With the exception of Iran, organ sale is illegal across the globe, but many destination countries have thriving black markets, either due to their willful failure to police the practice or more good faith lack of resources to detect it. I focus on the sale of kidneys, the most common subject of transplant tourism, though much of what I say could be applied to other organs as well. Part I briefly reviews some data on sellers, recipients, and brokers. Part II discusses the bioethical issues posed by the trade, and Part III focuses on potential regulation to deal with these issues. © 2013 American Society of Law, Medicine &amp; Ethics, Inc.","author":[{"dropping-particle":"","family":"Cohen","given":"I. Glenn","non-dropping-particle":"","parse-names":false,"suffix":""}],"container-title":"Journal of Law, Medicine and Ethics","id":"ITEM-1","issue":"1","issued":{"date-parts":[["2013"]]},"page":"269-285","title":"Transplant Tourism: The Ethics and Regulation of International Markets for Organs","type":"article-journal","volume":"41"},"uris":["http://www.mendeley.com/documents/?uuid=22dd7dad-e15e-43ee-97af-e6548fd33d0b"]}],"mendeley":{"formattedCitation":"(15)","plainTextFormattedCitation":"(15)","previouslyFormattedCitation":"(15)"},"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15)</w:t>
      </w:r>
      <w:r w:rsidR="00F929F0" w:rsidRPr="00172D7A">
        <w:rPr>
          <w:rFonts w:ascii="Times New Roman" w:hAnsi="Times New Roman" w:cs="Times New Roman"/>
          <w:sz w:val="24"/>
          <w:szCs w:val="24"/>
        </w:rPr>
        <w:fldChar w:fldCharType="end"/>
      </w:r>
      <w:r w:rsidR="00461BEA" w:rsidRPr="00C26353">
        <w:rPr>
          <w:rFonts w:ascii="Times New Roman" w:hAnsi="Times New Roman" w:cs="Times New Roman"/>
          <w:sz w:val="24"/>
          <w:szCs w:val="24"/>
        </w:rPr>
        <w:t xml:space="preserve">, </w:t>
      </w:r>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author":[{"dropping-particle":"","family":"Scheper-Hughes","given":"Nancy","non-dropping-particle":"","parse-names":false,"suffix":""}],"container-title":"Social Research","id":"ITEM-1","issue":"3","issued":{"date-parts":[["2011"]]},"page":"849-887","title":"The Body of the Terrorist: Blood Libels, Bio-Piracy, and the Spoils of War at the Israeli Forensic Institute","type":"article-journal","volume":"78"},"uris":["http://www.mendeley.com/documents/?uuid=77e65acc-321f-4475-87aa-5a4a24a54c04"]}],"mendeley":{"formattedCitation":"(16)","plainTextFormattedCitation":"(16)","previouslyFormattedCitation":"(16)"},"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16)</w:t>
      </w:r>
      <w:r w:rsidR="00F929F0" w:rsidRPr="00172D7A">
        <w:rPr>
          <w:rFonts w:ascii="Times New Roman" w:hAnsi="Times New Roman" w:cs="Times New Roman"/>
          <w:sz w:val="24"/>
          <w:szCs w:val="24"/>
        </w:rPr>
        <w:fldChar w:fldCharType="end"/>
      </w:r>
      <w:r w:rsidR="00461BEA" w:rsidRPr="00C26353">
        <w:rPr>
          <w:rFonts w:ascii="Times New Roman" w:hAnsi="Times New Roman" w:cs="Times New Roman"/>
          <w:sz w:val="24"/>
          <w:szCs w:val="24"/>
        </w:rPr>
        <w:t>.</w:t>
      </w:r>
    </w:p>
    <w:p w:rsidR="00461BEA" w:rsidRPr="00C26353" w:rsidRDefault="00461BEA" w:rsidP="00461BEA">
      <w:pPr>
        <w:spacing w:line="240" w:lineRule="auto"/>
        <w:jc w:val="both"/>
        <w:rPr>
          <w:rFonts w:ascii="Times New Roman" w:hAnsi="Times New Roman" w:cs="Times New Roman"/>
          <w:sz w:val="24"/>
          <w:szCs w:val="24"/>
        </w:rPr>
      </w:pPr>
      <w:r w:rsidRPr="00C26353">
        <w:rPr>
          <w:rFonts w:ascii="Times New Roman" w:hAnsi="Times New Roman" w:cs="Times New Roman"/>
          <w:sz w:val="24"/>
          <w:szCs w:val="24"/>
        </w:rPr>
        <w:lastRenderedPageBreak/>
        <w:t>Unlike the deontological</w:t>
      </w:r>
      <w:r w:rsidR="0016291B" w:rsidRPr="00C26353">
        <w:rPr>
          <w:rFonts w:ascii="Times New Roman" w:hAnsi="Times New Roman" w:cs="Times New Roman"/>
          <w:sz w:val="24"/>
          <w:szCs w:val="24"/>
        </w:rPr>
        <w:t xml:space="preserve"> </w:t>
      </w:r>
      <w:r w:rsidRPr="00C26353">
        <w:rPr>
          <w:rFonts w:ascii="Times New Roman" w:hAnsi="Times New Roman" w:cs="Times New Roman"/>
          <w:sz w:val="24"/>
          <w:szCs w:val="24"/>
        </w:rPr>
        <w:t xml:space="preserve">Kantian approach, </w:t>
      </w:r>
      <w:r w:rsidR="00780F5D" w:rsidRPr="00C26353">
        <w:rPr>
          <w:rFonts w:ascii="Times New Roman" w:hAnsi="Times New Roman" w:cs="Times New Roman"/>
          <w:sz w:val="24"/>
          <w:szCs w:val="24"/>
        </w:rPr>
        <w:t xml:space="preserve">in </w:t>
      </w:r>
      <w:r w:rsidR="0016291B" w:rsidRPr="00C26353">
        <w:rPr>
          <w:rFonts w:ascii="Times New Roman" w:hAnsi="Times New Roman" w:cs="Times New Roman"/>
          <w:sz w:val="24"/>
          <w:szCs w:val="24"/>
        </w:rPr>
        <w:t xml:space="preserve">the </w:t>
      </w:r>
      <w:r w:rsidR="00780F5D" w:rsidRPr="00C26353">
        <w:rPr>
          <w:rFonts w:ascii="Times New Roman" w:hAnsi="Times New Roman" w:cs="Times New Roman"/>
          <w:sz w:val="24"/>
          <w:szCs w:val="24"/>
        </w:rPr>
        <w:t xml:space="preserve">utilitarian approach organ transplantation is seen </w:t>
      </w:r>
      <w:r w:rsidRPr="00C26353">
        <w:rPr>
          <w:rFonts w:ascii="Times New Roman" w:hAnsi="Times New Roman" w:cs="Times New Roman"/>
          <w:sz w:val="24"/>
          <w:szCs w:val="24"/>
        </w:rPr>
        <w:t>a</w:t>
      </w:r>
      <w:r w:rsidR="0016291B" w:rsidRPr="00C26353">
        <w:rPr>
          <w:rFonts w:ascii="Times New Roman" w:hAnsi="Times New Roman" w:cs="Times New Roman"/>
          <w:sz w:val="24"/>
          <w:szCs w:val="24"/>
        </w:rPr>
        <w:t>s a</w:t>
      </w:r>
      <w:r w:rsidRPr="00C26353">
        <w:rPr>
          <w:rFonts w:ascii="Times New Roman" w:hAnsi="Times New Roman" w:cs="Times New Roman"/>
          <w:sz w:val="24"/>
          <w:szCs w:val="24"/>
        </w:rPr>
        <w:t xml:space="preserve"> more libertarian and consumer-oriented principle. </w:t>
      </w:r>
      <w:r w:rsidR="00780F5D" w:rsidRPr="00C26353">
        <w:rPr>
          <w:rFonts w:ascii="Times New Roman" w:hAnsi="Times New Roman" w:cs="Times New Roman"/>
          <w:sz w:val="24"/>
          <w:szCs w:val="24"/>
        </w:rPr>
        <w:t>Similarly, the issue</w:t>
      </w:r>
      <w:r w:rsidR="0016291B" w:rsidRPr="00C26353">
        <w:rPr>
          <w:rFonts w:ascii="Times New Roman" w:hAnsi="Times New Roman" w:cs="Times New Roman"/>
          <w:sz w:val="24"/>
          <w:szCs w:val="24"/>
        </w:rPr>
        <w:t>s</w:t>
      </w:r>
      <w:r w:rsidR="00780F5D" w:rsidRPr="00C26353">
        <w:rPr>
          <w:rFonts w:ascii="Times New Roman" w:hAnsi="Times New Roman" w:cs="Times New Roman"/>
          <w:sz w:val="24"/>
          <w:szCs w:val="24"/>
        </w:rPr>
        <w:t xml:space="preserve"> of </w:t>
      </w:r>
      <w:r w:rsidR="0016291B" w:rsidRPr="00C26353">
        <w:rPr>
          <w:rFonts w:ascii="Times New Roman" w:hAnsi="Times New Roman" w:cs="Times New Roman"/>
          <w:sz w:val="24"/>
          <w:szCs w:val="24"/>
        </w:rPr>
        <w:t xml:space="preserve">organ </w:t>
      </w:r>
      <w:r w:rsidR="00780F5D" w:rsidRPr="00C26353">
        <w:rPr>
          <w:rFonts w:ascii="Times New Roman" w:hAnsi="Times New Roman" w:cs="Times New Roman"/>
          <w:sz w:val="24"/>
          <w:szCs w:val="24"/>
        </w:rPr>
        <w:t>procurement and organ shortage are seen in a more utilitarian sense</w:t>
      </w:r>
      <w:r w:rsidR="0016291B" w:rsidRPr="00C26353">
        <w:rPr>
          <w:rFonts w:ascii="Times New Roman" w:hAnsi="Times New Roman" w:cs="Times New Roman"/>
          <w:sz w:val="24"/>
          <w:szCs w:val="24"/>
        </w:rPr>
        <w:t>,</w:t>
      </w:r>
      <w:r w:rsidR="00780F5D" w:rsidRPr="00C26353">
        <w:rPr>
          <w:rFonts w:ascii="Times New Roman" w:hAnsi="Times New Roman" w:cs="Times New Roman"/>
          <w:sz w:val="24"/>
          <w:szCs w:val="24"/>
        </w:rPr>
        <w:t xml:space="preserve"> </w:t>
      </w:r>
      <w:r w:rsidR="0016291B" w:rsidRPr="00C26353">
        <w:rPr>
          <w:rFonts w:ascii="Times New Roman" w:hAnsi="Times New Roman" w:cs="Times New Roman"/>
          <w:sz w:val="24"/>
          <w:szCs w:val="24"/>
        </w:rPr>
        <w:t>involving</w:t>
      </w:r>
      <w:r w:rsidR="00435438" w:rsidRPr="00C26353">
        <w:rPr>
          <w:rFonts w:ascii="Times New Roman" w:hAnsi="Times New Roman" w:cs="Times New Roman"/>
          <w:sz w:val="24"/>
          <w:szCs w:val="24"/>
        </w:rPr>
        <w:t xml:space="preserve"> a more </w:t>
      </w:r>
      <w:r w:rsidRPr="00C26353">
        <w:rPr>
          <w:rFonts w:ascii="Times New Roman" w:hAnsi="Times New Roman" w:cs="Times New Roman"/>
          <w:sz w:val="24"/>
          <w:szCs w:val="24"/>
        </w:rPr>
        <w:t>libertarian and consumer-oriented principle.</w:t>
      </w:r>
      <w:r w:rsidR="00435438" w:rsidRPr="00C26353">
        <w:rPr>
          <w:rFonts w:ascii="Times New Roman" w:hAnsi="Times New Roman" w:cs="Times New Roman"/>
          <w:sz w:val="24"/>
          <w:szCs w:val="24"/>
        </w:rPr>
        <w:t xml:space="preserve"> For instance, regard</w:t>
      </w:r>
      <w:r w:rsidR="0016291B" w:rsidRPr="00C26353">
        <w:rPr>
          <w:rFonts w:ascii="Times New Roman" w:hAnsi="Times New Roman" w:cs="Times New Roman"/>
          <w:sz w:val="24"/>
          <w:szCs w:val="24"/>
        </w:rPr>
        <w:t>ing</w:t>
      </w:r>
      <w:r w:rsidR="00435438" w:rsidRPr="00C26353">
        <w:rPr>
          <w:rFonts w:ascii="Times New Roman" w:hAnsi="Times New Roman" w:cs="Times New Roman"/>
          <w:sz w:val="24"/>
          <w:szCs w:val="24"/>
        </w:rPr>
        <w:t xml:space="preserve"> organ selling</w:t>
      </w:r>
      <w:r w:rsidRPr="00C26353">
        <w:rPr>
          <w:rFonts w:ascii="Times New Roman" w:hAnsi="Times New Roman" w:cs="Times New Roman"/>
          <w:sz w:val="24"/>
          <w:szCs w:val="24"/>
        </w:rPr>
        <w:t xml:space="preserve">, those </w:t>
      </w:r>
      <w:r w:rsidR="00435438" w:rsidRPr="00C26353">
        <w:rPr>
          <w:rFonts w:ascii="Times New Roman" w:hAnsi="Times New Roman" w:cs="Times New Roman"/>
          <w:sz w:val="24"/>
          <w:szCs w:val="24"/>
        </w:rPr>
        <w:t xml:space="preserve">who are </w:t>
      </w:r>
      <w:r w:rsidRPr="00C26353">
        <w:rPr>
          <w:rFonts w:ascii="Times New Roman" w:hAnsi="Times New Roman" w:cs="Times New Roman"/>
          <w:sz w:val="24"/>
          <w:szCs w:val="24"/>
        </w:rPr>
        <w:t>able to broker or buy a human organ should not be prevented from doing so. Likewise, the principle</w:t>
      </w:r>
      <w:r w:rsidR="0016291B" w:rsidRPr="00C26353">
        <w:rPr>
          <w:rFonts w:ascii="Times New Roman" w:hAnsi="Times New Roman" w:cs="Times New Roman"/>
          <w:sz w:val="24"/>
          <w:szCs w:val="24"/>
        </w:rPr>
        <w:t>s</w:t>
      </w:r>
      <w:r w:rsidRPr="00C26353">
        <w:rPr>
          <w:rFonts w:ascii="Times New Roman" w:hAnsi="Times New Roman" w:cs="Times New Roman"/>
          <w:sz w:val="24"/>
          <w:szCs w:val="24"/>
        </w:rPr>
        <w:t xml:space="preserve"> of autonomy</w:t>
      </w:r>
      <w:r w:rsidR="008D6C1C" w:rsidRPr="00C26353">
        <w:rPr>
          <w:rFonts w:ascii="Times New Roman" w:hAnsi="Times New Roman" w:cs="Times New Roman"/>
          <w:sz w:val="24"/>
          <w:szCs w:val="24"/>
        </w:rPr>
        <w:t>, beneficence</w:t>
      </w:r>
      <w:r w:rsidR="002E77B4" w:rsidRPr="00C26353">
        <w:rPr>
          <w:rFonts w:ascii="Times New Roman" w:hAnsi="Times New Roman" w:cs="Times New Roman"/>
          <w:sz w:val="24"/>
          <w:szCs w:val="24"/>
        </w:rPr>
        <w:t>, non-maleficence,</w:t>
      </w:r>
      <w:r w:rsidR="008D6C1C" w:rsidRPr="00C26353">
        <w:rPr>
          <w:rFonts w:ascii="Times New Roman" w:hAnsi="Times New Roman" w:cs="Times New Roman"/>
          <w:sz w:val="24"/>
          <w:szCs w:val="24"/>
        </w:rPr>
        <w:t xml:space="preserve"> and justice</w:t>
      </w:r>
      <w:r w:rsidRPr="00C26353">
        <w:rPr>
          <w:rFonts w:ascii="Times New Roman" w:hAnsi="Times New Roman" w:cs="Times New Roman"/>
          <w:sz w:val="24"/>
          <w:szCs w:val="24"/>
        </w:rPr>
        <w:t xml:space="preserve"> </w:t>
      </w:r>
      <w:r w:rsidR="008D6C1C" w:rsidRPr="00C26353">
        <w:rPr>
          <w:rFonts w:ascii="Times New Roman" w:hAnsi="Times New Roman" w:cs="Times New Roman"/>
          <w:sz w:val="24"/>
          <w:szCs w:val="24"/>
        </w:rPr>
        <w:t>are</w:t>
      </w:r>
      <w:r w:rsidRPr="00C26353">
        <w:rPr>
          <w:rFonts w:ascii="Times New Roman" w:hAnsi="Times New Roman" w:cs="Times New Roman"/>
          <w:sz w:val="24"/>
          <w:szCs w:val="24"/>
        </w:rPr>
        <w:t xml:space="preserve"> construed in light of an individual’s freedom of decision making, preferring the seller’s right </w:t>
      </w:r>
      <w:r w:rsidR="0016291B" w:rsidRPr="00C26353">
        <w:rPr>
          <w:rFonts w:ascii="Times New Roman" w:hAnsi="Times New Roman" w:cs="Times New Roman"/>
          <w:sz w:val="24"/>
          <w:szCs w:val="24"/>
        </w:rPr>
        <w:t xml:space="preserve">to sell </w:t>
      </w:r>
      <w:r w:rsidRPr="00C26353">
        <w:rPr>
          <w:rFonts w:ascii="Times New Roman" w:hAnsi="Times New Roman" w:cs="Times New Roman"/>
          <w:sz w:val="24"/>
          <w:szCs w:val="24"/>
        </w:rPr>
        <w:t>and the patient</w:t>
      </w:r>
      <w:r w:rsidR="0016291B" w:rsidRPr="00C26353">
        <w:rPr>
          <w:rFonts w:ascii="Times New Roman" w:hAnsi="Times New Roman" w:cs="Times New Roman"/>
          <w:sz w:val="24"/>
          <w:szCs w:val="24"/>
        </w:rPr>
        <w:t>’s right</w:t>
      </w:r>
      <w:r w:rsidRPr="00C26353">
        <w:rPr>
          <w:rFonts w:ascii="Times New Roman" w:hAnsi="Times New Roman" w:cs="Times New Roman"/>
          <w:sz w:val="24"/>
          <w:szCs w:val="24"/>
        </w:rPr>
        <w:t xml:space="preserve"> to purchase an organ in </w:t>
      </w:r>
      <w:r w:rsidR="0016291B" w:rsidRPr="00C26353">
        <w:rPr>
          <w:rFonts w:ascii="Times New Roman" w:hAnsi="Times New Roman" w:cs="Times New Roman"/>
          <w:sz w:val="24"/>
          <w:szCs w:val="24"/>
        </w:rPr>
        <w:t xml:space="preserve">a </w:t>
      </w:r>
      <w:r w:rsidRPr="00C26353">
        <w:rPr>
          <w:rFonts w:ascii="Times New Roman" w:hAnsi="Times New Roman" w:cs="Times New Roman"/>
          <w:sz w:val="24"/>
          <w:szCs w:val="24"/>
        </w:rPr>
        <w:t xml:space="preserve">free market system. In this approach, organ selling is considered a win-win situation for both </w:t>
      </w:r>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abstract":"Reviews the book, The International Trafficking of Human Organs edited by Leonard Territo and Rande Matteson (2012). This book is an edited volume dealing primarily with the issues relating to the trafficking and sale of human organs for the purposes of transplantation. Divided into four sections, the book attempts to insert a multidisciplinary perspective into a field generally characterized by a homogeneous, discipline-specific discourse. The result is a rich overview of the various arguments drawn from the fields of criminal justice, economics, medicine and philosophy, and theology. Overall, this book presents a broad overview of the issues, concerns, and challenges that may be faced when attempting to engage in the analysis of organ trafficking and, more generally, human organ transplantation. It is an excellent starting point for individuals who have little familiarity with this field of study. As a result, the book offers the attentive reader many further avenues for informed research and analysis. (PsycINFO Database Record (c) 2016 APA, all rights reserved)","author":[{"dropping-particle":"","family":"Taylor","given":"James Stacy","non-dropping-particle":"","parse-names":false,"suffix":""}],"chapter-number":"10","container-title":"International Trafficking of Human Organs","editor":[{"dropping-particle":"","family":"Matteson","given":"Leonard Territo and Rande","non-dropping-particle":"","parse-names":false,"suffix":""}],"id":"ITEM-1","issued":{"date-parts":[["2012"]]},"page":"143-260","publisher":"CRC Press","title":"Autonomy, Constraining Options, and Organ Sales","type":"chapter"},"uris":["http://www.mendeley.com/documents/?uuid=8c9df06c-2044-43f7-874e-41cbf31ff330"]}],"mendeley":{"formattedCitation":"(39)","plainTextFormattedCitation":"(39)","previouslyFormattedCitation":"(39)"},"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39)</w:t>
      </w:r>
      <w:r w:rsidR="00F929F0" w:rsidRPr="00172D7A">
        <w:rPr>
          <w:rFonts w:ascii="Times New Roman" w:hAnsi="Times New Roman" w:cs="Times New Roman"/>
          <w:sz w:val="24"/>
          <w:szCs w:val="24"/>
        </w:rPr>
        <w:fldChar w:fldCharType="end"/>
      </w:r>
      <w:r w:rsidRPr="00C26353">
        <w:rPr>
          <w:rFonts w:ascii="Times New Roman" w:hAnsi="Times New Roman" w:cs="Times New Roman"/>
          <w:sz w:val="24"/>
          <w:szCs w:val="24"/>
        </w:rPr>
        <w:t xml:space="preserve">, </w:t>
      </w:r>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author":[{"dropping-particle":"","family":"Megan Clay and Walter Block","given":"","non-dropping-particle":"","parse-names":false,"suffix":""}],"chapter-number":"4","container-title":"The International Trafficking of Human Organs A Multidisciplinary Perspectiv","editor":[{"dropping-particle":"","family":"Leonard Territo and Rande Matteso","given":"","non-dropping-particle":"","parse-names":false,"suffix":""}],"id":"ITEM-1","issued":{"date-parts":[["2012"]]},"page":"49-58","publisher":"CRC Press","title":"A Free Market for Human Organs","type":"chapter"},"uris":["http://www.mendeley.com/documents/?uuid=2f2e27d6-cb80-49af-94a9-382f2edae336"]}],"mendeley":{"formattedCitation":"(40)","plainTextFormattedCitation":"(40)","previouslyFormattedCitation":"(40)"},"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40)</w:t>
      </w:r>
      <w:r w:rsidR="00F929F0" w:rsidRPr="00172D7A">
        <w:rPr>
          <w:rFonts w:ascii="Times New Roman" w:hAnsi="Times New Roman" w:cs="Times New Roman"/>
          <w:sz w:val="24"/>
          <w:szCs w:val="24"/>
        </w:rPr>
        <w:fldChar w:fldCharType="end"/>
      </w:r>
      <w:r w:rsidRPr="00C26353">
        <w:rPr>
          <w:rFonts w:ascii="Times New Roman" w:hAnsi="Times New Roman" w:cs="Times New Roman"/>
          <w:sz w:val="24"/>
          <w:szCs w:val="24"/>
        </w:rPr>
        <w:t xml:space="preserve">. The utilitarian approach looks at organ trafficking in connection with organ </w:t>
      </w:r>
      <w:r w:rsidR="008D6C1C" w:rsidRPr="00C26353">
        <w:rPr>
          <w:rFonts w:ascii="Times New Roman" w:hAnsi="Times New Roman" w:cs="Times New Roman"/>
          <w:sz w:val="24"/>
          <w:szCs w:val="24"/>
        </w:rPr>
        <w:t>shortage</w:t>
      </w:r>
      <w:r w:rsidR="002E77B4" w:rsidRPr="00C26353">
        <w:rPr>
          <w:rFonts w:ascii="Times New Roman" w:hAnsi="Times New Roman" w:cs="Times New Roman"/>
          <w:sz w:val="24"/>
          <w:szCs w:val="24"/>
        </w:rPr>
        <w:t>,</w:t>
      </w:r>
      <w:r w:rsidR="008D6C1C" w:rsidRPr="00C26353">
        <w:rPr>
          <w:rFonts w:ascii="Times New Roman" w:hAnsi="Times New Roman" w:cs="Times New Roman"/>
          <w:sz w:val="24"/>
          <w:szCs w:val="24"/>
        </w:rPr>
        <w:t xml:space="preserve"> </w:t>
      </w:r>
      <w:r w:rsidR="002E77B4" w:rsidRPr="00C26353">
        <w:rPr>
          <w:rFonts w:ascii="Times New Roman" w:hAnsi="Times New Roman" w:cs="Times New Roman"/>
          <w:sz w:val="24"/>
          <w:szCs w:val="24"/>
        </w:rPr>
        <w:t xml:space="preserve">which is further connected </w:t>
      </w:r>
      <w:r w:rsidR="0016291B" w:rsidRPr="00C26353">
        <w:rPr>
          <w:rFonts w:ascii="Times New Roman" w:hAnsi="Times New Roman" w:cs="Times New Roman"/>
          <w:sz w:val="24"/>
          <w:szCs w:val="24"/>
        </w:rPr>
        <w:t xml:space="preserve">to the </w:t>
      </w:r>
      <w:r w:rsidR="002E77B4" w:rsidRPr="00C26353">
        <w:rPr>
          <w:rFonts w:ascii="Times New Roman" w:hAnsi="Times New Roman" w:cs="Times New Roman"/>
          <w:sz w:val="24"/>
          <w:szCs w:val="24"/>
        </w:rPr>
        <w:t xml:space="preserve">incapability of altruism as rule of organ procurement. Hence, increasing organ supply through </w:t>
      </w:r>
      <w:r w:rsidR="0016291B" w:rsidRPr="00C26353">
        <w:rPr>
          <w:rFonts w:ascii="Times New Roman" w:hAnsi="Times New Roman" w:cs="Times New Roman"/>
          <w:sz w:val="24"/>
          <w:szCs w:val="24"/>
        </w:rPr>
        <w:t xml:space="preserve">a </w:t>
      </w:r>
      <w:r w:rsidR="002E77B4" w:rsidRPr="00C26353">
        <w:rPr>
          <w:rFonts w:ascii="Times New Roman" w:hAnsi="Times New Roman" w:cs="Times New Roman"/>
          <w:sz w:val="24"/>
          <w:szCs w:val="24"/>
        </w:rPr>
        <w:t xml:space="preserve">flexibility </w:t>
      </w:r>
      <w:r w:rsidR="0016291B" w:rsidRPr="00C26353">
        <w:rPr>
          <w:rFonts w:ascii="Times New Roman" w:hAnsi="Times New Roman" w:cs="Times New Roman"/>
          <w:sz w:val="24"/>
          <w:szCs w:val="24"/>
        </w:rPr>
        <w:t xml:space="preserve">of </w:t>
      </w:r>
      <w:r w:rsidR="002E77B4" w:rsidRPr="00C26353">
        <w:rPr>
          <w:rFonts w:ascii="Times New Roman" w:hAnsi="Times New Roman" w:cs="Times New Roman"/>
          <w:sz w:val="24"/>
          <w:szCs w:val="24"/>
        </w:rPr>
        <w:t xml:space="preserve">rules </w:t>
      </w:r>
      <w:r w:rsidR="0016291B" w:rsidRPr="00C26353">
        <w:rPr>
          <w:rFonts w:ascii="Times New Roman" w:hAnsi="Times New Roman" w:cs="Times New Roman"/>
          <w:sz w:val="24"/>
          <w:szCs w:val="24"/>
        </w:rPr>
        <w:t xml:space="preserve">for </w:t>
      </w:r>
      <w:r w:rsidR="002E77B4" w:rsidRPr="00C26353">
        <w:rPr>
          <w:rFonts w:ascii="Times New Roman" w:hAnsi="Times New Roman" w:cs="Times New Roman"/>
          <w:sz w:val="24"/>
          <w:szCs w:val="24"/>
        </w:rPr>
        <w:t xml:space="preserve">organ procurement </w:t>
      </w:r>
      <w:r w:rsidRPr="00C26353">
        <w:rPr>
          <w:rFonts w:ascii="Times New Roman" w:hAnsi="Times New Roman" w:cs="Times New Roman"/>
          <w:sz w:val="24"/>
          <w:szCs w:val="24"/>
        </w:rPr>
        <w:t xml:space="preserve">is suggested as a lasting solution </w:t>
      </w:r>
      <w:r w:rsidR="0016291B" w:rsidRPr="00C26353">
        <w:rPr>
          <w:rFonts w:ascii="Times New Roman" w:hAnsi="Times New Roman" w:cs="Times New Roman"/>
          <w:sz w:val="24"/>
          <w:szCs w:val="24"/>
        </w:rPr>
        <w:t xml:space="preserve">to the problem of </w:t>
      </w:r>
      <w:r w:rsidRPr="00C26353">
        <w:rPr>
          <w:rFonts w:ascii="Times New Roman" w:hAnsi="Times New Roman" w:cs="Times New Roman"/>
          <w:sz w:val="24"/>
          <w:szCs w:val="24"/>
        </w:rPr>
        <w:t xml:space="preserve">organ trafficking. For this purpose, studies under the utilitarian moral category recommend compensation </w:t>
      </w:r>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ISSN":"0306-6800","abstract":"This paper takes the view that compensated donation and altruism are not incompatible. In particular, it holds that the arguments against giving compensation stand on weak rational grounds: (1) the charge that compensation fosters \"commodification\" has neither been specific enough to account for different types of monetary transactions nor sufficiently grounded in reality to be rationally convincing; (2) although altruism is commendable, organ donors should not be compelled to act purely on the basis of altruistic motivations, especially if there are good reasons to believe that significantly more lives can be saved and enhanced if incentives are put in place, and (3) offering compensation for organs does not necessarily lead to exploitation—on the contrary, it may be regarded as a necessity in efforts to minimise the level of exploitation that already exists in current organ procurement systems.","author":[{"dropping-particle":"De","family":"Castro","given":"L D","non-dropping-particle":"","parse-names":false,"suffix":""}],"container-title":"Journal of Medical Ethics","id":"ITEM-1","issued":{"date-parts":[["2002"]]},"page":"142-147","title":"Commodification and exploitation: arguments in favour of compensated organ donation","type":"article-journal"},"uris":["http://www.mendeley.com/documents/?uuid=1e13a909-c43a-4cf1-9335-684c765494e4"]}],"mendeley":{"formattedCitation":"(41)","plainTextFormattedCitation":"(41)","previouslyFormattedCitation":"(41)"},"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41)</w:t>
      </w:r>
      <w:r w:rsidR="00F929F0" w:rsidRPr="00172D7A">
        <w:rPr>
          <w:rFonts w:ascii="Times New Roman" w:hAnsi="Times New Roman" w:cs="Times New Roman"/>
          <w:sz w:val="24"/>
          <w:szCs w:val="24"/>
        </w:rPr>
        <w:fldChar w:fldCharType="end"/>
      </w:r>
      <w:r w:rsidRPr="00C26353">
        <w:rPr>
          <w:rFonts w:ascii="Times New Roman" w:hAnsi="Times New Roman" w:cs="Times New Roman"/>
          <w:sz w:val="24"/>
          <w:szCs w:val="24"/>
        </w:rPr>
        <w:t xml:space="preserve"> </w:t>
      </w:r>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DOI":"10.1007/s10728-008-0110-z","ISSN":"10653058","PMID":"19184442","abstract":"Kidney transplantation is the most efficacious and cost-effective treatment for end-stage renal disease. However, the treatment's accessibility is limited by a chronic shortage of transplantable kidneys, resulting in the death of numerous patients worldwide as they wait for a kidney to become available. Despite the implementation of various measures the disparity between supply and needs continues to grow. This paper begins with a look at the current treatment options, including various sources of transplantable kidneys, for end-stage renal disease. We propose, in accordance with others, the introduction of compensated kidney donation as a means of addressing the current shortage. We briefly outline some of the advantages of this proposal, and then turn to examine several of the ethical arguments usually marshaled against it in a bid to demonstrate that this proposal indeed passes the ethics test. Using available data of public opinions on compensated donation, we illustrate that public support for such a program would be adequate enough that we can realistically eliminate the transplant waiting list if compensation is introduced. We urge a pragmatic approach going forward; altruism in living kidney donation is important, but altruism only is an unsuccessful doctrine. © 2009 Springer Science+Business Media, LLC.","author":[{"dropping-particle":"","family":"Omar","given":"Faisal","non-dropping-particle":"","parse-names":false,"suffix":""},{"dropping-particle":"","family":"Tufveson","given":"Gunnar","non-dropping-particle":"","parse-names":false,"suffix":""},{"dropping-particle":"","family":"Welin","given":"Stellan","non-dropping-particle":"","parse-names":false,"suffix":""}],"container-title":"Health Care Analysis","id":"ITEM-1","issue":"1","issued":{"date-parts":[["2010"]]},"page":"85-101","title":"Compensated living kidney donation: A plea for pragmatism","type":"article-journal","volume":"18"},"uris":["http://www.mendeley.com/documents/?uuid=108d8bde-d43c-4282-a176-7e58bbaccba2"]}],"mendeley":{"formattedCitation":"(42)","plainTextFormattedCitation":"(42)","previouslyFormattedCitation":"(42)"},"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42)</w:t>
      </w:r>
      <w:r w:rsidR="00F929F0" w:rsidRPr="00172D7A">
        <w:rPr>
          <w:rFonts w:ascii="Times New Roman" w:hAnsi="Times New Roman" w:cs="Times New Roman"/>
          <w:sz w:val="24"/>
          <w:szCs w:val="24"/>
        </w:rPr>
        <w:fldChar w:fldCharType="end"/>
      </w:r>
      <w:r w:rsidRPr="00C26353">
        <w:rPr>
          <w:rFonts w:ascii="Times New Roman" w:hAnsi="Times New Roman" w:cs="Times New Roman"/>
          <w:sz w:val="24"/>
          <w:szCs w:val="24"/>
        </w:rPr>
        <w:t xml:space="preserve">, a non-directed paid donation </w:t>
      </w:r>
      <w:bookmarkStart w:id="10" w:name="_Hlk62757531"/>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DOI":"10.1007/s11892-005-0026-z","ISSN":"15344827","PMID":"16033682","abstract":"The Israeli experience discloses the relationship between the traditional altruistic basis of organ donation and the new alternatives based on a utilitarian conception of unrelated compensated donation. Although organ trafficking in Israel was dramatically intensified, cadaveric and living-related donations decreased. Reforms in living donations, such as evaluation committees for unrelated directed donors, were insignificant in terms of meeting the demand of patients and reducing the volume of trafficking. It is our contention that battling organ trafficking should provide patients with a realistic alternative for kidney donations. Our model of regulated nondirect paid donations is planned to legalize significant compensation for the unrelated donors drawing individuals from falling into the trap of organ traders. This program, together with uncompromised penalties, would hopefully eradicate organ trafficking. Copyright © 2005 by Current Science Inc.","author":[{"dropping-particle":"","family":"Mor","given":"Eytan","non-dropping-particle":"","parse-names":false,"suffix":""},{"dropping-particle":"","family":"Boas","given":"Hagai","non-dropping-particle":"","parse-names":false,"suffix":""}],"container-title":"Current Diabetes Reports","id":"ITEM-1","issue":"4","issued":{"date-parts":[["2005"]]},"page":"294-299","title":"Organ trafficking: Scope and ethical dilemma","type":"article-journal","volume":"5"},"uris":["http://www.mendeley.com/documents/?uuid=97f31239-d9ec-4e79-9d51-4173c195ee0a"]}],"mendeley":{"formattedCitation":"(37)","plainTextFormattedCitation":"(37)","previouslyFormattedCitation":"(37)"},"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37)</w:t>
      </w:r>
      <w:r w:rsidR="00F929F0" w:rsidRPr="00172D7A">
        <w:rPr>
          <w:rFonts w:ascii="Times New Roman" w:hAnsi="Times New Roman" w:cs="Times New Roman"/>
          <w:sz w:val="24"/>
          <w:szCs w:val="24"/>
        </w:rPr>
        <w:fldChar w:fldCharType="end"/>
      </w:r>
      <w:r w:rsidRPr="00C26353">
        <w:rPr>
          <w:rFonts w:ascii="Times New Roman" w:hAnsi="Times New Roman" w:cs="Times New Roman"/>
          <w:sz w:val="24"/>
          <w:szCs w:val="24"/>
        </w:rPr>
        <w:t xml:space="preserve">, </w:t>
      </w:r>
      <w:bookmarkEnd w:id="10"/>
      <w:r w:rsidRPr="00C26353">
        <w:rPr>
          <w:rFonts w:ascii="Times New Roman" w:hAnsi="Times New Roman" w:cs="Times New Roman"/>
          <w:sz w:val="24"/>
          <w:szCs w:val="24"/>
        </w:rPr>
        <w:t xml:space="preserve">and regulated organ selling </w:t>
      </w:r>
      <w:bookmarkStart w:id="11" w:name="_Hlk62553718"/>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author":[{"dropping-particle":"","family":"Megan Clay and Walter Block","given":"","non-dropping-particle":"","parse-names":false,"suffix":""}],"chapter-number":"4","container-title":"The International Trafficking of Human Organs A Multidisciplinary Perspectiv","editor":[{"dropping-particle":"","family":"Leonard Territo and Rande Matteso","given":"","non-dropping-particle":"","parse-names":false,"suffix":""}],"id":"ITEM-1","issued":{"date-parts":[["2012"]]},"page":"49-58","publisher":"CRC Press","title":"A Free Market for Human Organs","type":"chapter"},"uris":["http://www.mendeley.com/documents/?uuid=2f2e27d6-cb80-49af-94a9-382f2edae336"]}],"mendeley":{"formattedCitation":"(40)","plainTextFormattedCitation":"(40)","previouslyFormattedCitation":"(40)"},"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40)</w:t>
      </w:r>
      <w:r w:rsidR="00F929F0" w:rsidRPr="00172D7A">
        <w:rPr>
          <w:rFonts w:ascii="Times New Roman" w:hAnsi="Times New Roman" w:cs="Times New Roman"/>
          <w:sz w:val="24"/>
          <w:szCs w:val="24"/>
        </w:rPr>
        <w:fldChar w:fldCharType="end"/>
      </w:r>
      <w:r w:rsidRPr="00C26353">
        <w:rPr>
          <w:rFonts w:ascii="Times New Roman" w:hAnsi="Times New Roman" w:cs="Times New Roman"/>
          <w:sz w:val="24"/>
          <w:szCs w:val="24"/>
        </w:rPr>
        <w:t xml:space="preserve"> </w:t>
      </w:r>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abstract":"Reviews the book, The International Trafficking of Human Organs edited by Leonard Territo and Rande Matteson (2012). This book is an edited volume dealing primarily with the issues relating to the trafficking and sale of human organs for the purposes of transplantation. Divided into four sections, the book attempts to insert a multidisciplinary perspective into a field generally characterized by a homogeneous, discipline-specific discourse. The result is a rich overview of the various arguments drawn from the fields of criminal justice, economics, medicine and philosophy, and theology. Overall, this book presents a broad overview of the issues, concerns, and challenges that may be faced when attempting to engage in the analysis of organ trafficking and, more generally, human organ transplantation. It is an excellent starting point for individuals who have little familiarity with this field of study. As a result, the book offers the attentive reader many further avenues for informed research and analysis. (PsycINFO Database Record (c) 2016 APA, all rights reserved)","author":[{"dropping-particle":"","family":"Taylor","given":"James Stacy","non-dropping-particle":"","parse-names":false,"suffix":""}],"chapter-number":"10","container-title":"International Trafficking of Human Organs","editor":[{"dropping-particle":"","family":"Matteson","given":"Leonard Territo and Rande","non-dropping-particle":"","parse-names":false,"suffix":""}],"id":"ITEM-1","issued":{"date-parts":[["2012"]]},"page":"143-260","publisher":"CRC Press","title":"Autonomy, Constraining Options, and Organ Sales","type":"chapter"},"uris":["http://www.mendeley.com/documents/?uuid=8c9df06c-2044-43f7-874e-41cbf31ff330"]}],"mendeley":{"formattedCitation":"(39)","plainTextFormattedCitation":"(39)","previouslyFormattedCitation":"(39)"},"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39)</w:t>
      </w:r>
      <w:r w:rsidR="00F929F0" w:rsidRPr="00172D7A">
        <w:rPr>
          <w:rFonts w:ascii="Times New Roman" w:hAnsi="Times New Roman" w:cs="Times New Roman"/>
          <w:sz w:val="24"/>
          <w:szCs w:val="24"/>
        </w:rPr>
        <w:fldChar w:fldCharType="end"/>
      </w:r>
      <w:r w:rsidRPr="00C26353">
        <w:rPr>
          <w:rFonts w:ascii="Times New Roman" w:hAnsi="Times New Roman" w:cs="Times New Roman"/>
          <w:sz w:val="24"/>
          <w:szCs w:val="24"/>
        </w:rPr>
        <w:t xml:space="preserve"> </w:t>
      </w:r>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DOI":"10.1016/S0140-6736(02)08030-3","ISSN":"01406736","PMID":"11918934","author":[{"dropping-particle":"","family":"Friedlaender","given":"Michael M.","non-dropping-particle":"","parse-names":false,"suffix":""}],"container-title":"Lancet","id":"ITEM-1","issue":"9310","issued":{"date-parts":[["2002"]]},"page":"971-973","title":"The right to sell or buy a kidney: Are we failing our patients?","type":"article-journal","volume":"359"},"uris":["http://www.mendeley.com/documents/?uuid=f35715f3-d672-4f73-9765-6643f4b5b04c"]}],"mendeley":{"formattedCitation":"(43)","plainTextFormattedCitation":"(43)","previouslyFormattedCitation":"(43)"},"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43)</w:t>
      </w:r>
      <w:r w:rsidR="00F929F0" w:rsidRPr="00172D7A">
        <w:rPr>
          <w:rFonts w:ascii="Times New Roman" w:hAnsi="Times New Roman" w:cs="Times New Roman"/>
          <w:sz w:val="24"/>
          <w:szCs w:val="24"/>
        </w:rPr>
        <w:fldChar w:fldCharType="end"/>
      </w:r>
      <w:r w:rsidRPr="00C26353">
        <w:rPr>
          <w:rFonts w:ascii="Times New Roman" w:hAnsi="Times New Roman" w:cs="Times New Roman"/>
          <w:sz w:val="24"/>
          <w:szCs w:val="24"/>
        </w:rPr>
        <w:t xml:space="preserve"> </w:t>
      </w:r>
      <w:bookmarkEnd w:id="11"/>
      <w:r w:rsidRPr="00C26353">
        <w:rPr>
          <w:rFonts w:ascii="Times New Roman" w:hAnsi="Times New Roman" w:cs="Times New Roman"/>
          <w:sz w:val="24"/>
          <w:szCs w:val="24"/>
        </w:rPr>
        <w:t>as options to increase organ supply and</w:t>
      </w:r>
      <w:r w:rsidR="002E77B4" w:rsidRPr="00C26353">
        <w:rPr>
          <w:rFonts w:ascii="Times New Roman" w:hAnsi="Times New Roman" w:cs="Times New Roman"/>
          <w:sz w:val="24"/>
          <w:szCs w:val="24"/>
        </w:rPr>
        <w:t xml:space="preserve"> to </w:t>
      </w:r>
      <w:r w:rsidRPr="00C26353">
        <w:rPr>
          <w:rFonts w:ascii="Times New Roman" w:hAnsi="Times New Roman" w:cs="Times New Roman"/>
          <w:sz w:val="24"/>
          <w:szCs w:val="24"/>
        </w:rPr>
        <w:t xml:space="preserve">control organ trafficking. </w:t>
      </w:r>
      <w:bookmarkStart w:id="12" w:name="_Hlk62552242"/>
      <w:r w:rsidRPr="00C26353">
        <w:rPr>
          <w:rFonts w:ascii="Times New Roman" w:hAnsi="Times New Roman" w:cs="Times New Roman"/>
          <w:sz w:val="24"/>
          <w:szCs w:val="24"/>
        </w:rPr>
        <w:t xml:space="preserve"> </w:t>
      </w:r>
    </w:p>
    <w:p w:rsidR="002E77B4" w:rsidRPr="00C26353" w:rsidRDefault="002E77B4" w:rsidP="00461BEA">
      <w:pPr>
        <w:spacing w:line="240" w:lineRule="auto"/>
        <w:jc w:val="both"/>
        <w:rPr>
          <w:rFonts w:ascii="Times New Roman" w:hAnsi="Times New Roman" w:cs="Times New Roman"/>
          <w:sz w:val="24"/>
          <w:szCs w:val="24"/>
        </w:rPr>
      </w:pPr>
      <w:r w:rsidRPr="00C26353">
        <w:rPr>
          <w:rFonts w:ascii="Times New Roman" w:hAnsi="Times New Roman" w:cs="Times New Roman"/>
          <w:sz w:val="24"/>
          <w:szCs w:val="24"/>
        </w:rPr>
        <w:t xml:space="preserve">For instance, </w:t>
      </w:r>
      <w:r w:rsidR="00461BEA" w:rsidRPr="00C26353">
        <w:rPr>
          <w:rFonts w:ascii="Times New Roman" w:hAnsi="Times New Roman" w:cs="Times New Roman"/>
          <w:sz w:val="24"/>
          <w:szCs w:val="24"/>
        </w:rPr>
        <w:t>Clay and Block (2012) claim that the legalization of the sale of body parts in legitimate free market activity decreases human body parts’ price and discourages human organs’ theft</w:t>
      </w:r>
      <w:r w:rsidR="00C42E94" w:rsidRPr="00C26353">
        <w:rPr>
          <w:rFonts w:ascii="Times New Roman" w:hAnsi="Times New Roman" w:cs="Times New Roman"/>
          <w:sz w:val="24"/>
          <w:szCs w:val="24"/>
        </w:rPr>
        <w:t>,</w:t>
      </w:r>
      <w:r w:rsidR="00461BEA" w:rsidRPr="00C26353">
        <w:rPr>
          <w:rFonts w:ascii="Times New Roman" w:hAnsi="Times New Roman" w:cs="Times New Roman"/>
          <w:sz w:val="24"/>
          <w:szCs w:val="24"/>
        </w:rPr>
        <w:t xml:space="preserve"> </w:t>
      </w:r>
      <w:r w:rsidR="00C42E94" w:rsidRPr="00C26353">
        <w:rPr>
          <w:rFonts w:ascii="Times New Roman" w:hAnsi="Times New Roman" w:cs="Times New Roman"/>
          <w:sz w:val="24"/>
          <w:szCs w:val="24"/>
        </w:rPr>
        <w:t xml:space="preserve">which </w:t>
      </w:r>
      <w:r w:rsidR="00461BEA" w:rsidRPr="00C26353">
        <w:rPr>
          <w:rFonts w:ascii="Times New Roman" w:hAnsi="Times New Roman" w:cs="Times New Roman"/>
          <w:sz w:val="24"/>
          <w:szCs w:val="24"/>
        </w:rPr>
        <w:t>the present laws c</w:t>
      </w:r>
      <w:r w:rsidR="00C42E94" w:rsidRPr="00C26353">
        <w:rPr>
          <w:rFonts w:ascii="Times New Roman" w:hAnsi="Times New Roman" w:cs="Times New Roman"/>
          <w:sz w:val="24"/>
          <w:szCs w:val="24"/>
        </w:rPr>
        <w:t>an</w:t>
      </w:r>
      <w:r w:rsidR="00461BEA" w:rsidRPr="00C26353">
        <w:rPr>
          <w:rFonts w:ascii="Times New Roman" w:hAnsi="Times New Roman" w:cs="Times New Roman"/>
          <w:sz w:val="24"/>
          <w:szCs w:val="24"/>
        </w:rPr>
        <w:t xml:space="preserve">not control. Furthermore, in </w:t>
      </w:r>
      <w:r w:rsidR="00C42E94" w:rsidRPr="00C26353">
        <w:rPr>
          <w:rFonts w:ascii="Times New Roman" w:hAnsi="Times New Roman" w:cs="Times New Roman"/>
          <w:sz w:val="24"/>
          <w:szCs w:val="24"/>
        </w:rPr>
        <w:t xml:space="preserve">a </w:t>
      </w:r>
      <w:r w:rsidR="00461BEA" w:rsidRPr="00C26353">
        <w:rPr>
          <w:rFonts w:ascii="Times New Roman" w:hAnsi="Times New Roman" w:cs="Times New Roman"/>
          <w:sz w:val="24"/>
          <w:szCs w:val="24"/>
        </w:rPr>
        <w:t>free enterprise system, the original owner of the organ (or his</w:t>
      </w:r>
      <w:r w:rsidR="00C42E94" w:rsidRPr="00C26353">
        <w:rPr>
          <w:rFonts w:ascii="Times New Roman" w:hAnsi="Times New Roman" w:cs="Times New Roman"/>
          <w:sz w:val="24"/>
          <w:szCs w:val="24"/>
        </w:rPr>
        <w:t>/her</w:t>
      </w:r>
      <w:r w:rsidR="00461BEA" w:rsidRPr="00C26353">
        <w:rPr>
          <w:rFonts w:ascii="Times New Roman" w:hAnsi="Times New Roman" w:cs="Times New Roman"/>
          <w:sz w:val="24"/>
          <w:szCs w:val="24"/>
        </w:rPr>
        <w:t xml:space="preserve"> estate) will receive the profit from the sale, and the recipient also benefits from the free transaction of organs </w:t>
      </w:r>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author":[{"dropping-particle":"","family":"Megan Clay and Walter Block","given":"","non-dropping-particle":"","parse-names":false,"suffix":""}],"chapter-number":"4","container-title":"The International Trafficking of Human Organs A Multidisciplinary Perspectiv","editor":[{"dropping-particle":"","family":"Leonard Territo and Rande Matteso","given":"","non-dropping-particle":"","parse-names":false,"suffix":""}],"id":"ITEM-1","issued":{"date-parts":[["2012"]]},"page":"49-58","publisher":"CRC Press","title":"A Free Market for Human Organs","type":"chapter"},"uris":["http://www.mendeley.com/documents/?uuid=2f2e27d6-cb80-49af-94a9-382f2edae336"]}],"mendeley":{"formattedCitation":"(40)","plainTextFormattedCitation":"(40)","previouslyFormattedCitation":"(40)"},"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40)</w:t>
      </w:r>
      <w:r w:rsidR="00F929F0" w:rsidRPr="00172D7A">
        <w:rPr>
          <w:rFonts w:ascii="Times New Roman" w:hAnsi="Times New Roman" w:cs="Times New Roman"/>
          <w:sz w:val="24"/>
          <w:szCs w:val="24"/>
        </w:rPr>
        <w:fldChar w:fldCharType="end"/>
      </w:r>
      <w:r w:rsidR="00461BEA" w:rsidRPr="00C26353">
        <w:rPr>
          <w:rFonts w:ascii="Times New Roman" w:hAnsi="Times New Roman" w:cs="Times New Roman"/>
          <w:sz w:val="24"/>
          <w:szCs w:val="24"/>
        </w:rPr>
        <w:t xml:space="preserve">. </w:t>
      </w:r>
      <w:proofErr w:type="spellStart"/>
      <w:r w:rsidR="00461BEA" w:rsidRPr="00C26353">
        <w:rPr>
          <w:rFonts w:ascii="Times New Roman" w:hAnsi="Times New Roman" w:cs="Times New Roman"/>
          <w:sz w:val="24"/>
          <w:szCs w:val="24"/>
        </w:rPr>
        <w:t>Friedlaender</w:t>
      </w:r>
      <w:proofErr w:type="spellEnd"/>
      <w:r w:rsidR="00461BEA" w:rsidRPr="00C26353">
        <w:rPr>
          <w:rFonts w:ascii="Times New Roman" w:hAnsi="Times New Roman" w:cs="Times New Roman"/>
          <w:sz w:val="24"/>
          <w:szCs w:val="24"/>
        </w:rPr>
        <w:t xml:space="preserve"> (2002) also supports</w:t>
      </w:r>
      <w:bookmarkEnd w:id="12"/>
      <w:r w:rsidR="00461BEA" w:rsidRPr="00C26353">
        <w:rPr>
          <w:rFonts w:ascii="Times New Roman" w:hAnsi="Times New Roman" w:cs="Times New Roman"/>
          <w:sz w:val="24"/>
          <w:szCs w:val="24"/>
        </w:rPr>
        <w:t xml:space="preserve"> legislation governing regulated kidney sales</w:t>
      </w:r>
      <w:r w:rsidR="00C42E94" w:rsidRPr="00C26353">
        <w:rPr>
          <w:rFonts w:ascii="Times New Roman" w:hAnsi="Times New Roman" w:cs="Times New Roman"/>
          <w:sz w:val="24"/>
          <w:szCs w:val="24"/>
        </w:rPr>
        <w:t>,</w:t>
      </w:r>
      <w:r w:rsidR="00461BEA" w:rsidRPr="00C26353">
        <w:rPr>
          <w:rFonts w:ascii="Times New Roman" w:hAnsi="Times New Roman" w:cs="Times New Roman"/>
          <w:sz w:val="24"/>
          <w:szCs w:val="24"/>
        </w:rPr>
        <w:t xml:space="preserve"> since the shortage of organ</w:t>
      </w:r>
      <w:r w:rsidR="00C42E94" w:rsidRPr="00C26353">
        <w:rPr>
          <w:rFonts w:ascii="Times New Roman" w:hAnsi="Times New Roman" w:cs="Times New Roman"/>
          <w:sz w:val="24"/>
          <w:szCs w:val="24"/>
        </w:rPr>
        <w:t>s</w:t>
      </w:r>
      <w:r w:rsidR="00461BEA" w:rsidRPr="00C26353">
        <w:rPr>
          <w:rFonts w:ascii="Times New Roman" w:hAnsi="Times New Roman" w:cs="Times New Roman"/>
          <w:sz w:val="24"/>
          <w:szCs w:val="24"/>
        </w:rPr>
        <w:t xml:space="preserve"> and organ trafficking </w:t>
      </w:r>
      <w:r w:rsidR="00C42E94" w:rsidRPr="00C26353">
        <w:rPr>
          <w:rFonts w:ascii="Times New Roman" w:hAnsi="Times New Roman" w:cs="Times New Roman"/>
          <w:sz w:val="24"/>
          <w:szCs w:val="24"/>
        </w:rPr>
        <w:t xml:space="preserve">are </w:t>
      </w:r>
      <w:r w:rsidR="00461BEA" w:rsidRPr="00C26353">
        <w:rPr>
          <w:rFonts w:ascii="Times New Roman" w:hAnsi="Times New Roman" w:cs="Times New Roman"/>
          <w:sz w:val="24"/>
          <w:szCs w:val="24"/>
        </w:rPr>
        <w:t xml:space="preserve">getting worse. He further claims that patients’ welfare is neglected </w:t>
      </w:r>
      <w:r w:rsidR="006C0903" w:rsidRPr="00C26353">
        <w:rPr>
          <w:rFonts w:ascii="Times New Roman" w:hAnsi="Times New Roman" w:cs="Times New Roman"/>
          <w:sz w:val="24"/>
          <w:szCs w:val="24"/>
        </w:rPr>
        <w:t>and left them to unregulated market transactions</w:t>
      </w:r>
      <w:r w:rsidR="00461BEA" w:rsidRPr="00C26353">
        <w:rPr>
          <w:rFonts w:ascii="Times New Roman" w:hAnsi="Times New Roman" w:cs="Times New Roman"/>
          <w:sz w:val="24"/>
          <w:szCs w:val="24"/>
        </w:rPr>
        <w:t xml:space="preserve"> by failing to consider legal alternatives of paid donations. More</w:t>
      </w:r>
      <w:r w:rsidR="00C42E94" w:rsidRPr="00C26353">
        <w:rPr>
          <w:rFonts w:ascii="Times New Roman" w:hAnsi="Times New Roman" w:cs="Times New Roman"/>
          <w:sz w:val="24"/>
          <w:szCs w:val="24"/>
        </w:rPr>
        <w:t>over</w:t>
      </w:r>
      <w:r w:rsidR="00461BEA" w:rsidRPr="00C26353">
        <w:rPr>
          <w:rFonts w:ascii="Times New Roman" w:hAnsi="Times New Roman" w:cs="Times New Roman"/>
          <w:sz w:val="24"/>
          <w:szCs w:val="24"/>
        </w:rPr>
        <w:t xml:space="preserve">, considering the prevailing practice, patients, donors, and commercial go-betweens are already trading organs through black markets. Thus, </w:t>
      </w:r>
      <w:proofErr w:type="spellStart"/>
      <w:r w:rsidR="00461BEA" w:rsidRPr="00C26353">
        <w:rPr>
          <w:rFonts w:ascii="Times New Roman" w:hAnsi="Times New Roman" w:cs="Times New Roman"/>
          <w:sz w:val="24"/>
          <w:szCs w:val="24"/>
        </w:rPr>
        <w:t>Friedlaender</w:t>
      </w:r>
      <w:proofErr w:type="spellEnd"/>
      <w:r w:rsidR="00461BEA" w:rsidRPr="00C26353">
        <w:rPr>
          <w:rFonts w:ascii="Times New Roman" w:hAnsi="Times New Roman" w:cs="Times New Roman"/>
          <w:sz w:val="24"/>
          <w:szCs w:val="24"/>
        </w:rPr>
        <w:t xml:space="preserve"> </w:t>
      </w:r>
      <w:r w:rsidR="00C42E94" w:rsidRPr="00C26353">
        <w:rPr>
          <w:rFonts w:ascii="Times New Roman" w:hAnsi="Times New Roman" w:cs="Times New Roman"/>
          <w:sz w:val="24"/>
          <w:szCs w:val="24"/>
        </w:rPr>
        <w:t xml:space="preserve">suggests </w:t>
      </w:r>
      <w:r w:rsidR="00A31D58" w:rsidRPr="00C26353">
        <w:rPr>
          <w:rFonts w:ascii="Times New Roman" w:hAnsi="Times New Roman" w:cs="Times New Roman"/>
          <w:sz w:val="24"/>
          <w:szCs w:val="24"/>
        </w:rPr>
        <w:t>that</w:t>
      </w:r>
      <w:r w:rsidR="00461BEA" w:rsidRPr="00C26353">
        <w:rPr>
          <w:rFonts w:ascii="Times New Roman" w:hAnsi="Times New Roman" w:cs="Times New Roman"/>
          <w:sz w:val="24"/>
          <w:szCs w:val="24"/>
        </w:rPr>
        <w:t xml:space="preserve"> regulated organ trading </w:t>
      </w:r>
      <w:r w:rsidR="00A31D58" w:rsidRPr="00C26353">
        <w:rPr>
          <w:rFonts w:ascii="Times New Roman" w:hAnsi="Times New Roman" w:cs="Times New Roman"/>
          <w:sz w:val="24"/>
          <w:szCs w:val="24"/>
        </w:rPr>
        <w:t>is</w:t>
      </w:r>
      <w:r w:rsidR="00461BEA" w:rsidRPr="00C26353">
        <w:rPr>
          <w:rFonts w:ascii="Times New Roman" w:hAnsi="Times New Roman" w:cs="Times New Roman"/>
          <w:sz w:val="24"/>
          <w:szCs w:val="24"/>
        </w:rPr>
        <w:t xml:space="preserve"> a morally acceptable option for the patient’s </w:t>
      </w:r>
      <w:r w:rsidR="00873746" w:rsidRPr="00C26353">
        <w:rPr>
          <w:rFonts w:ascii="Times New Roman" w:hAnsi="Times New Roman" w:cs="Times New Roman"/>
          <w:sz w:val="24"/>
          <w:szCs w:val="24"/>
        </w:rPr>
        <w:t>welfare, the</w:t>
      </w:r>
      <w:r w:rsidR="00461BEA" w:rsidRPr="00C26353">
        <w:rPr>
          <w:rFonts w:ascii="Times New Roman" w:hAnsi="Times New Roman" w:cs="Times New Roman"/>
          <w:sz w:val="24"/>
          <w:szCs w:val="24"/>
        </w:rPr>
        <w:t xml:space="preserve"> sustainability of transplantation medicine</w:t>
      </w:r>
      <w:r w:rsidR="00C42E94" w:rsidRPr="00C26353">
        <w:rPr>
          <w:rFonts w:ascii="Times New Roman" w:hAnsi="Times New Roman" w:cs="Times New Roman"/>
          <w:sz w:val="24"/>
          <w:szCs w:val="24"/>
        </w:rPr>
        <w:t>,</w:t>
      </w:r>
      <w:r w:rsidR="00A31D58" w:rsidRPr="00C26353">
        <w:rPr>
          <w:rFonts w:ascii="Times New Roman" w:hAnsi="Times New Roman" w:cs="Times New Roman"/>
          <w:sz w:val="24"/>
          <w:szCs w:val="24"/>
        </w:rPr>
        <w:t xml:space="preserve"> and control of the organ </w:t>
      </w:r>
      <w:r w:rsidR="00873746" w:rsidRPr="00C26353">
        <w:rPr>
          <w:rFonts w:ascii="Times New Roman" w:hAnsi="Times New Roman" w:cs="Times New Roman"/>
          <w:sz w:val="24"/>
          <w:szCs w:val="24"/>
        </w:rPr>
        <w:t xml:space="preserve">black </w:t>
      </w:r>
      <w:r w:rsidR="00A31D58" w:rsidRPr="00C26353">
        <w:rPr>
          <w:rFonts w:ascii="Times New Roman" w:hAnsi="Times New Roman" w:cs="Times New Roman"/>
          <w:sz w:val="24"/>
          <w:szCs w:val="24"/>
        </w:rPr>
        <w:t>market</w:t>
      </w:r>
      <w:r w:rsidR="00461BEA" w:rsidRPr="00C26353">
        <w:rPr>
          <w:rFonts w:ascii="Times New Roman" w:hAnsi="Times New Roman" w:cs="Times New Roman"/>
          <w:sz w:val="24"/>
          <w:szCs w:val="24"/>
        </w:rPr>
        <w:t xml:space="preserve"> </w:t>
      </w:r>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DOI":"10.1016/S0140-6736(02)08030-3","ISSN":"01406736","PMID":"11918934","author":[{"dropping-particle":"","family":"Friedlaender","given":"Michael M.","non-dropping-particle":"","parse-names":false,"suffix":""}],"container-title":"Lancet","id":"ITEM-1","issue":"9310","issued":{"date-parts":[["2002"]]},"page":"971-973","title":"The right to sell or buy a kidney: Are we failing our patients?","type":"article-journal","volume":"359"},"uris":["http://www.mendeley.com/documents/?uuid=f35715f3-d672-4f73-9765-6643f4b5b04c"]}],"mendeley":{"formattedCitation":"(43)","plainTextFormattedCitation":"(43)","previouslyFormattedCitation":"(43)"},"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43)</w:t>
      </w:r>
      <w:r w:rsidR="00F929F0" w:rsidRPr="00172D7A">
        <w:rPr>
          <w:rFonts w:ascii="Times New Roman" w:hAnsi="Times New Roman" w:cs="Times New Roman"/>
          <w:sz w:val="24"/>
          <w:szCs w:val="24"/>
        </w:rPr>
        <w:fldChar w:fldCharType="end"/>
      </w:r>
      <w:r w:rsidR="00461BEA" w:rsidRPr="00C26353">
        <w:rPr>
          <w:rFonts w:ascii="Times New Roman" w:hAnsi="Times New Roman" w:cs="Times New Roman"/>
          <w:sz w:val="24"/>
          <w:szCs w:val="24"/>
        </w:rPr>
        <w:t xml:space="preserve">. </w:t>
      </w:r>
    </w:p>
    <w:p w:rsidR="005957DA" w:rsidRPr="00C26353" w:rsidRDefault="00AB3B0F" w:rsidP="00461BEA">
      <w:pPr>
        <w:spacing w:line="240" w:lineRule="auto"/>
        <w:jc w:val="both"/>
        <w:rPr>
          <w:rFonts w:ascii="Times New Roman" w:hAnsi="Times New Roman" w:cs="Times New Roman"/>
          <w:sz w:val="24"/>
          <w:szCs w:val="24"/>
        </w:rPr>
      </w:pPr>
      <w:r w:rsidRPr="00C26353">
        <w:rPr>
          <w:rFonts w:ascii="Times New Roman" w:hAnsi="Times New Roman" w:cs="Times New Roman"/>
          <w:sz w:val="24"/>
          <w:szCs w:val="24"/>
        </w:rPr>
        <w:t xml:space="preserve">From the pragmatist </w:t>
      </w:r>
      <w:r w:rsidR="00AC2BC8" w:rsidRPr="00C26353">
        <w:rPr>
          <w:rFonts w:ascii="Times New Roman" w:hAnsi="Times New Roman" w:cs="Times New Roman"/>
          <w:sz w:val="24"/>
          <w:szCs w:val="24"/>
        </w:rPr>
        <w:t>standpoint</w:t>
      </w:r>
      <w:r w:rsidRPr="00C26353">
        <w:rPr>
          <w:rFonts w:ascii="Times New Roman" w:hAnsi="Times New Roman" w:cs="Times New Roman"/>
          <w:sz w:val="24"/>
          <w:szCs w:val="24"/>
        </w:rPr>
        <w:t>,</w:t>
      </w:r>
      <w:r w:rsidR="00AC2BC8" w:rsidRPr="00C26353">
        <w:rPr>
          <w:rFonts w:ascii="Times New Roman" w:hAnsi="Times New Roman" w:cs="Times New Roman"/>
          <w:sz w:val="24"/>
          <w:szCs w:val="24"/>
        </w:rPr>
        <w:t xml:space="preserve"> </w:t>
      </w:r>
      <w:r w:rsidR="00461BEA" w:rsidRPr="00C26353">
        <w:rPr>
          <w:rFonts w:ascii="Times New Roman" w:hAnsi="Times New Roman" w:cs="Times New Roman"/>
          <w:sz w:val="24"/>
          <w:szCs w:val="24"/>
        </w:rPr>
        <w:t>the incapability of altruistic transplant orthodoxy to serve as an applicable foundation for a public policy may be the reason for organ shortage</w:t>
      </w:r>
      <w:r w:rsidR="00080241" w:rsidRPr="00C26353">
        <w:rPr>
          <w:rFonts w:ascii="Times New Roman" w:hAnsi="Times New Roman" w:cs="Times New Roman"/>
          <w:sz w:val="24"/>
          <w:szCs w:val="24"/>
        </w:rPr>
        <w:t xml:space="preserve"> and organ trafficking</w:t>
      </w:r>
      <w:r w:rsidR="00461BEA" w:rsidRPr="00C26353">
        <w:rPr>
          <w:rFonts w:ascii="Times New Roman" w:hAnsi="Times New Roman" w:cs="Times New Roman"/>
          <w:sz w:val="24"/>
          <w:szCs w:val="24"/>
        </w:rPr>
        <w:t xml:space="preserve">. Since organ trafficking is connected </w:t>
      </w:r>
      <w:r w:rsidR="00EB6187" w:rsidRPr="00C26353">
        <w:rPr>
          <w:rFonts w:ascii="Times New Roman" w:hAnsi="Times New Roman" w:cs="Times New Roman"/>
          <w:sz w:val="24"/>
          <w:szCs w:val="24"/>
        </w:rPr>
        <w:t xml:space="preserve">to the </w:t>
      </w:r>
      <w:r w:rsidR="00461BEA" w:rsidRPr="00C26353">
        <w:rPr>
          <w:rFonts w:ascii="Times New Roman" w:hAnsi="Times New Roman" w:cs="Times New Roman"/>
          <w:sz w:val="24"/>
          <w:szCs w:val="24"/>
        </w:rPr>
        <w:t>global organ shortage, more utilitarian solutions such as organ selling, compensated donations, and non-directed paid donations may be suggested as practical alternatives to battle organ trafficking.</w:t>
      </w:r>
      <w:r w:rsidR="002E0EE4" w:rsidRPr="00C26353">
        <w:rPr>
          <w:rFonts w:ascii="Times New Roman" w:hAnsi="Times New Roman" w:cs="Times New Roman"/>
          <w:sz w:val="24"/>
          <w:szCs w:val="24"/>
        </w:rPr>
        <w:t xml:space="preserve"> </w:t>
      </w:r>
      <w:r w:rsidR="00AC2BC8" w:rsidRPr="00C26353">
        <w:rPr>
          <w:rFonts w:ascii="Times New Roman" w:hAnsi="Times New Roman" w:cs="Times New Roman"/>
          <w:sz w:val="24"/>
          <w:szCs w:val="24"/>
        </w:rPr>
        <w:t xml:space="preserve">On the other </w:t>
      </w:r>
      <w:r w:rsidR="00EB6187" w:rsidRPr="00C26353">
        <w:rPr>
          <w:rFonts w:ascii="Times New Roman" w:hAnsi="Times New Roman" w:cs="Times New Roman"/>
          <w:sz w:val="24"/>
          <w:szCs w:val="24"/>
        </w:rPr>
        <w:t>hand</w:t>
      </w:r>
      <w:r w:rsidR="00AC2BC8" w:rsidRPr="00C26353">
        <w:rPr>
          <w:rFonts w:ascii="Times New Roman" w:hAnsi="Times New Roman" w:cs="Times New Roman"/>
          <w:sz w:val="24"/>
          <w:szCs w:val="24"/>
        </w:rPr>
        <w:t xml:space="preserve">, in </w:t>
      </w:r>
      <w:r w:rsidR="00EB6187" w:rsidRPr="00C26353">
        <w:rPr>
          <w:rFonts w:ascii="Times New Roman" w:hAnsi="Times New Roman" w:cs="Times New Roman"/>
          <w:sz w:val="24"/>
          <w:szCs w:val="24"/>
        </w:rPr>
        <w:t xml:space="preserve">a </w:t>
      </w:r>
      <w:r w:rsidR="00AC2BC8" w:rsidRPr="00C26353">
        <w:rPr>
          <w:rFonts w:ascii="Times New Roman" w:hAnsi="Times New Roman" w:cs="Times New Roman"/>
          <w:sz w:val="24"/>
          <w:szCs w:val="24"/>
        </w:rPr>
        <w:t>context where there is no universal healthcare system and the majority of people are poor,</w:t>
      </w:r>
      <w:r w:rsidR="00AC2BC8" w:rsidRPr="00172D7A">
        <w:rPr>
          <w:rFonts w:ascii="Times New Roman" w:hAnsi="Times New Roman" w:cs="Times New Roman"/>
          <w:sz w:val="24"/>
          <w:szCs w:val="24"/>
        </w:rPr>
        <w:t xml:space="preserve"> </w:t>
      </w:r>
      <w:r w:rsidR="00AC2BC8" w:rsidRPr="00C26353">
        <w:rPr>
          <w:rFonts w:ascii="Times New Roman" w:hAnsi="Times New Roman" w:cs="Times New Roman"/>
          <w:sz w:val="24"/>
          <w:szCs w:val="24"/>
        </w:rPr>
        <w:t xml:space="preserve">permitting organ selling and introducing compensated donation opens up </w:t>
      </w:r>
      <w:r w:rsidR="00EB6187" w:rsidRPr="00C26353">
        <w:rPr>
          <w:rFonts w:ascii="Times New Roman" w:hAnsi="Times New Roman" w:cs="Times New Roman"/>
          <w:sz w:val="24"/>
          <w:szCs w:val="24"/>
        </w:rPr>
        <w:t xml:space="preserve">further avenues for </w:t>
      </w:r>
      <w:r w:rsidR="00AC2BC8" w:rsidRPr="00C26353">
        <w:rPr>
          <w:rFonts w:ascii="Times New Roman" w:hAnsi="Times New Roman" w:cs="Times New Roman"/>
          <w:sz w:val="24"/>
          <w:szCs w:val="24"/>
        </w:rPr>
        <w:t>organ trafficking instead of controlling it. Hence, stick</w:t>
      </w:r>
      <w:r w:rsidR="00732055" w:rsidRPr="00C26353">
        <w:rPr>
          <w:rFonts w:ascii="Times New Roman" w:hAnsi="Times New Roman" w:cs="Times New Roman"/>
          <w:sz w:val="24"/>
          <w:szCs w:val="24"/>
        </w:rPr>
        <w:t>ing</w:t>
      </w:r>
      <w:r w:rsidR="00AC2BC8" w:rsidRPr="00C26353">
        <w:rPr>
          <w:rFonts w:ascii="Times New Roman" w:hAnsi="Times New Roman" w:cs="Times New Roman"/>
          <w:sz w:val="24"/>
          <w:szCs w:val="24"/>
        </w:rPr>
        <w:t xml:space="preserve"> to altruistic donation</w:t>
      </w:r>
      <w:r w:rsidR="005957DA" w:rsidRPr="00C26353">
        <w:rPr>
          <w:rFonts w:ascii="Times New Roman" w:hAnsi="Times New Roman" w:cs="Times New Roman"/>
          <w:sz w:val="24"/>
          <w:szCs w:val="24"/>
        </w:rPr>
        <w:t xml:space="preserve"> with strict </w:t>
      </w:r>
      <w:r w:rsidR="00AC2BC8" w:rsidRPr="00C26353">
        <w:rPr>
          <w:rFonts w:ascii="Times New Roman" w:hAnsi="Times New Roman" w:cs="Times New Roman"/>
          <w:sz w:val="24"/>
          <w:szCs w:val="24"/>
        </w:rPr>
        <w:t xml:space="preserve">legal control of organ trafficking may be suggested as </w:t>
      </w:r>
      <w:r w:rsidR="00EB6187" w:rsidRPr="00C26353">
        <w:rPr>
          <w:rFonts w:ascii="Times New Roman" w:hAnsi="Times New Roman" w:cs="Times New Roman"/>
          <w:sz w:val="24"/>
          <w:szCs w:val="24"/>
        </w:rPr>
        <w:t xml:space="preserve">a </w:t>
      </w:r>
      <w:r w:rsidR="00AC2BC8" w:rsidRPr="00C26353">
        <w:rPr>
          <w:rFonts w:ascii="Times New Roman" w:hAnsi="Times New Roman" w:cs="Times New Roman"/>
          <w:sz w:val="24"/>
          <w:szCs w:val="24"/>
        </w:rPr>
        <w:t xml:space="preserve">second alternative. </w:t>
      </w:r>
      <w:r w:rsidR="00F738D4" w:rsidRPr="00C26353">
        <w:rPr>
          <w:rFonts w:ascii="Times New Roman" w:hAnsi="Times New Roman" w:cs="Times New Roman"/>
          <w:sz w:val="24"/>
          <w:szCs w:val="24"/>
        </w:rPr>
        <w:t>However, i</w:t>
      </w:r>
      <w:r w:rsidR="005957DA" w:rsidRPr="00C26353">
        <w:rPr>
          <w:rFonts w:ascii="Times New Roman" w:hAnsi="Times New Roman" w:cs="Times New Roman"/>
          <w:sz w:val="24"/>
          <w:szCs w:val="24"/>
        </w:rPr>
        <w:t xml:space="preserve">n pragmatist ethics, the earlier </w:t>
      </w:r>
      <w:r w:rsidR="00AC2BC8" w:rsidRPr="00C26353">
        <w:rPr>
          <w:rFonts w:ascii="Times New Roman" w:hAnsi="Times New Roman" w:cs="Times New Roman"/>
          <w:sz w:val="24"/>
          <w:szCs w:val="24"/>
        </w:rPr>
        <w:t xml:space="preserve">two options </w:t>
      </w:r>
      <w:r w:rsidR="005957DA" w:rsidRPr="00C26353">
        <w:rPr>
          <w:rFonts w:ascii="Times New Roman" w:hAnsi="Times New Roman" w:cs="Times New Roman"/>
          <w:sz w:val="24"/>
          <w:szCs w:val="24"/>
        </w:rPr>
        <w:t xml:space="preserve">can be taken </w:t>
      </w:r>
      <w:r w:rsidR="00AC2BC8" w:rsidRPr="00C26353">
        <w:rPr>
          <w:rFonts w:ascii="Times New Roman" w:hAnsi="Times New Roman" w:cs="Times New Roman"/>
          <w:sz w:val="24"/>
          <w:szCs w:val="24"/>
        </w:rPr>
        <w:t>as possible hypothes</w:t>
      </w:r>
      <w:r w:rsidR="00EB6187" w:rsidRPr="00C26353">
        <w:rPr>
          <w:rFonts w:ascii="Times New Roman" w:hAnsi="Times New Roman" w:cs="Times New Roman"/>
          <w:sz w:val="24"/>
          <w:szCs w:val="24"/>
        </w:rPr>
        <w:t>e</w:t>
      </w:r>
      <w:r w:rsidR="00AC2BC8" w:rsidRPr="00C26353">
        <w:rPr>
          <w:rFonts w:ascii="Times New Roman" w:hAnsi="Times New Roman" w:cs="Times New Roman"/>
          <w:sz w:val="24"/>
          <w:szCs w:val="24"/>
        </w:rPr>
        <w:t>s</w:t>
      </w:r>
      <w:r w:rsidR="005957DA" w:rsidRPr="00C26353">
        <w:rPr>
          <w:rFonts w:ascii="Times New Roman" w:hAnsi="Times New Roman" w:cs="Times New Roman"/>
          <w:sz w:val="24"/>
          <w:szCs w:val="24"/>
        </w:rPr>
        <w:t xml:space="preserve"> or preemptive guide</w:t>
      </w:r>
      <w:r w:rsidR="00EB6187" w:rsidRPr="00C26353">
        <w:rPr>
          <w:rFonts w:ascii="Times New Roman" w:hAnsi="Times New Roman" w:cs="Times New Roman"/>
          <w:sz w:val="24"/>
          <w:szCs w:val="24"/>
        </w:rPr>
        <w:t>s</w:t>
      </w:r>
      <w:r w:rsidR="005957DA" w:rsidRPr="00C26353">
        <w:rPr>
          <w:rFonts w:ascii="Times New Roman" w:hAnsi="Times New Roman" w:cs="Times New Roman"/>
          <w:sz w:val="24"/>
          <w:szCs w:val="24"/>
        </w:rPr>
        <w:t xml:space="preserve"> to look at the problem afresh with </w:t>
      </w:r>
      <w:r w:rsidR="00EB6187" w:rsidRPr="00C26353">
        <w:rPr>
          <w:rFonts w:ascii="Times New Roman" w:hAnsi="Times New Roman" w:cs="Times New Roman"/>
          <w:sz w:val="24"/>
          <w:szCs w:val="24"/>
        </w:rPr>
        <w:t xml:space="preserve">a </w:t>
      </w:r>
      <w:r w:rsidR="005957DA" w:rsidRPr="00C26353">
        <w:rPr>
          <w:rFonts w:ascii="Times New Roman" w:hAnsi="Times New Roman" w:cs="Times New Roman"/>
          <w:sz w:val="24"/>
          <w:szCs w:val="24"/>
        </w:rPr>
        <w:t>sensitivity to context.</w:t>
      </w:r>
      <w:r w:rsidR="00224816">
        <w:rPr>
          <w:rFonts w:ascii="Times New Roman" w:hAnsi="Times New Roman" w:cs="Times New Roman"/>
          <w:sz w:val="24"/>
          <w:szCs w:val="24"/>
        </w:rPr>
        <w:t xml:space="preserve"> </w:t>
      </w:r>
    </w:p>
    <w:p w:rsidR="00461BEA" w:rsidRPr="00C26353" w:rsidRDefault="00DF3589" w:rsidP="00461BEA">
      <w:pPr>
        <w:spacing w:line="240" w:lineRule="auto"/>
        <w:jc w:val="both"/>
        <w:rPr>
          <w:rFonts w:ascii="Times New Roman" w:hAnsi="Times New Roman" w:cs="Times New Roman"/>
          <w:sz w:val="24"/>
          <w:szCs w:val="24"/>
        </w:rPr>
      </w:pPr>
      <w:r w:rsidRPr="00C26353">
        <w:rPr>
          <w:rFonts w:ascii="Times New Roman" w:hAnsi="Times New Roman" w:cs="Times New Roman"/>
          <w:sz w:val="24"/>
          <w:szCs w:val="24"/>
        </w:rPr>
        <w:t>As discussed earlier in this paper</w:t>
      </w:r>
      <w:r w:rsidR="00AC2BC8" w:rsidRPr="00C26353">
        <w:rPr>
          <w:rFonts w:ascii="Times New Roman" w:hAnsi="Times New Roman" w:cs="Times New Roman"/>
          <w:sz w:val="24"/>
          <w:szCs w:val="24"/>
        </w:rPr>
        <w:t xml:space="preserve">, </w:t>
      </w:r>
      <w:r w:rsidR="005957DA" w:rsidRPr="00C26353">
        <w:rPr>
          <w:rFonts w:ascii="Times New Roman" w:hAnsi="Times New Roman" w:cs="Times New Roman"/>
          <w:sz w:val="24"/>
          <w:szCs w:val="24"/>
        </w:rPr>
        <w:t xml:space="preserve">when we </w:t>
      </w:r>
      <w:r w:rsidR="00EB6187" w:rsidRPr="00C26353">
        <w:rPr>
          <w:rFonts w:ascii="Times New Roman" w:hAnsi="Times New Roman" w:cs="Times New Roman"/>
          <w:sz w:val="24"/>
          <w:szCs w:val="24"/>
        </w:rPr>
        <w:t xml:space="preserve">view </w:t>
      </w:r>
      <w:r w:rsidRPr="00C26353">
        <w:rPr>
          <w:rFonts w:ascii="Times New Roman" w:hAnsi="Times New Roman" w:cs="Times New Roman"/>
          <w:sz w:val="24"/>
          <w:szCs w:val="24"/>
        </w:rPr>
        <w:t>the context of</w:t>
      </w:r>
      <w:r w:rsidR="005957DA" w:rsidRPr="00C26353">
        <w:rPr>
          <w:rFonts w:ascii="Times New Roman" w:hAnsi="Times New Roman" w:cs="Times New Roman"/>
          <w:sz w:val="24"/>
          <w:szCs w:val="24"/>
        </w:rPr>
        <w:t xml:space="preserve"> </w:t>
      </w:r>
      <w:r w:rsidR="00461BEA" w:rsidRPr="00C26353">
        <w:rPr>
          <w:rFonts w:ascii="Times New Roman" w:hAnsi="Times New Roman" w:cs="Times New Roman"/>
          <w:sz w:val="24"/>
          <w:szCs w:val="24"/>
        </w:rPr>
        <w:t>organ trafficking in Africa, the issue goes beyond the mere moral dilemma of altruism and organ shortage. Africa is under-developed in</w:t>
      </w:r>
      <w:r w:rsidRPr="00C26353">
        <w:rPr>
          <w:rFonts w:ascii="Times New Roman" w:hAnsi="Times New Roman" w:cs="Times New Roman"/>
          <w:sz w:val="24"/>
          <w:szCs w:val="24"/>
        </w:rPr>
        <w:t xml:space="preserve"> terms</w:t>
      </w:r>
      <w:r w:rsidR="00461BEA" w:rsidRPr="00C26353">
        <w:rPr>
          <w:rFonts w:ascii="Times New Roman" w:hAnsi="Times New Roman" w:cs="Times New Roman"/>
          <w:sz w:val="24"/>
          <w:szCs w:val="24"/>
        </w:rPr>
        <w:t xml:space="preserve"> </w:t>
      </w:r>
      <w:r w:rsidR="00EB6187" w:rsidRPr="00C26353">
        <w:rPr>
          <w:rFonts w:ascii="Times New Roman" w:hAnsi="Times New Roman" w:cs="Times New Roman"/>
          <w:sz w:val="24"/>
          <w:szCs w:val="24"/>
        </w:rPr>
        <w:t xml:space="preserve">of </w:t>
      </w:r>
      <w:r w:rsidR="00461BEA" w:rsidRPr="00C26353">
        <w:rPr>
          <w:rFonts w:ascii="Times New Roman" w:hAnsi="Times New Roman" w:cs="Times New Roman"/>
          <w:sz w:val="24"/>
          <w:szCs w:val="24"/>
        </w:rPr>
        <w:t>organ transplantation</w:t>
      </w:r>
      <w:r w:rsidRPr="00C26353">
        <w:rPr>
          <w:rFonts w:ascii="Times New Roman" w:hAnsi="Times New Roman" w:cs="Times New Roman"/>
          <w:sz w:val="24"/>
          <w:szCs w:val="24"/>
        </w:rPr>
        <w:t>.</w:t>
      </w:r>
      <w:r w:rsidR="00F738D4" w:rsidRPr="00C26353">
        <w:rPr>
          <w:rFonts w:ascii="Times New Roman" w:hAnsi="Times New Roman" w:cs="Times New Roman"/>
          <w:sz w:val="24"/>
          <w:szCs w:val="24"/>
        </w:rPr>
        <w:t xml:space="preserve"> </w:t>
      </w:r>
      <w:r w:rsidRPr="00C26353">
        <w:rPr>
          <w:rFonts w:ascii="Times New Roman" w:hAnsi="Times New Roman" w:cs="Times New Roman"/>
          <w:sz w:val="24"/>
          <w:szCs w:val="24"/>
        </w:rPr>
        <w:t>T</w:t>
      </w:r>
      <w:r w:rsidR="00461BEA" w:rsidRPr="00C26353">
        <w:rPr>
          <w:rFonts w:ascii="Times New Roman" w:hAnsi="Times New Roman" w:cs="Times New Roman"/>
          <w:sz w:val="24"/>
          <w:szCs w:val="24"/>
        </w:rPr>
        <w:t xml:space="preserve">here </w:t>
      </w:r>
      <w:r w:rsidR="00EB6187" w:rsidRPr="00C26353">
        <w:rPr>
          <w:rFonts w:ascii="Times New Roman" w:hAnsi="Times New Roman" w:cs="Times New Roman"/>
          <w:sz w:val="24"/>
          <w:szCs w:val="24"/>
        </w:rPr>
        <w:t xml:space="preserve">are </w:t>
      </w:r>
      <w:r w:rsidR="00461BEA" w:rsidRPr="00C26353">
        <w:rPr>
          <w:rFonts w:ascii="Times New Roman" w:hAnsi="Times New Roman" w:cs="Times New Roman"/>
          <w:sz w:val="24"/>
          <w:szCs w:val="24"/>
        </w:rPr>
        <w:t xml:space="preserve">shortages of medical facilities, physicians, and nurses in the region. </w:t>
      </w:r>
      <w:r w:rsidRPr="00C26353">
        <w:rPr>
          <w:rFonts w:ascii="Times New Roman" w:hAnsi="Times New Roman" w:cs="Times New Roman"/>
          <w:sz w:val="24"/>
          <w:szCs w:val="24"/>
        </w:rPr>
        <w:t>In fact, o</w:t>
      </w:r>
      <w:r w:rsidR="00461BEA" w:rsidRPr="00C26353">
        <w:rPr>
          <w:rFonts w:ascii="Times New Roman" w:hAnsi="Times New Roman" w:cs="Times New Roman"/>
          <w:sz w:val="24"/>
          <w:szCs w:val="24"/>
        </w:rPr>
        <w:t xml:space="preserve">nly a few countries have standardized medical facilities for transplantation. Based on </w:t>
      </w:r>
      <w:r w:rsidR="00EB6187" w:rsidRPr="00C26353">
        <w:rPr>
          <w:rFonts w:ascii="Times New Roman" w:hAnsi="Times New Roman" w:cs="Times New Roman"/>
          <w:sz w:val="24"/>
          <w:szCs w:val="24"/>
        </w:rPr>
        <w:t xml:space="preserve">a </w:t>
      </w:r>
      <w:r w:rsidR="00461BEA" w:rsidRPr="00C26353">
        <w:rPr>
          <w:rFonts w:ascii="Times New Roman" w:hAnsi="Times New Roman" w:cs="Times New Roman"/>
          <w:sz w:val="24"/>
          <w:szCs w:val="24"/>
        </w:rPr>
        <w:t>2016</w:t>
      </w:r>
      <w:r w:rsidR="00EB6187" w:rsidRPr="00C26353">
        <w:rPr>
          <w:rFonts w:ascii="Times New Roman" w:hAnsi="Times New Roman" w:cs="Times New Roman"/>
          <w:sz w:val="24"/>
          <w:szCs w:val="24"/>
        </w:rPr>
        <w:t>–</w:t>
      </w:r>
      <w:r w:rsidR="00461BEA" w:rsidRPr="00C26353">
        <w:rPr>
          <w:rFonts w:ascii="Times New Roman" w:hAnsi="Times New Roman" w:cs="Times New Roman"/>
          <w:sz w:val="24"/>
          <w:szCs w:val="24"/>
        </w:rPr>
        <w:t>2018 report, 62 transplant</w:t>
      </w:r>
      <w:r w:rsidRPr="00C26353">
        <w:rPr>
          <w:rFonts w:ascii="Times New Roman" w:hAnsi="Times New Roman" w:cs="Times New Roman"/>
          <w:sz w:val="24"/>
          <w:szCs w:val="24"/>
        </w:rPr>
        <w:t>ation centers</w:t>
      </w:r>
      <w:r w:rsidR="00461BEA" w:rsidRPr="00C26353">
        <w:rPr>
          <w:rFonts w:ascii="Times New Roman" w:hAnsi="Times New Roman" w:cs="Times New Roman"/>
          <w:sz w:val="24"/>
          <w:szCs w:val="24"/>
        </w:rPr>
        <w:t xml:space="preserve"> are found in Africa</w:t>
      </w:r>
      <w:r w:rsidR="00EB6187" w:rsidRPr="00C26353">
        <w:rPr>
          <w:rFonts w:ascii="Times New Roman" w:hAnsi="Times New Roman" w:cs="Times New Roman"/>
          <w:sz w:val="24"/>
          <w:szCs w:val="24"/>
        </w:rPr>
        <w:t>, and</w:t>
      </w:r>
      <w:r w:rsidRPr="00C26353">
        <w:rPr>
          <w:rFonts w:ascii="Times New Roman" w:hAnsi="Times New Roman" w:cs="Times New Roman"/>
          <w:sz w:val="24"/>
          <w:szCs w:val="24"/>
        </w:rPr>
        <w:t xml:space="preserve"> transplantation from</w:t>
      </w:r>
      <w:r w:rsidR="00461BEA" w:rsidRPr="00C26353">
        <w:rPr>
          <w:rFonts w:ascii="Times New Roman" w:hAnsi="Times New Roman" w:cs="Times New Roman"/>
          <w:sz w:val="24"/>
          <w:szCs w:val="24"/>
        </w:rPr>
        <w:t xml:space="preserve"> deceased donation is only provided in South Africa. In most countries, donation and transplantation of organs and tissue </w:t>
      </w:r>
      <w:r w:rsidR="00EB6187" w:rsidRPr="00C26353">
        <w:rPr>
          <w:rFonts w:ascii="Times New Roman" w:hAnsi="Times New Roman" w:cs="Times New Roman"/>
          <w:sz w:val="24"/>
          <w:szCs w:val="24"/>
        </w:rPr>
        <w:t xml:space="preserve">is </w:t>
      </w:r>
      <w:r w:rsidR="00461BEA" w:rsidRPr="00C26353">
        <w:rPr>
          <w:rFonts w:ascii="Times New Roman" w:hAnsi="Times New Roman" w:cs="Times New Roman"/>
          <w:sz w:val="24"/>
          <w:szCs w:val="24"/>
        </w:rPr>
        <w:t>not consolidated</w:t>
      </w:r>
      <w:r w:rsidRPr="00C26353">
        <w:rPr>
          <w:rFonts w:ascii="Times New Roman" w:hAnsi="Times New Roman" w:cs="Times New Roman"/>
          <w:sz w:val="24"/>
          <w:szCs w:val="24"/>
        </w:rPr>
        <w:t xml:space="preserve"> </w:t>
      </w:r>
      <w:r w:rsidR="007E4D2A" w:rsidRPr="00C26353">
        <w:rPr>
          <w:rFonts w:ascii="Times New Roman" w:hAnsi="Times New Roman" w:cs="Times New Roman"/>
          <w:sz w:val="24"/>
          <w:szCs w:val="24"/>
        </w:rPr>
        <w:t xml:space="preserve">enough </w:t>
      </w:r>
      <w:r w:rsidRPr="00C26353">
        <w:rPr>
          <w:rFonts w:ascii="Times New Roman" w:hAnsi="Times New Roman" w:cs="Times New Roman"/>
          <w:sz w:val="24"/>
          <w:szCs w:val="24"/>
        </w:rPr>
        <w:t xml:space="preserve">and national </w:t>
      </w:r>
      <w:r w:rsidR="00732055" w:rsidRPr="00C26353">
        <w:rPr>
          <w:rFonts w:ascii="Times New Roman" w:hAnsi="Times New Roman" w:cs="Times New Roman"/>
          <w:sz w:val="24"/>
          <w:szCs w:val="24"/>
        </w:rPr>
        <w:lastRenderedPageBreak/>
        <w:t xml:space="preserve">transplantation </w:t>
      </w:r>
      <w:r w:rsidRPr="00C26353">
        <w:rPr>
          <w:rFonts w:ascii="Times New Roman" w:hAnsi="Times New Roman" w:cs="Times New Roman"/>
          <w:sz w:val="24"/>
          <w:szCs w:val="24"/>
        </w:rPr>
        <w:t>programs lack effective coordination</w:t>
      </w:r>
      <w:r w:rsidR="00732055" w:rsidRPr="00C26353">
        <w:rPr>
          <w:rFonts w:ascii="Times New Roman" w:hAnsi="Times New Roman" w:cs="Times New Roman"/>
          <w:sz w:val="24"/>
          <w:szCs w:val="24"/>
        </w:rPr>
        <w:t xml:space="preserve"> and referral system</w:t>
      </w:r>
      <w:r w:rsidR="00EB6187" w:rsidRPr="00C26353">
        <w:rPr>
          <w:rFonts w:ascii="Times New Roman" w:hAnsi="Times New Roman" w:cs="Times New Roman"/>
          <w:sz w:val="24"/>
          <w:szCs w:val="24"/>
        </w:rPr>
        <w:t>s</w:t>
      </w:r>
      <w:r w:rsidR="00461BEA" w:rsidRPr="00C26353">
        <w:rPr>
          <w:rFonts w:ascii="Times New Roman" w:hAnsi="Times New Roman" w:cs="Times New Roman"/>
          <w:sz w:val="24"/>
          <w:szCs w:val="24"/>
        </w:rPr>
        <w:t xml:space="preserve">. </w:t>
      </w:r>
      <w:r w:rsidR="0017216C" w:rsidRPr="00C26353">
        <w:rPr>
          <w:rFonts w:ascii="Times New Roman" w:hAnsi="Times New Roman" w:cs="Times New Roman"/>
          <w:sz w:val="24"/>
          <w:szCs w:val="24"/>
        </w:rPr>
        <w:t>In fact, o</w:t>
      </w:r>
      <w:r w:rsidR="00461BEA" w:rsidRPr="00C26353">
        <w:rPr>
          <w:rFonts w:ascii="Times New Roman" w:hAnsi="Times New Roman" w:cs="Times New Roman"/>
          <w:sz w:val="24"/>
          <w:szCs w:val="24"/>
        </w:rPr>
        <w:t>nly 15 countries</w:t>
      </w:r>
      <w:r w:rsidRPr="00C26353">
        <w:rPr>
          <w:rFonts w:ascii="Times New Roman" w:hAnsi="Times New Roman" w:cs="Times New Roman"/>
          <w:sz w:val="24"/>
          <w:szCs w:val="24"/>
        </w:rPr>
        <w:t xml:space="preserve"> </w:t>
      </w:r>
      <w:r w:rsidR="0017216C" w:rsidRPr="00C26353">
        <w:rPr>
          <w:rFonts w:ascii="Times New Roman" w:hAnsi="Times New Roman" w:cs="Times New Roman"/>
          <w:sz w:val="24"/>
          <w:szCs w:val="24"/>
        </w:rPr>
        <w:t>(</w:t>
      </w:r>
      <w:r w:rsidR="00461BEA" w:rsidRPr="00C26353">
        <w:rPr>
          <w:rFonts w:ascii="Times New Roman" w:hAnsi="Times New Roman" w:cs="Times New Roman"/>
          <w:sz w:val="24"/>
          <w:szCs w:val="24"/>
        </w:rPr>
        <w:t xml:space="preserve">Egypt, South Africa, Algeria, Burkina Faso, </w:t>
      </w:r>
      <w:r w:rsidR="00EB6187" w:rsidRPr="00C26353">
        <w:rPr>
          <w:rFonts w:ascii="Times New Roman" w:hAnsi="Times New Roman" w:cs="Times New Roman"/>
          <w:sz w:val="24"/>
          <w:szCs w:val="24"/>
        </w:rPr>
        <w:t xml:space="preserve">the </w:t>
      </w:r>
      <w:r w:rsidR="00461BEA" w:rsidRPr="00C26353">
        <w:rPr>
          <w:rFonts w:ascii="Times New Roman" w:hAnsi="Times New Roman" w:cs="Times New Roman"/>
          <w:sz w:val="24"/>
          <w:szCs w:val="24"/>
        </w:rPr>
        <w:t xml:space="preserve">Comoros, Côte d’Ivoire, Ethiopia, Kenya, Mauritius, Namibia, Nigeria, Rwanda, Senegal, </w:t>
      </w:r>
      <w:r w:rsidR="007E4D2A" w:rsidRPr="00C26353">
        <w:rPr>
          <w:rFonts w:ascii="Times New Roman" w:hAnsi="Times New Roman" w:cs="Times New Roman"/>
          <w:sz w:val="24"/>
          <w:szCs w:val="24"/>
        </w:rPr>
        <w:t>Uganda,</w:t>
      </w:r>
      <w:r w:rsidRPr="00C26353">
        <w:rPr>
          <w:rFonts w:ascii="Times New Roman" w:hAnsi="Times New Roman" w:cs="Times New Roman"/>
          <w:sz w:val="24"/>
          <w:szCs w:val="24"/>
        </w:rPr>
        <w:t xml:space="preserve"> and</w:t>
      </w:r>
      <w:r w:rsidR="00461BEA" w:rsidRPr="00C26353">
        <w:rPr>
          <w:rFonts w:ascii="Times New Roman" w:hAnsi="Times New Roman" w:cs="Times New Roman"/>
          <w:sz w:val="24"/>
          <w:szCs w:val="24"/>
        </w:rPr>
        <w:t xml:space="preserve"> Zimbabwe</w:t>
      </w:r>
      <w:r w:rsidR="0017216C" w:rsidRPr="00C26353">
        <w:rPr>
          <w:rFonts w:ascii="Times New Roman" w:hAnsi="Times New Roman" w:cs="Times New Roman"/>
          <w:sz w:val="24"/>
          <w:szCs w:val="24"/>
        </w:rPr>
        <w:t>)</w:t>
      </w:r>
      <w:r w:rsidR="00461BEA" w:rsidRPr="00C26353">
        <w:rPr>
          <w:rFonts w:ascii="Times New Roman" w:hAnsi="Times New Roman" w:cs="Times New Roman"/>
          <w:sz w:val="24"/>
          <w:szCs w:val="24"/>
        </w:rPr>
        <w:t xml:space="preserve"> have legal requirement</w:t>
      </w:r>
      <w:r w:rsidR="0017216C" w:rsidRPr="00C26353">
        <w:rPr>
          <w:rFonts w:ascii="Times New Roman" w:hAnsi="Times New Roman" w:cs="Times New Roman"/>
          <w:sz w:val="24"/>
          <w:szCs w:val="24"/>
        </w:rPr>
        <w:t>s</w:t>
      </w:r>
      <w:r w:rsidR="00461BEA" w:rsidRPr="00C26353">
        <w:rPr>
          <w:rFonts w:ascii="Times New Roman" w:hAnsi="Times New Roman" w:cs="Times New Roman"/>
          <w:sz w:val="24"/>
          <w:szCs w:val="24"/>
        </w:rPr>
        <w:t xml:space="preserve"> </w:t>
      </w:r>
      <w:r w:rsidR="0017216C" w:rsidRPr="00C26353">
        <w:rPr>
          <w:rFonts w:ascii="Times New Roman" w:hAnsi="Times New Roman" w:cs="Times New Roman"/>
          <w:sz w:val="24"/>
          <w:szCs w:val="24"/>
        </w:rPr>
        <w:t>governing</w:t>
      </w:r>
      <w:r w:rsidR="00461BEA" w:rsidRPr="00C26353">
        <w:rPr>
          <w:rFonts w:ascii="Times New Roman" w:hAnsi="Times New Roman" w:cs="Times New Roman"/>
          <w:sz w:val="24"/>
          <w:szCs w:val="24"/>
        </w:rPr>
        <w:t xml:space="preserve"> organ donation </w:t>
      </w:r>
      <w:r w:rsidR="0017216C" w:rsidRPr="00C26353">
        <w:rPr>
          <w:rFonts w:ascii="Times New Roman" w:hAnsi="Times New Roman" w:cs="Times New Roman"/>
          <w:sz w:val="24"/>
          <w:szCs w:val="24"/>
        </w:rPr>
        <w:t>and</w:t>
      </w:r>
      <w:r w:rsidR="00461BEA" w:rsidRPr="00C26353">
        <w:rPr>
          <w:rFonts w:ascii="Times New Roman" w:hAnsi="Times New Roman" w:cs="Times New Roman"/>
          <w:sz w:val="24"/>
          <w:szCs w:val="24"/>
        </w:rPr>
        <w:t xml:space="preserve"> transplantation. </w:t>
      </w:r>
      <w:r w:rsidR="0017216C" w:rsidRPr="00C26353">
        <w:rPr>
          <w:rFonts w:ascii="Times New Roman" w:hAnsi="Times New Roman" w:cs="Times New Roman"/>
          <w:sz w:val="24"/>
          <w:szCs w:val="24"/>
        </w:rPr>
        <w:t xml:space="preserve">When it comes to specific laws governing the prohibition of organ trade and organ trafficking, </w:t>
      </w:r>
      <w:r w:rsidR="00EB6187" w:rsidRPr="00C26353">
        <w:rPr>
          <w:rFonts w:ascii="Times New Roman" w:hAnsi="Times New Roman" w:cs="Times New Roman"/>
          <w:sz w:val="24"/>
          <w:szCs w:val="24"/>
        </w:rPr>
        <w:t xml:space="preserve">this </w:t>
      </w:r>
      <w:r w:rsidR="0017216C" w:rsidRPr="00C26353">
        <w:rPr>
          <w:rFonts w:ascii="Times New Roman" w:hAnsi="Times New Roman" w:cs="Times New Roman"/>
          <w:sz w:val="24"/>
          <w:szCs w:val="24"/>
        </w:rPr>
        <w:t xml:space="preserve">is limited to only </w:t>
      </w:r>
      <w:r w:rsidR="00461BEA" w:rsidRPr="00C26353">
        <w:rPr>
          <w:rFonts w:ascii="Times New Roman" w:hAnsi="Times New Roman" w:cs="Times New Roman"/>
          <w:sz w:val="24"/>
          <w:szCs w:val="24"/>
        </w:rPr>
        <w:t xml:space="preserve">nine countries (Algeria, Burkina Faso, </w:t>
      </w:r>
      <w:r w:rsidR="00EB6187" w:rsidRPr="00C26353">
        <w:rPr>
          <w:rFonts w:ascii="Times New Roman" w:hAnsi="Times New Roman" w:cs="Times New Roman"/>
          <w:sz w:val="24"/>
          <w:szCs w:val="24"/>
        </w:rPr>
        <w:t xml:space="preserve">the </w:t>
      </w:r>
      <w:r w:rsidR="00461BEA" w:rsidRPr="00C26353">
        <w:rPr>
          <w:rFonts w:ascii="Times New Roman" w:hAnsi="Times New Roman" w:cs="Times New Roman"/>
          <w:sz w:val="24"/>
          <w:szCs w:val="24"/>
        </w:rPr>
        <w:t xml:space="preserve">Comoros, Côte d’Ivoire, Mali, Namibia, Nigeria, Rwanda, </w:t>
      </w:r>
      <w:r w:rsidR="00EB6187" w:rsidRPr="00C26353">
        <w:rPr>
          <w:rFonts w:ascii="Times New Roman" w:hAnsi="Times New Roman" w:cs="Times New Roman"/>
          <w:sz w:val="24"/>
          <w:szCs w:val="24"/>
        </w:rPr>
        <w:t xml:space="preserve">and </w:t>
      </w:r>
      <w:r w:rsidR="00461BEA" w:rsidRPr="00C26353">
        <w:rPr>
          <w:rFonts w:ascii="Times New Roman" w:hAnsi="Times New Roman" w:cs="Times New Roman"/>
          <w:sz w:val="24"/>
          <w:szCs w:val="24"/>
        </w:rPr>
        <w:t>Senegal</w:t>
      </w:r>
      <w:r w:rsidR="00EB6187" w:rsidRPr="00C26353">
        <w:rPr>
          <w:rFonts w:ascii="Times New Roman" w:hAnsi="Times New Roman" w:cs="Times New Roman"/>
          <w:sz w:val="24"/>
          <w:szCs w:val="24"/>
        </w:rPr>
        <w:t>)</w:t>
      </w:r>
      <w:r w:rsidR="00461BEA" w:rsidRPr="00C26353">
        <w:rPr>
          <w:rFonts w:ascii="Times New Roman" w:hAnsi="Times New Roman" w:cs="Times New Roman"/>
          <w:sz w:val="24"/>
          <w:szCs w:val="24"/>
        </w:rPr>
        <w:t>.</w:t>
      </w:r>
      <w:r w:rsidR="0017216C" w:rsidRPr="00C26353">
        <w:rPr>
          <w:rFonts w:ascii="Times New Roman" w:hAnsi="Times New Roman" w:cs="Times New Roman"/>
          <w:sz w:val="24"/>
          <w:szCs w:val="24"/>
        </w:rPr>
        <w:t xml:space="preserve"> </w:t>
      </w:r>
      <w:r w:rsidR="00EB6187" w:rsidRPr="00C26353">
        <w:rPr>
          <w:rFonts w:ascii="Times New Roman" w:hAnsi="Times New Roman" w:cs="Times New Roman"/>
          <w:sz w:val="24"/>
          <w:szCs w:val="24"/>
        </w:rPr>
        <w:t>The i</w:t>
      </w:r>
      <w:r w:rsidR="0017216C" w:rsidRPr="00C26353">
        <w:rPr>
          <w:rFonts w:ascii="Times New Roman" w:hAnsi="Times New Roman" w:cs="Times New Roman"/>
          <w:sz w:val="24"/>
          <w:szCs w:val="24"/>
        </w:rPr>
        <w:t xml:space="preserve">mport and export of organs seems permitted or is not </w:t>
      </w:r>
      <w:r w:rsidR="00EB6187" w:rsidRPr="00C26353">
        <w:rPr>
          <w:rFonts w:ascii="Times New Roman" w:hAnsi="Times New Roman" w:cs="Times New Roman"/>
          <w:sz w:val="24"/>
          <w:szCs w:val="24"/>
        </w:rPr>
        <w:t>explicitly mentioned in</w:t>
      </w:r>
      <w:r w:rsidR="0017216C" w:rsidRPr="00C26353">
        <w:rPr>
          <w:rFonts w:ascii="Times New Roman" w:hAnsi="Times New Roman" w:cs="Times New Roman"/>
          <w:sz w:val="24"/>
          <w:szCs w:val="24"/>
        </w:rPr>
        <w:t xml:space="preserve"> law in most </w:t>
      </w:r>
      <w:r w:rsidR="00EB6187" w:rsidRPr="00C26353">
        <w:rPr>
          <w:rFonts w:ascii="Times New Roman" w:hAnsi="Times New Roman" w:cs="Times New Roman"/>
          <w:sz w:val="24"/>
          <w:szCs w:val="24"/>
        </w:rPr>
        <w:t xml:space="preserve">African </w:t>
      </w:r>
      <w:r w:rsidR="0017216C" w:rsidRPr="00C26353">
        <w:rPr>
          <w:rFonts w:ascii="Times New Roman" w:hAnsi="Times New Roman" w:cs="Times New Roman"/>
          <w:sz w:val="24"/>
          <w:szCs w:val="24"/>
        </w:rPr>
        <w:t>countries. Only t</w:t>
      </w:r>
      <w:r w:rsidR="00461BEA" w:rsidRPr="00C26353">
        <w:rPr>
          <w:rFonts w:ascii="Times New Roman" w:hAnsi="Times New Roman" w:cs="Times New Roman"/>
          <w:sz w:val="24"/>
          <w:szCs w:val="24"/>
        </w:rPr>
        <w:t xml:space="preserve">hree countries (Algeria, Burkina Faso, </w:t>
      </w:r>
      <w:r w:rsidR="00EB6187" w:rsidRPr="00C26353">
        <w:rPr>
          <w:rFonts w:ascii="Times New Roman" w:hAnsi="Times New Roman" w:cs="Times New Roman"/>
          <w:sz w:val="24"/>
          <w:szCs w:val="24"/>
        </w:rPr>
        <w:t xml:space="preserve">and the </w:t>
      </w:r>
      <w:r w:rsidR="00461BEA" w:rsidRPr="00C26353">
        <w:rPr>
          <w:rFonts w:ascii="Times New Roman" w:hAnsi="Times New Roman" w:cs="Times New Roman"/>
          <w:sz w:val="24"/>
          <w:szCs w:val="24"/>
        </w:rPr>
        <w:t>Seychelles) have</w:t>
      </w:r>
      <w:r w:rsidR="00461BEA" w:rsidRPr="00172D7A">
        <w:rPr>
          <w:rFonts w:ascii="Times New Roman" w:hAnsi="Times New Roman" w:cs="Times New Roman"/>
          <w:sz w:val="24"/>
          <w:szCs w:val="24"/>
        </w:rPr>
        <w:t xml:space="preserve"> </w:t>
      </w:r>
      <w:r w:rsidR="00461BEA" w:rsidRPr="00C26353">
        <w:rPr>
          <w:rFonts w:ascii="Times New Roman" w:hAnsi="Times New Roman" w:cs="Times New Roman"/>
          <w:sz w:val="24"/>
          <w:szCs w:val="24"/>
        </w:rPr>
        <w:t xml:space="preserve">explicitly prohibited the import or export of organs, and </w:t>
      </w:r>
      <w:r w:rsidR="00EB6187" w:rsidRPr="00C26353">
        <w:rPr>
          <w:rFonts w:ascii="Times New Roman" w:hAnsi="Times New Roman" w:cs="Times New Roman"/>
          <w:sz w:val="24"/>
          <w:szCs w:val="24"/>
        </w:rPr>
        <w:t>only</w:t>
      </w:r>
      <w:r w:rsidR="00461BEA" w:rsidRPr="00C26353">
        <w:rPr>
          <w:rFonts w:ascii="Times New Roman" w:hAnsi="Times New Roman" w:cs="Times New Roman"/>
          <w:sz w:val="24"/>
          <w:szCs w:val="24"/>
        </w:rPr>
        <w:t xml:space="preserve"> three countries (Ghana, Namibia,</w:t>
      </w:r>
      <w:r w:rsidR="00EB6187" w:rsidRPr="00C26353">
        <w:rPr>
          <w:rFonts w:ascii="Times New Roman" w:hAnsi="Times New Roman" w:cs="Times New Roman"/>
          <w:sz w:val="24"/>
          <w:szCs w:val="24"/>
        </w:rPr>
        <w:t xml:space="preserve"> and</w:t>
      </w:r>
      <w:r w:rsidR="00461BEA" w:rsidRPr="00C26353">
        <w:rPr>
          <w:rFonts w:ascii="Times New Roman" w:hAnsi="Times New Roman" w:cs="Times New Roman"/>
          <w:sz w:val="24"/>
          <w:szCs w:val="24"/>
        </w:rPr>
        <w:t xml:space="preserve"> Rwanda) have authorized the import and export of organs </w:t>
      </w:r>
      <w:r w:rsidR="00F929F0" w:rsidRPr="00172D7A">
        <w:rPr>
          <w:rFonts w:ascii="Times New Roman" w:hAnsi="Times New Roman" w:cs="Times New Roman"/>
          <w:sz w:val="24"/>
          <w:szCs w:val="24"/>
        </w:rPr>
        <w:fldChar w:fldCharType="begin" w:fldLock="1"/>
      </w:r>
      <w:r w:rsidR="007C0BCA" w:rsidRPr="00C26353">
        <w:rPr>
          <w:rFonts w:ascii="Times New Roman" w:hAnsi="Times New Roman" w:cs="Times New Roman"/>
          <w:sz w:val="24"/>
          <w:szCs w:val="24"/>
        </w:rPr>
        <w:instrText>ADDIN CSL_CITATION {"citationItems":[{"id":"ITEM-1","itemData":{"DOI":"10.2471/BLT.19.236992","ISSN":"15640604","PMID":"32514216","abstract":"Several resolutions, endorsed by the World Health Assembly and the United Nations General Assembly, articulate the need to improve the availability, quality and safety of organ and tissue donation and transplantation, as well as to prevent and combat trafficking in human organs. Here we assessed the implementation of these resolutions pertaining to organ and tissue donations and transplantations by sending out a questionnaire to all 47 countries in the World Health Organization African Region. From 33 countries that provided data, we identified several obstacles and challenges. Compared to other regions, there are very limited data on organ donation and transplantation. Most countries are lacking legal and regulatory frameworks, since they did not yet establish a specific or comprehensive legislation covering donation and transplantation of human organs and tissues. Countries also have a poor national capacity to perform organ and tissue transplantations and the organization and management of national programmes are weak. Funding, both from domestic and external sources, is insufficient to implement effective transplantations programmes and patients have inadequate financial protection. To address these challenges, we propose that countries and partners should develop and implement policies, strategies, plans and regulatory frameworks for all aspects of organ and tissue donations and transplantations, including fighting against organ trafficking and transplant tourism. Where donation and transplantation programmes exist, stakeholders should develop the skills of human resources, adopt technical standards and quality management procedures to improve donation and transplantation of human organs and tissues.","author":[{"dropping-particle":"","family":"Loua","given":"André","non-dropping-particle":"","parse-names":false,"suffix":""},{"dropping-particle":"","family":"Feroleto","given":"Margot","non-dropping-particle":"","parse-names":false,"suffix":""},{"dropping-particle":"","family":"Sougou","given":"Aissatou","non-dropping-particle":"","parse-names":false,"suffix":""},{"dropping-particle":"","family":"Kasilo","given":"Ossy Muganga Julius","non-dropping-particle":"","parse-names":false,"suffix":""},{"dropping-particle":"","family":"Nikiema","given":"Jean Baptiste","non-dropping-particle":"","parse-names":false,"suffix":""},{"dropping-particle":"","family":"Fuller","given":"Walter","non-dropping-particle":"","parse-names":false,"suffix":""},{"dropping-particle":"","family":"Kniazkov","given":"Stanislav","non-dropping-particle":"","parse-names":false,"suffix":""},{"dropping-particle":"","family":"Tumusiime","given":"Prosper","non-dropping-particle":"","parse-names":false,"suffix":""}],"container-title":"Bulletin of the World Health Organization","id":"ITEM-1","issue":"6","issued":{"date-parts":[["2020"]]},"page":"420-425","title":"A review of policies and programmes for human organ and tissue donations and transplantations, WHO African region","type":"article-newspaper","volume":"98"},"uris":["http://www.mendeley.com/documents/?uuid=3a4f1f57-4d73-47bb-9465-8edd541c1652"]}],"mendeley":{"formattedCitation":"(6)","plainTextFormattedCitation":"(6)","previouslyFormattedCitation":"(6)"},"properties":{"noteIndex":0},"schema":"https://github.com/citation-style-language/schema/raw/master/csl-citation.json"}</w:instrText>
      </w:r>
      <w:r w:rsidR="00F929F0" w:rsidRPr="00172D7A">
        <w:rPr>
          <w:rFonts w:ascii="Times New Roman" w:hAnsi="Times New Roman" w:cs="Times New Roman"/>
          <w:sz w:val="24"/>
          <w:szCs w:val="24"/>
        </w:rPr>
        <w:fldChar w:fldCharType="separate"/>
      </w:r>
      <w:r w:rsidR="007C0BCA" w:rsidRPr="00C26353">
        <w:rPr>
          <w:rFonts w:ascii="Times New Roman" w:hAnsi="Times New Roman" w:cs="Times New Roman"/>
          <w:noProof/>
          <w:sz w:val="24"/>
          <w:szCs w:val="24"/>
        </w:rPr>
        <w:t>(6)</w:t>
      </w:r>
      <w:r w:rsidR="00F929F0" w:rsidRPr="00172D7A">
        <w:rPr>
          <w:rFonts w:ascii="Times New Roman" w:hAnsi="Times New Roman" w:cs="Times New Roman"/>
          <w:sz w:val="24"/>
          <w:szCs w:val="24"/>
        </w:rPr>
        <w:fldChar w:fldCharType="end"/>
      </w:r>
      <w:r w:rsidR="00461BEA" w:rsidRPr="00C26353">
        <w:rPr>
          <w:rFonts w:ascii="Times New Roman" w:hAnsi="Times New Roman" w:cs="Times New Roman"/>
          <w:sz w:val="24"/>
          <w:szCs w:val="24"/>
        </w:rPr>
        <w:t xml:space="preserve">. </w:t>
      </w:r>
    </w:p>
    <w:p w:rsidR="00461BEA" w:rsidRPr="00C26353" w:rsidRDefault="00BE4900" w:rsidP="00461BEA">
      <w:pPr>
        <w:spacing w:line="240" w:lineRule="auto"/>
        <w:jc w:val="both"/>
        <w:rPr>
          <w:rFonts w:ascii="Times New Roman" w:hAnsi="Times New Roman" w:cs="Times New Roman"/>
          <w:sz w:val="24"/>
          <w:szCs w:val="24"/>
        </w:rPr>
      </w:pPr>
      <w:r w:rsidRPr="00C26353">
        <w:rPr>
          <w:rFonts w:ascii="Times New Roman" w:hAnsi="Times New Roman" w:cs="Times New Roman"/>
          <w:sz w:val="24"/>
          <w:szCs w:val="24"/>
        </w:rPr>
        <w:t>Considering</w:t>
      </w:r>
      <w:r w:rsidR="00461BEA" w:rsidRPr="00C26353">
        <w:rPr>
          <w:rFonts w:ascii="Times New Roman" w:hAnsi="Times New Roman" w:cs="Times New Roman"/>
          <w:sz w:val="24"/>
          <w:szCs w:val="24"/>
        </w:rPr>
        <w:t xml:space="preserve"> the inaccessibility of transplantation medicine and </w:t>
      </w:r>
      <w:r w:rsidRPr="00C26353">
        <w:rPr>
          <w:rFonts w:ascii="Times New Roman" w:hAnsi="Times New Roman" w:cs="Times New Roman"/>
          <w:sz w:val="24"/>
          <w:szCs w:val="24"/>
        </w:rPr>
        <w:t>low</w:t>
      </w:r>
      <w:r w:rsidR="00461BEA" w:rsidRPr="00C26353">
        <w:rPr>
          <w:rFonts w:ascii="Times New Roman" w:hAnsi="Times New Roman" w:cs="Times New Roman"/>
          <w:sz w:val="24"/>
          <w:szCs w:val="24"/>
        </w:rPr>
        <w:t xml:space="preserve"> transplantation rate</w:t>
      </w:r>
      <w:r w:rsidR="00EB6187" w:rsidRPr="00C26353">
        <w:rPr>
          <w:rFonts w:ascii="Times New Roman" w:hAnsi="Times New Roman" w:cs="Times New Roman"/>
          <w:sz w:val="24"/>
          <w:szCs w:val="24"/>
        </w:rPr>
        <w:t>s</w:t>
      </w:r>
      <w:r w:rsidRPr="00172D7A">
        <w:rPr>
          <w:rFonts w:ascii="Times New Roman" w:hAnsi="Times New Roman" w:cs="Times New Roman"/>
          <w:sz w:val="24"/>
          <w:szCs w:val="24"/>
        </w:rPr>
        <w:t xml:space="preserve"> </w:t>
      </w:r>
      <w:r w:rsidRPr="00C26353">
        <w:rPr>
          <w:rFonts w:ascii="Times New Roman" w:hAnsi="Times New Roman" w:cs="Times New Roman"/>
          <w:sz w:val="24"/>
          <w:szCs w:val="24"/>
        </w:rPr>
        <w:t>in Africa</w:t>
      </w:r>
      <w:r w:rsidR="00461BEA" w:rsidRPr="00C26353">
        <w:rPr>
          <w:rFonts w:ascii="Times New Roman" w:hAnsi="Times New Roman" w:cs="Times New Roman"/>
          <w:sz w:val="24"/>
          <w:szCs w:val="24"/>
        </w:rPr>
        <w:t>,</w:t>
      </w:r>
      <w:r w:rsidR="00910538" w:rsidRPr="00C26353">
        <w:rPr>
          <w:rFonts w:ascii="Times New Roman" w:hAnsi="Times New Roman" w:cs="Times New Roman"/>
          <w:sz w:val="24"/>
          <w:szCs w:val="24"/>
        </w:rPr>
        <w:t xml:space="preserve"> </w:t>
      </w:r>
      <w:r w:rsidR="004E6969" w:rsidRPr="00C26353">
        <w:rPr>
          <w:rFonts w:ascii="Times New Roman" w:hAnsi="Times New Roman" w:cs="Times New Roman"/>
          <w:sz w:val="24"/>
          <w:szCs w:val="24"/>
        </w:rPr>
        <w:t>organ</w:t>
      </w:r>
      <w:r w:rsidR="00461BEA" w:rsidRPr="00C26353">
        <w:rPr>
          <w:rFonts w:ascii="Times New Roman" w:hAnsi="Times New Roman" w:cs="Times New Roman"/>
          <w:sz w:val="24"/>
          <w:szCs w:val="24"/>
        </w:rPr>
        <w:t xml:space="preserve"> trafficking is related to domestic organ shortage</w:t>
      </w:r>
      <w:r w:rsidRPr="00C26353">
        <w:rPr>
          <w:rFonts w:ascii="Times New Roman" w:hAnsi="Times New Roman" w:cs="Times New Roman"/>
          <w:sz w:val="24"/>
          <w:szCs w:val="24"/>
        </w:rPr>
        <w:t xml:space="preserve"> </w:t>
      </w:r>
      <w:r w:rsidR="00A46FFD" w:rsidRPr="00C26353">
        <w:rPr>
          <w:rFonts w:ascii="Times New Roman" w:hAnsi="Times New Roman" w:cs="Times New Roman"/>
          <w:sz w:val="24"/>
          <w:szCs w:val="24"/>
        </w:rPr>
        <w:t xml:space="preserve">to </w:t>
      </w:r>
      <w:r w:rsidRPr="00C26353">
        <w:rPr>
          <w:rFonts w:ascii="Times New Roman" w:hAnsi="Times New Roman" w:cs="Times New Roman"/>
          <w:sz w:val="24"/>
          <w:szCs w:val="24"/>
        </w:rPr>
        <w:t>a lesser extent</w:t>
      </w:r>
      <w:r w:rsidR="00461BEA" w:rsidRPr="00C26353">
        <w:rPr>
          <w:rFonts w:ascii="Times New Roman" w:hAnsi="Times New Roman" w:cs="Times New Roman"/>
          <w:sz w:val="24"/>
          <w:szCs w:val="24"/>
        </w:rPr>
        <w:t>.</w:t>
      </w:r>
      <w:r w:rsidR="00DF3589" w:rsidRPr="00172D7A">
        <w:rPr>
          <w:rFonts w:ascii="Times New Roman" w:hAnsi="Times New Roman" w:cs="Times New Roman"/>
          <w:sz w:val="24"/>
          <w:szCs w:val="24"/>
        </w:rPr>
        <w:t xml:space="preserve"> </w:t>
      </w:r>
      <w:r w:rsidRPr="00C26353">
        <w:rPr>
          <w:rFonts w:ascii="Times New Roman" w:hAnsi="Times New Roman" w:cs="Times New Roman"/>
          <w:sz w:val="24"/>
          <w:szCs w:val="24"/>
        </w:rPr>
        <w:t xml:space="preserve">In </w:t>
      </w:r>
      <w:r w:rsidR="00F738D4" w:rsidRPr="00C26353">
        <w:rPr>
          <w:rFonts w:ascii="Times New Roman" w:hAnsi="Times New Roman" w:cs="Times New Roman"/>
          <w:sz w:val="24"/>
          <w:szCs w:val="24"/>
        </w:rPr>
        <w:t>fact,</w:t>
      </w:r>
      <w:r w:rsidRPr="00C26353">
        <w:rPr>
          <w:rFonts w:ascii="Times New Roman" w:hAnsi="Times New Roman" w:cs="Times New Roman"/>
          <w:sz w:val="24"/>
          <w:szCs w:val="24"/>
        </w:rPr>
        <w:t xml:space="preserve"> when we look at</w:t>
      </w:r>
      <w:r w:rsidR="00461BEA" w:rsidRPr="00C26353">
        <w:rPr>
          <w:rFonts w:ascii="Times New Roman" w:hAnsi="Times New Roman" w:cs="Times New Roman"/>
          <w:sz w:val="24"/>
          <w:szCs w:val="24"/>
        </w:rPr>
        <w:t xml:space="preserve"> records</w:t>
      </w:r>
      <w:r w:rsidRPr="00C26353">
        <w:rPr>
          <w:rFonts w:ascii="Times New Roman" w:hAnsi="Times New Roman" w:cs="Times New Roman"/>
          <w:sz w:val="24"/>
          <w:szCs w:val="24"/>
        </w:rPr>
        <w:t xml:space="preserve"> </w:t>
      </w:r>
      <w:r w:rsidR="00461BEA" w:rsidRPr="00C26353">
        <w:rPr>
          <w:rFonts w:ascii="Times New Roman" w:hAnsi="Times New Roman" w:cs="Times New Roman"/>
          <w:sz w:val="24"/>
          <w:szCs w:val="24"/>
        </w:rPr>
        <w:t xml:space="preserve">in Egypt, Libya, and South Africa, organ trafficking is connected to transplant tourism and organ theft targeting migrants, the poor, and asylum seekers. </w:t>
      </w:r>
      <w:r w:rsidR="00F738D4" w:rsidRPr="00C26353">
        <w:rPr>
          <w:rFonts w:ascii="Times New Roman" w:hAnsi="Times New Roman" w:cs="Times New Roman"/>
          <w:sz w:val="24"/>
          <w:szCs w:val="24"/>
        </w:rPr>
        <w:t xml:space="preserve">In the region, organ trafficking is rooted in more systemic, structural, socio-economic, and political problems, grounded in the practice’s abuse, and connected to transplant tourism and migration. </w:t>
      </w:r>
      <w:r w:rsidR="00461BEA" w:rsidRPr="00C26353">
        <w:rPr>
          <w:rFonts w:ascii="Times New Roman" w:hAnsi="Times New Roman" w:cs="Times New Roman"/>
          <w:sz w:val="24"/>
          <w:szCs w:val="24"/>
        </w:rPr>
        <w:t xml:space="preserve">Thus, instead of mainstream pathways such as organ selling </w:t>
      </w:r>
      <w:r w:rsidR="0054501F" w:rsidRPr="00C26353">
        <w:rPr>
          <w:rFonts w:ascii="Times New Roman" w:hAnsi="Times New Roman" w:cs="Times New Roman"/>
          <w:sz w:val="24"/>
          <w:szCs w:val="24"/>
        </w:rPr>
        <w:t xml:space="preserve">and </w:t>
      </w:r>
      <w:r w:rsidR="00461BEA" w:rsidRPr="00C26353">
        <w:rPr>
          <w:rFonts w:ascii="Times New Roman" w:hAnsi="Times New Roman" w:cs="Times New Roman"/>
          <w:sz w:val="24"/>
          <w:szCs w:val="24"/>
        </w:rPr>
        <w:t xml:space="preserve">paid donations, we can argue that </w:t>
      </w:r>
      <w:r w:rsidR="00F738D4" w:rsidRPr="00C26353">
        <w:rPr>
          <w:rFonts w:ascii="Times New Roman" w:hAnsi="Times New Roman" w:cs="Times New Roman"/>
          <w:sz w:val="24"/>
          <w:szCs w:val="24"/>
        </w:rPr>
        <w:t>pragmatist multimodal solutions</w:t>
      </w:r>
      <w:r w:rsidR="00461BEA" w:rsidRPr="00C26353">
        <w:rPr>
          <w:rFonts w:ascii="Times New Roman" w:hAnsi="Times New Roman" w:cs="Times New Roman"/>
          <w:sz w:val="24"/>
          <w:szCs w:val="24"/>
        </w:rPr>
        <w:t xml:space="preserve"> </w:t>
      </w:r>
      <w:r w:rsidR="00A46FFD" w:rsidRPr="00C26353">
        <w:rPr>
          <w:rFonts w:ascii="Times New Roman" w:hAnsi="Times New Roman" w:cs="Times New Roman"/>
          <w:sz w:val="24"/>
          <w:szCs w:val="24"/>
        </w:rPr>
        <w:t xml:space="preserve">formulated </w:t>
      </w:r>
      <w:r w:rsidR="00F738D4" w:rsidRPr="00C26353">
        <w:rPr>
          <w:rFonts w:ascii="Times New Roman" w:hAnsi="Times New Roman" w:cs="Times New Roman"/>
          <w:sz w:val="24"/>
          <w:szCs w:val="24"/>
        </w:rPr>
        <w:t xml:space="preserve">with the consideration </w:t>
      </w:r>
      <w:r w:rsidR="00A46FFD" w:rsidRPr="00C26353">
        <w:rPr>
          <w:rFonts w:ascii="Times New Roman" w:hAnsi="Times New Roman" w:cs="Times New Roman"/>
          <w:sz w:val="24"/>
          <w:szCs w:val="24"/>
        </w:rPr>
        <w:t xml:space="preserve">of </w:t>
      </w:r>
      <w:r w:rsidR="00F738D4" w:rsidRPr="00C26353">
        <w:rPr>
          <w:rFonts w:ascii="Times New Roman" w:hAnsi="Times New Roman" w:cs="Times New Roman"/>
          <w:sz w:val="24"/>
          <w:szCs w:val="24"/>
        </w:rPr>
        <w:t xml:space="preserve">the nature </w:t>
      </w:r>
      <w:r w:rsidR="00461BEA" w:rsidRPr="00C26353">
        <w:rPr>
          <w:rFonts w:ascii="Times New Roman" w:hAnsi="Times New Roman" w:cs="Times New Roman"/>
          <w:sz w:val="24"/>
          <w:szCs w:val="24"/>
        </w:rPr>
        <w:t xml:space="preserve">and progress of organ transplantation </w:t>
      </w:r>
      <w:r w:rsidR="00A46FFD" w:rsidRPr="00C26353">
        <w:rPr>
          <w:rFonts w:ascii="Times New Roman" w:hAnsi="Times New Roman" w:cs="Times New Roman"/>
          <w:sz w:val="24"/>
          <w:szCs w:val="24"/>
        </w:rPr>
        <w:t>o</w:t>
      </w:r>
      <w:r w:rsidR="00461BEA" w:rsidRPr="00C26353">
        <w:rPr>
          <w:rFonts w:ascii="Times New Roman" w:hAnsi="Times New Roman" w:cs="Times New Roman"/>
          <w:sz w:val="24"/>
          <w:szCs w:val="24"/>
        </w:rPr>
        <w:t>n the continent</w:t>
      </w:r>
      <w:r w:rsidR="00F738D4" w:rsidRPr="00C26353">
        <w:rPr>
          <w:rFonts w:ascii="Times New Roman" w:hAnsi="Times New Roman" w:cs="Times New Roman"/>
          <w:sz w:val="24"/>
          <w:szCs w:val="24"/>
        </w:rPr>
        <w:t>, cultural values of the societies,</w:t>
      </w:r>
      <w:r w:rsidR="00A46FFD" w:rsidRPr="00C26353">
        <w:rPr>
          <w:rFonts w:ascii="Times New Roman" w:hAnsi="Times New Roman" w:cs="Times New Roman"/>
          <w:sz w:val="24"/>
          <w:szCs w:val="24"/>
        </w:rPr>
        <w:t xml:space="preserve"> and</w:t>
      </w:r>
      <w:r w:rsidR="00F738D4" w:rsidRPr="00C26353">
        <w:rPr>
          <w:rFonts w:ascii="Times New Roman" w:hAnsi="Times New Roman" w:cs="Times New Roman"/>
          <w:sz w:val="24"/>
          <w:szCs w:val="24"/>
        </w:rPr>
        <w:t xml:space="preserve"> key actors involved in organ trafficking </w:t>
      </w:r>
      <w:r w:rsidR="00461BEA" w:rsidRPr="00C26353">
        <w:rPr>
          <w:rFonts w:ascii="Times New Roman" w:hAnsi="Times New Roman" w:cs="Times New Roman"/>
          <w:sz w:val="24"/>
          <w:szCs w:val="24"/>
        </w:rPr>
        <w:t xml:space="preserve">is </w:t>
      </w:r>
      <w:r w:rsidR="00A46FFD" w:rsidRPr="00C26353">
        <w:rPr>
          <w:rFonts w:ascii="Times New Roman" w:hAnsi="Times New Roman" w:cs="Times New Roman"/>
          <w:sz w:val="24"/>
          <w:szCs w:val="24"/>
        </w:rPr>
        <w:t xml:space="preserve">paramount </w:t>
      </w:r>
      <w:r w:rsidR="00461BEA" w:rsidRPr="00C26353">
        <w:rPr>
          <w:rFonts w:ascii="Times New Roman" w:hAnsi="Times New Roman" w:cs="Times New Roman"/>
          <w:sz w:val="24"/>
          <w:szCs w:val="24"/>
        </w:rPr>
        <w:t xml:space="preserve">to control organ trafficking in Africa. </w:t>
      </w:r>
      <w:r w:rsidR="0029583E" w:rsidRPr="00C26353">
        <w:rPr>
          <w:rFonts w:ascii="Times New Roman" w:hAnsi="Times New Roman" w:cs="Times New Roman"/>
          <w:sz w:val="24"/>
          <w:szCs w:val="24"/>
        </w:rPr>
        <w:t xml:space="preserve">In this regard, </w:t>
      </w:r>
      <w:r w:rsidR="00CC234B" w:rsidRPr="00C26353">
        <w:rPr>
          <w:rFonts w:ascii="Times New Roman" w:hAnsi="Times New Roman" w:cs="Times New Roman"/>
          <w:sz w:val="24"/>
          <w:szCs w:val="24"/>
        </w:rPr>
        <w:t>strategies that combine technical, ethical, and legal aspects of transplantation within the African context are required in order to control organ trafficking in the continent.</w:t>
      </w:r>
      <w:r w:rsidR="00CC234B" w:rsidRPr="00172D7A">
        <w:rPr>
          <w:rFonts w:ascii="Times New Roman" w:hAnsi="Times New Roman" w:cs="Times New Roman"/>
          <w:sz w:val="24"/>
          <w:szCs w:val="24"/>
        </w:rPr>
        <w:t xml:space="preserve"> </w:t>
      </w:r>
      <w:r w:rsidR="00CC234B" w:rsidRPr="00C26353">
        <w:rPr>
          <w:rFonts w:ascii="Times New Roman" w:hAnsi="Times New Roman" w:cs="Times New Roman"/>
          <w:sz w:val="24"/>
          <w:szCs w:val="24"/>
        </w:rPr>
        <w:t>Concerning this, I have identified</w:t>
      </w:r>
      <w:r w:rsidR="007C0BCA" w:rsidRPr="00C26353">
        <w:rPr>
          <w:rFonts w:ascii="Times New Roman" w:hAnsi="Times New Roman" w:cs="Times New Roman"/>
          <w:sz w:val="24"/>
          <w:szCs w:val="24"/>
        </w:rPr>
        <w:t xml:space="preserve"> five</w:t>
      </w:r>
      <w:r w:rsidR="00CC234B" w:rsidRPr="00C26353">
        <w:rPr>
          <w:rFonts w:ascii="Times New Roman" w:hAnsi="Times New Roman" w:cs="Times New Roman"/>
          <w:sz w:val="24"/>
          <w:szCs w:val="24"/>
        </w:rPr>
        <w:t xml:space="preserve"> pragmatist solutions important to address organ trafficking in the region, both for short and </w:t>
      </w:r>
      <w:proofErr w:type="spellStart"/>
      <w:r w:rsidR="00CC234B" w:rsidRPr="00C26353">
        <w:rPr>
          <w:rFonts w:ascii="Times New Roman" w:hAnsi="Times New Roman" w:cs="Times New Roman"/>
          <w:sz w:val="24"/>
          <w:szCs w:val="24"/>
        </w:rPr>
        <w:t>log</w:t>
      </w:r>
      <w:proofErr w:type="spellEnd"/>
      <w:r w:rsidR="00CC234B" w:rsidRPr="00C26353">
        <w:rPr>
          <w:rFonts w:ascii="Times New Roman" w:hAnsi="Times New Roman" w:cs="Times New Roman"/>
          <w:sz w:val="24"/>
          <w:szCs w:val="24"/>
        </w:rPr>
        <w:t xml:space="preserve"> term. </w:t>
      </w:r>
    </w:p>
    <w:p w:rsidR="00461BEA" w:rsidRPr="00C26353" w:rsidRDefault="00461BEA" w:rsidP="0029583E">
      <w:pPr>
        <w:pStyle w:val="ListParagraph"/>
        <w:numPr>
          <w:ilvl w:val="0"/>
          <w:numId w:val="4"/>
        </w:numPr>
        <w:spacing w:line="240" w:lineRule="auto"/>
        <w:jc w:val="both"/>
        <w:rPr>
          <w:rFonts w:ascii="Times New Roman" w:hAnsi="Times New Roman" w:cs="Times New Roman"/>
          <w:b/>
          <w:bCs/>
          <w:color w:val="000000" w:themeColor="text1"/>
          <w:sz w:val="24"/>
          <w:szCs w:val="24"/>
        </w:rPr>
      </w:pPr>
      <w:r w:rsidRPr="00C26353">
        <w:rPr>
          <w:rFonts w:ascii="Times New Roman" w:hAnsi="Times New Roman" w:cs="Times New Roman"/>
          <w:b/>
          <w:bCs/>
          <w:color w:val="000000" w:themeColor="text1"/>
          <w:sz w:val="24"/>
          <w:szCs w:val="24"/>
        </w:rPr>
        <w:t xml:space="preserve">Increasing Organ Supply by Controlling Transplant Tourism </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Organ trafficking in Africa is connected with transplant tourism and cross-border organ commerce targeting migrants and low-income societies. The problem has a global dimension, which goes beyond the increasing local demands for new organs. Hence, controlling transplant tourism</w:t>
      </w:r>
      <w:r w:rsidR="00956BFD" w:rsidRPr="00C26353">
        <w:rPr>
          <w:rFonts w:ascii="Times New Roman" w:hAnsi="Times New Roman" w:cs="Times New Roman"/>
          <w:color w:val="000000" w:themeColor="text1"/>
          <w:sz w:val="24"/>
          <w:szCs w:val="24"/>
        </w:rPr>
        <w:t xml:space="preserve"> and</w:t>
      </w:r>
      <w:r w:rsidRPr="00C26353">
        <w:rPr>
          <w:rFonts w:ascii="Times New Roman" w:hAnsi="Times New Roman" w:cs="Times New Roman"/>
          <w:color w:val="000000" w:themeColor="text1"/>
          <w:sz w:val="24"/>
          <w:szCs w:val="24"/>
        </w:rPr>
        <w:t xml:space="preserve"> addressing the increasing organ demand nationally, regionally, and worldwide is essential to control organ trafficking. Transplant tourism can be controlled through the official banning of transplantations for foreigners and </w:t>
      </w:r>
      <w:r w:rsidR="00956BFD" w:rsidRPr="00C26353">
        <w:rPr>
          <w:rFonts w:ascii="Times New Roman" w:hAnsi="Times New Roman" w:cs="Times New Roman"/>
          <w:color w:val="000000" w:themeColor="text1"/>
          <w:sz w:val="24"/>
          <w:szCs w:val="24"/>
        </w:rPr>
        <w:t xml:space="preserve">employing </w:t>
      </w:r>
      <w:r w:rsidRPr="00C26353">
        <w:rPr>
          <w:rFonts w:ascii="Times New Roman" w:hAnsi="Times New Roman" w:cs="Times New Roman"/>
          <w:color w:val="000000" w:themeColor="text1"/>
          <w:sz w:val="24"/>
          <w:szCs w:val="24"/>
        </w:rPr>
        <w:t xml:space="preserve">legal remedies </w:t>
      </w:r>
      <w:r w:rsidR="00956BFD" w:rsidRPr="00C26353">
        <w:rPr>
          <w:rFonts w:ascii="Times New Roman" w:hAnsi="Times New Roman" w:cs="Times New Roman"/>
          <w:color w:val="000000" w:themeColor="text1"/>
          <w:sz w:val="24"/>
          <w:szCs w:val="24"/>
        </w:rPr>
        <w:t xml:space="preserve">or imposing </w:t>
      </w:r>
      <w:r w:rsidRPr="00C26353">
        <w:rPr>
          <w:rFonts w:ascii="Times New Roman" w:hAnsi="Times New Roman" w:cs="Times New Roman"/>
          <w:color w:val="000000" w:themeColor="text1"/>
          <w:sz w:val="24"/>
          <w:szCs w:val="24"/>
        </w:rPr>
        <w:t xml:space="preserve">fines on those engaged in such activities. However, multimodal technical, ethical, </w:t>
      </w:r>
      <w:r w:rsidR="00956BFD" w:rsidRPr="00C26353">
        <w:rPr>
          <w:rFonts w:ascii="Times New Roman" w:hAnsi="Times New Roman" w:cs="Times New Roman"/>
          <w:color w:val="000000" w:themeColor="text1"/>
          <w:sz w:val="24"/>
          <w:szCs w:val="24"/>
        </w:rPr>
        <w:t xml:space="preserve">and </w:t>
      </w:r>
      <w:r w:rsidRPr="00C26353">
        <w:rPr>
          <w:rFonts w:ascii="Times New Roman" w:hAnsi="Times New Roman" w:cs="Times New Roman"/>
          <w:color w:val="000000" w:themeColor="text1"/>
          <w:sz w:val="24"/>
          <w:szCs w:val="24"/>
        </w:rPr>
        <w:t xml:space="preserve">legal solutions, </w:t>
      </w:r>
      <w:r w:rsidR="00956BFD" w:rsidRPr="00C26353">
        <w:rPr>
          <w:rFonts w:ascii="Times New Roman" w:hAnsi="Times New Roman" w:cs="Times New Roman"/>
          <w:color w:val="000000" w:themeColor="text1"/>
          <w:sz w:val="24"/>
          <w:szCs w:val="24"/>
        </w:rPr>
        <w:t xml:space="preserve">as well as </w:t>
      </w:r>
      <w:r w:rsidRPr="00C26353">
        <w:rPr>
          <w:rFonts w:ascii="Times New Roman" w:hAnsi="Times New Roman" w:cs="Times New Roman"/>
          <w:color w:val="000000" w:themeColor="text1"/>
          <w:sz w:val="24"/>
          <w:szCs w:val="24"/>
        </w:rPr>
        <w:t>innovative models that encourage more donations</w:t>
      </w:r>
      <w:r w:rsidR="00956BFD"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are essential to increase organ supply and control illegal transplant, trade, and trafficking.</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 xml:space="preserve">Depending on the culture, religion, and technical facilities available in a specific region, living-related donations, unrelated living donations, deceased donations after brain death (DBD), extended criteria donations, or donations after cardiac death (DCD) may be </w:t>
      </w:r>
      <w:r w:rsidR="00090936" w:rsidRPr="00C26353">
        <w:rPr>
          <w:rFonts w:ascii="Times New Roman" w:hAnsi="Times New Roman" w:cs="Times New Roman"/>
          <w:color w:val="000000" w:themeColor="text1"/>
          <w:sz w:val="24"/>
          <w:szCs w:val="24"/>
        </w:rPr>
        <w:t xml:space="preserve">used </w:t>
      </w:r>
      <w:r w:rsidRPr="00C26353">
        <w:rPr>
          <w:rFonts w:ascii="Times New Roman" w:hAnsi="Times New Roman" w:cs="Times New Roman"/>
          <w:color w:val="000000" w:themeColor="text1"/>
          <w:sz w:val="24"/>
          <w:szCs w:val="24"/>
        </w:rPr>
        <w:t xml:space="preserve">to increase organ supply. However, increasing resources </w:t>
      </w:r>
      <w:r w:rsidR="00090936" w:rsidRPr="00C26353">
        <w:rPr>
          <w:rFonts w:ascii="Times New Roman" w:hAnsi="Times New Roman" w:cs="Times New Roman"/>
          <w:color w:val="000000" w:themeColor="text1"/>
          <w:sz w:val="24"/>
          <w:szCs w:val="24"/>
        </w:rPr>
        <w:t xml:space="preserve">for </w:t>
      </w:r>
      <w:r w:rsidRPr="00C26353">
        <w:rPr>
          <w:rFonts w:ascii="Times New Roman" w:hAnsi="Times New Roman" w:cs="Times New Roman"/>
          <w:color w:val="000000" w:themeColor="text1"/>
          <w:sz w:val="24"/>
          <w:szCs w:val="24"/>
        </w:rPr>
        <w:t>transplant medicine and optimiz</w:t>
      </w:r>
      <w:r w:rsidR="00090936" w:rsidRPr="00C26353">
        <w:rPr>
          <w:rFonts w:ascii="Times New Roman" w:hAnsi="Times New Roman" w:cs="Times New Roman"/>
          <w:color w:val="000000" w:themeColor="text1"/>
          <w:sz w:val="24"/>
          <w:szCs w:val="24"/>
        </w:rPr>
        <w:t>ing</w:t>
      </w:r>
      <w:r w:rsidRPr="00C26353">
        <w:rPr>
          <w:rFonts w:ascii="Times New Roman" w:hAnsi="Times New Roman" w:cs="Times New Roman"/>
          <w:color w:val="000000" w:themeColor="text1"/>
          <w:sz w:val="24"/>
          <w:szCs w:val="24"/>
        </w:rPr>
        <w:t xml:space="preserve"> resource use in Africa is one of the technical mechanisms helpful </w:t>
      </w:r>
      <w:r w:rsidR="00090936" w:rsidRPr="00C26353">
        <w:rPr>
          <w:rFonts w:ascii="Times New Roman" w:hAnsi="Times New Roman" w:cs="Times New Roman"/>
          <w:color w:val="000000" w:themeColor="text1"/>
          <w:sz w:val="24"/>
          <w:szCs w:val="24"/>
        </w:rPr>
        <w:t xml:space="preserve">for </w:t>
      </w:r>
      <w:r w:rsidRPr="00C26353">
        <w:rPr>
          <w:rFonts w:ascii="Times New Roman" w:hAnsi="Times New Roman" w:cs="Times New Roman"/>
          <w:color w:val="000000" w:themeColor="text1"/>
          <w:sz w:val="24"/>
          <w:szCs w:val="24"/>
        </w:rPr>
        <w:t>increas</w:t>
      </w:r>
      <w:r w:rsidR="00090936" w:rsidRPr="00C26353">
        <w:rPr>
          <w:rFonts w:ascii="Times New Roman" w:hAnsi="Times New Roman" w:cs="Times New Roman"/>
          <w:color w:val="000000" w:themeColor="text1"/>
          <w:sz w:val="24"/>
          <w:szCs w:val="24"/>
        </w:rPr>
        <w:t>ing</w:t>
      </w:r>
      <w:r w:rsidRPr="00C26353">
        <w:rPr>
          <w:rFonts w:ascii="Times New Roman" w:hAnsi="Times New Roman" w:cs="Times New Roman"/>
          <w:color w:val="000000" w:themeColor="text1"/>
          <w:sz w:val="24"/>
          <w:szCs w:val="24"/>
        </w:rPr>
        <w:t xml:space="preserve"> the supply of organs in the region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5414/CNP86S125","ISSN":"03010430","abstract":"Africa is underdeveloped in terms of treatment options for patients with end-stage renal failure. Economic growth and corresponding increases in health expenditures in the African region mean that we can confidently anticipate increased demand for organ transplantation within the region over the next few years. Renal failure in Africa occurs mainly due to glomerular nephropathies, hypertension, diabetes, and HIV. For the subset of the population that might be considered medically suitable for transplantation, demand for transplantation is tightly constrained by the availability of specialist physicians and surgeons, pathology facilities, capacity to achieve acceptable graft outcomes, cultural and religious attitudes towards organ donation, trust in the health system, and the extent to which patients are able to meet the costs of surgery and ongoing immunosuppression. There are currently several countries in Africa which are building up living-related-donor transplantation. Active living-donor transplantation already takes place in South Africa, Tunisia, and Sudan, but deceased donation is only available in South Africa. Whereas living-donor transplantation might be successfully driven by a motivated individual and a single institution, deceased-donor transplantation requires dialysis programs, tissue typing and crossmatching facilities, an organ procurement program, an on-call surgical team, capacity to fund this infrastructure, and an appropriate legislative framework. A significant and recurring barrier to transplantation in the African region is the high cost of transplantation and follow-up care, and, in particular, the cost of maintenance immunosuppression. A positive environment that could potentially change this scenario will have to include governmental funding, academic support to clinicians as well as a legislative framework, which is still needed in many African countries.","author":[{"dropping-particle":"","family":"Muller","given":"Elmi","non-dropping-particle":"","parse-names":false,"suffix":""}],"container-title":"Clinical Nephrology","id":"ITEM-1","issued":{"date-parts":[["2016"]]},"page":"90-95","title":"Transplantation in Africa - an overview","type":"article-journal","volume":"86"},"uris":["http://www.mendeley.com/documents/?uuid=8f645d11-8f8b-411e-bf3b-9304b75d4e06"]}],"mendeley":{"formattedCitation":"(5)","plainTextFormattedCitation":"(5)","previouslyFormattedCitation":"(5)"},"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5)</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7196/SAMJ.2019.v109i4.13548","ISSN":"20785135","abstract":"Background. Kidney transplantation has been performed in South Africa (SA) since 1966. Transplants were initially limited to public hospitals, and the entry of the private sector heralded a new era in organ transplantation. Objectives. To document kidney transplantation in SA and compare numbers, rates, trends and sources of kidneys transplanted in the public and private sectors in SA over 25 years. Methods. National kidney transplant data collected between 1991 and 2015 by the Organ Donor Foundation of South Africa were analysed. The total number of kidneys transplanted in the country was counted and rates were calculated. The numbers and rates in the private and public sectors were compared. The source of donor kidneys and sites where transplants were performed were documented. Results. Over the 25-year period under review, 7 191 kidney transplants were performed in SA. The overall kidney transplant rate was 6.4 per million population (pmp), averaging 4.8 pmp in the public sector and 15.2 pmp in the private sector; 58.3% of the donor kidneys were derived from deceased donors. Cape Town and Johannesburg hospitals performed 75% of the country’s kidney transplants. Conclusions. The overall transplant rate in SA is declining, especially in the public sector. Most kidney transplants in the country were performed in the public sector, and deceased-donor transplants predominated. Discrepancies exist in the allocation of kidneys. Recommendations are made on how the situation may be improved.","author":[{"dropping-particle":"","family":"Moosa","given":"M. R.","non-dropping-particle":"","parse-names":false,"suffix":""}],"container-title":"South African Medical Journal","id":"ITEM-1","issue":"4","issued":{"date-parts":[["2019"]]},"page":"235-240","title":"The state of kidney transplantation in South Africa","type":"article-journal","volume":"109"},"uris":["http://www.mendeley.com/documents/?uuid=a41ef15d-dcd3-41c5-8411-db71ca5bb85e"]}],"mendeley":{"formattedCitation":"(36)","plainTextFormattedCitation":"(36)","previouslyFormattedCitation":"(36)"},"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36)</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Africa is under-developed in terms of organ transplantation. Only a few patients have access to transplantation, and it is inaccessible to rural communities. There is a shortage of medical facilities, physicians, and nurses. Only a few countries have standardized medical facilities for solid organ transplantation, and</w:t>
      </w:r>
      <w:r w:rsidRPr="00172D7A">
        <w:rPr>
          <w:rFonts w:ascii="Times New Roman" w:hAnsi="Times New Roman" w:cs="Times New Roman"/>
          <w:color w:val="000000" w:themeColor="text1"/>
          <w:sz w:val="24"/>
          <w:szCs w:val="24"/>
        </w:rPr>
        <w:t xml:space="preserve"> </w:t>
      </w:r>
      <w:r w:rsidRPr="00C26353">
        <w:rPr>
          <w:rFonts w:ascii="Times New Roman" w:hAnsi="Times New Roman" w:cs="Times New Roman"/>
          <w:color w:val="000000" w:themeColor="text1"/>
          <w:sz w:val="24"/>
          <w:szCs w:val="24"/>
        </w:rPr>
        <w:t xml:space="preserve">deceased donation is limited to South Africa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5414/CNP86S125","ISSN":"03010430","abstract":"Africa is underdeveloped in terms of treatment options for patients with end-stage renal failure. Economic growth and corresponding increases in health expenditures in the African region mean that we can confidently anticipate increased demand for organ transplantation within the region over the next few years. Renal failure in Africa occurs mainly due to glomerular nephropathies, hypertension, diabetes, and HIV. For the subset of the population that might be considered medically suitable for transplantation, demand for transplantation is tightly constrained by the availability of specialist physicians and surgeons, pathology facilities, capacity to achieve acceptable graft outcomes, cultural and religious attitudes towards organ donation, trust in the health system, and the extent to which patients are able to meet the costs of surgery and ongoing immunosuppression. There are currently several countries in Africa which are building up living-related-donor transplantation. Active living-donor transplantation already takes place in South Africa, Tunisia, and Sudan, but deceased donation is only available in South Africa. Whereas living-donor transplantation might be successfully driven by a motivated individual and a single institution, deceased-donor transplantation requires dialysis programs, tissue typing and crossmatching facilities, an organ procurement program, an on-call surgical team, capacity to fund this infrastructure, and an appropriate legislative framework. A significant and recurring barrier to transplantation in the African region is the high cost of transplantation and follow-up care, and, in particular, the cost of maintenance immunosuppression. A positive environment that could potentially change this scenario will have to include governmental funding, academic support to clinicians as well as a legislative framework, which is still needed in many African countries.","author":[{"dropping-particle":"","family":"Muller","given":"Elmi","non-dropping-particle":"","parse-names":false,"suffix":""}],"container-title":"Clinical Nephrology","id":"ITEM-1","issued":{"date-parts":[["2016"]]},"page":"90-95","title":"Transplantation in Africa - an overview","type":"article-journal","volume":"86"},"uris":["http://www.mendeley.com/documents/?uuid=8f645d11-8f8b-411e-bf3b-9304b75d4e06"]}],"mendeley":{"formattedCitation":"(5)","plainTextFormattedCitation":"(5)","previouslyFormattedCitation":"(5)"},"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5)</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2471/BLT.19.236992","ISSN":"15640604","PMID":"32514216","abstract":"Several resolutions, endorsed by the World Health Assembly and the United Nations General Assembly, articulate the need to improve the availability, quality and safety of organ and tissue donation and transplantation, as well as to prevent and combat trafficking in human organs. Here we assessed the implementation of these resolutions pertaining to organ and tissue donations and transplantations by sending out a questionnaire to all 47 countries in the World Health Organization African Region. From 33 countries that provided data, we identified several obstacles and challenges. Compared to other regions, there are very limited data on organ donation and transplantation. Most countries are lacking legal and regulatory frameworks, since they did not yet establish a specific or comprehensive legislation covering donation and transplantation of human organs and tissues. Countries also have a poor national capacity to perform organ and tissue transplantations and the organization and management of national programmes are weak. Funding, both from domestic and external sources, is insufficient to implement effective transplantations programmes and patients have inadequate financial protection. To address these challenges, we propose that countries and partners should develop and implement policies, strategies, plans and regulatory frameworks for all aspects of organ and tissue donations and transplantations, including fighting against organ trafficking and transplant tourism. Where donation and transplantation programmes exist, stakeholders should develop the skills of human resources, adopt technical standards and quality management procedures to improve donation and transplantation of human organs and tissues.","author":[{"dropping-particle":"","family":"Loua","given":"André","non-dropping-particle":"","parse-names":false,"suffix":""},{"dropping-particle":"","family":"Feroleto","given":"Margot","non-dropping-particle":"","parse-names":false,"suffix":""},{"dropping-particle":"","family":"Sougou","given":"Aissatou","non-dropping-particle":"","parse-names":false,"suffix":""},{"dropping-particle":"","family":"Kasilo","given":"Ossy Muganga Julius","non-dropping-particle":"","parse-names":false,"suffix":""},{"dropping-particle":"","family":"Nikiema","given":"Jean Baptiste","non-dropping-particle":"","parse-names":false,"suffix":""},{"dropping-particle":"","family":"Fuller","given":"Walter","non-dropping-particle":"","parse-names":false,"suffix":""},{"dropping-particle":"","family":"Kniazkov","given":"Stanislav","non-dropping-particle":"","parse-names":false,"suffix":""},{"dropping-particle":"","family":"Tumusiime","given":"Prosper","non-dropping-particle":"","parse-names":false,"suffix":""}],"container-title":"Bulletin of the World Health Organization","id":"ITEM-1","issue":"6","issued":{"date-parts":[["2020"]]},"page":"420-425","title":"A review of policies and programmes for human organ and tissue donations and transplantations, WHO African region","type":"article-newspaper","volume":"98"},"uris":["http://www.mendeley.com/documents/?uuid=3a4f1f57-4d73-47bb-9465-8edd541c1652"]}],"mendeley":{"formattedCitation":"(6)","plainTextFormattedCitation":"(6)","previouslyFormattedCitation":"(6)"},"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6)</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lastRenderedPageBreak/>
        <w:t xml:space="preserve">Religious and cultural factors play </w:t>
      </w:r>
      <w:r w:rsidR="00147608" w:rsidRPr="00C26353">
        <w:rPr>
          <w:rFonts w:ascii="Times New Roman" w:hAnsi="Times New Roman" w:cs="Times New Roman"/>
          <w:color w:val="000000" w:themeColor="text1"/>
          <w:sz w:val="24"/>
          <w:szCs w:val="24"/>
        </w:rPr>
        <w:t xml:space="preserve">a </w:t>
      </w:r>
      <w:r w:rsidRPr="00C26353">
        <w:rPr>
          <w:rFonts w:ascii="Times New Roman" w:hAnsi="Times New Roman" w:cs="Times New Roman"/>
          <w:color w:val="000000" w:themeColor="text1"/>
          <w:sz w:val="24"/>
          <w:szCs w:val="24"/>
        </w:rPr>
        <w:t xml:space="preserve">significant role in the rate of live and deceased organ donation. For instance, South Africa </w:t>
      </w:r>
      <w:r w:rsidR="00147608" w:rsidRPr="00C26353">
        <w:rPr>
          <w:rFonts w:ascii="Times New Roman" w:hAnsi="Times New Roman" w:cs="Times New Roman"/>
          <w:color w:val="000000" w:themeColor="text1"/>
          <w:sz w:val="24"/>
          <w:szCs w:val="24"/>
        </w:rPr>
        <w:t>ranks first</w:t>
      </w:r>
      <w:r w:rsidRPr="00C26353">
        <w:rPr>
          <w:rFonts w:ascii="Times New Roman" w:hAnsi="Times New Roman" w:cs="Times New Roman"/>
          <w:color w:val="000000" w:themeColor="text1"/>
          <w:sz w:val="24"/>
          <w:szCs w:val="24"/>
        </w:rPr>
        <w:t xml:space="preserve"> in Africa in terms of transplantation; however, compared </w:t>
      </w:r>
      <w:r w:rsidR="00147608" w:rsidRPr="00C26353">
        <w:rPr>
          <w:rFonts w:ascii="Times New Roman" w:hAnsi="Times New Roman" w:cs="Times New Roman"/>
          <w:color w:val="000000" w:themeColor="text1"/>
          <w:sz w:val="24"/>
          <w:szCs w:val="24"/>
        </w:rPr>
        <w:t xml:space="preserve">to </w:t>
      </w:r>
      <w:r w:rsidRPr="00C26353">
        <w:rPr>
          <w:rFonts w:ascii="Times New Roman" w:hAnsi="Times New Roman" w:cs="Times New Roman"/>
          <w:color w:val="000000" w:themeColor="text1"/>
          <w:sz w:val="24"/>
          <w:szCs w:val="24"/>
        </w:rPr>
        <w:t>countries in Europe, the donation rate is insufficient. A study on Zulu communities shows the Zulu family structure and spiritual belief</w:t>
      </w:r>
      <w:r w:rsidR="00147608"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xml:space="preserve"> influence on organ donation. The study shows that people in the community preferred live-related donation instead of cadaver organ donation. The Zulu communities’ attitude </w:t>
      </w:r>
      <w:r w:rsidR="00147608" w:rsidRPr="00C26353">
        <w:rPr>
          <w:rFonts w:ascii="Times New Roman" w:hAnsi="Times New Roman" w:cs="Times New Roman"/>
          <w:color w:val="000000" w:themeColor="text1"/>
          <w:sz w:val="24"/>
          <w:szCs w:val="24"/>
        </w:rPr>
        <w:t xml:space="preserve">to </w:t>
      </w:r>
      <w:r w:rsidRPr="00C26353">
        <w:rPr>
          <w:rFonts w:ascii="Times New Roman" w:hAnsi="Times New Roman" w:cs="Times New Roman"/>
          <w:color w:val="000000" w:themeColor="text1"/>
          <w:sz w:val="24"/>
          <w:szCs w:val="24"/>
        </w:rPr>
        <w:t xml:space="preserve">death and the spiritual union they establish with their ancestors </w:t>
      </w:r>
      <w:r w:rsidR="00147608" w:rsidRPr="00C26353">
        <w:rPr>
          <w:rFonts w:ascii="Times New Roman" w:hAnsi="Times New Roman" w:cs="Times New Roman"/>
          <w:color w:val="000000" w:themeColor="text1"/>
          <w:sz w:val="24"/>
          <w:szCs w:val="24"/>
        </w:rPr>
        <w:t xml:space="preserve">makes </w:t>
      </w:r>
      <w:r w:rsidRPr="00C26353">
        <w:rPr>
          <w:rFonts w:ascii="Times New Roman" w:hAnsi="Times New Roman" w:cs="Times New Roman"/>
          <w:color w:val="000000" w:themeColor="text1"/>
          <w:sz w:val="24"/>
          <w:szCs w:val="24"/>
        </w:rPr>
        <w:t xml:space="preserve">them reluctant to donate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4102/curationis.v27i3.995","ISSN":"03798577","PMID":"2005065471","abstract":"Greater knowledge and technological advancement in the field of transplantation has increased the demand for organ donation beyond the supply of organs, especially among the black communities. This imbalance arises from the few sources of organs, limitations on the techniques of organ retrieval, disparities in the allocation of organs and socio-cultural factors. The aim of this study was to investigate the extent to which Zulu cultural norms and social structures influence an individual's decision to donate an organ or to undergo transplantation. A qualitative approach using an ethno-nursing method was selected. Semi-structured interviews were conducted with a transplant co-ordinator representing the professional sector, with traditional healers and religious leaders representing the folk sector, and with the general public representing the popular sector of the health care system. Both urban and rural settings were used. Conclusions arrived at showed that knowledge was lacking among Zulu speaking people about organ donation and transplantation and misconceptions about the topic were related to Zulu life patterns, beliefs about death, burial and life hereafter, and values and social structures. Recommendations with regard to the promotion of organ donation and transplantation among Zulu speaking people were made based on culture-sensitive and culture-congruent principles.","author":[{"dropping-particle":"","family":"Bhengu","given":"B. R.","non-dropping-particle":"","parse-names":false,"suffix":""},{"dropping-particle":"","family":"Uys","given":"H. H.","non-dropping-particle":"","parse-names":false,"suffix":""}],"container-title":"Curationis","id":"ITEM-1","issue":"3","issued":{"date-parts":[["2004"]]},"page":"24-33","title":"Organ donation and transplantation within the Zulu culture.","type":"article-journal","volume":"27"},"uris":["http://www.mendeley.com/documents/?uuid=9c0ba8d9-95d8-4e41-8feb-c9743a158ac7"]}],"mendeley":{"formattedCitation":"(44)","plainTextFormattedCitation":"(44)","previouslyFormattedCitation":"(44)"},"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44)</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Similarly, in Asian countries such as Japan, Malaysia, and the Philippines, it is more challenging to obtain cadaver kidneys for renal transplantation because of certain sociocultural beliefs and customs. </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 xml:space="preserve">In Egypt, cultural and religious factors limit transplantation from deceased donors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author":[{"dropping-particle":"","family":"Hamdy","given":"Sherine","non-dropping-particle":"","parse-names":false,"suffix":""}],"id":"ITEM-1","issue":"May","issued":{"date-parts":[["2014"]]},"title":"UUtlRES Revue intemationale interdisciplinaire","type":"article-journal"},"uris":["http://www.mendeley.com/documents/?uuid=8ac7676d-e2b1-41f2-8e68-adc69682153e"]}],"mendeley":{"formattedCitation":"(45)","plainTextFormattedCitation":"(45)","previouslyFormattedCitation":"(45)"},"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45)</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Surprisingly, there is considerable potential to harvest organs from deceased donors</w:t>
      </w:r>
      <w:r w:rsidRPr="00172D7A">
        <w:rPr>
          <w:rFonts w:ascii="Times New Roman" w:hAnsi="Times New Roman" w:cs="Times New Roman"/>
          <w:color w:val="000000" w:themeColor="text1"/>
          <w:sz w:val="24"/>
          <w:szCs w:val="24"/>
        </w:rPr>
        <w:t xml:space="preserve"> </w:t>
      </w:r>
      <w:r w:rsidRPr="00C26353">
        <w:rPr>
          <w:rFonts w:ascii="Times New Roman" w:hAnsi="Times New Roman" w:cs="Times New Roman"/>
          <w:color w:val="000000" w:themeColor="text1"/>
          <w:sz w:val="24"/>
          <w:szCs w:val="24"/>
        </w:rPr>
        <w:t>in Africa. For instance,</w:t>
      </w:r>
      <w:r w:rsidRPr="00172D7A">
        <w:rPr>
          <w:rFonts w:ascii="Times New Roman" w:hAnsi="Times New Roman" w:cs="Times New Roman"/>
          <w:color w:val="000000" w:themeColor="text1"/>
          <w:sz w:val="24"/>
          <w:szCs w:val="24"/>
        </w:rPr>
        <w:t xml:space="preserve"> </w:t>
      </w:r>
      <w:r w:rsidRPr="00C26353">
        <w:rPr>
          <w:rFonts w:ascii="Times New Roman" w:hAnsi="Times New Roman" w:cs="Times New Roman"/>
          <w:color w:val="000000" w:themeColor="text1"/>
          <w:sz w:val="24"/>
          <w:szCs w:val="24"/>
        </w:rPr>
        <w:t xml:space="preserve">compared </w:t>
      </w:r>
      <w:r w:rsidR="00147608" w:rsidRPr="00C26353">
        <w:rPr>
          <w:rFonts w:ascii="Times New Roman" w:hAnsi="Times New Roman" w:cs="Times New Roman"/>
          <w:color w:val="000000" w:themeColor="text1"/>
          <w:sz w:val="24"/>
          <w:szCs w:val="24"/>
        </w:rPr>
        <w:t xml:space="preserve">to </w:t>
      </w:r>
      <w:r w:rsidRPr="00C26353">
        <w:rPr>
          <w:rFonts w:ascii="Times New Roman" w:hAnsi="Times New Roman" w:cs="Times New Roman"/>
          <w:color w:val="000000" w:themeColor="text1"/>
          <w:sz w:val="24"/>
          <w:szCs w:val="24"/>
        </w:rPr>
        <w:t xml:space="preserve">other continents, the traffic accident rate </w:t>
      </w:r>
      <w:r w:rsidR="00147608" w:rsidRPr="00C26353">
        <w:rPr>
          <w:rFonts w:ascii="Times New Roman" w:hAnsi="Times New Roman" w:cs="Times New Roman"/>
          <w:color w:val="000000" w:themeColor="text1"/>
          <w:sz w:val="24"/>
          <w:szCs w:val="24"/>
        </w:rPr>
        <w:t>in Africa</w:t>
      </w:r>
      <w:r w:rsidRPr="00C26353">
        <w:rPr>
          <w:rFonts w:ascii="Times New Roman" w:hAnsi="Times New Roman" w:cs="Times New Roman"/>
          <w:color w:val="000000" w:themeColor="text1"/>
          <w:sz w:val="24"/>
          <w:szCs w:val="24"/>
        </w:rPr>
        <w:t xml:space="preserve"> is high. If medical, clinical, and technical facilities are well established, the traffic accident may easily cover the local demands of organs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7196/SAMJ.2019.v109i4.13548","ISSN":"20785135","abstract":"Background. Kidney transplantation has been performed in South Africa (SA) since 1966. Transplants were initially limited to public hospitals, and the entry of the private sector heralded a new era in organ transplantation. Objectives. To document kidney transplantation in SA and compare numbers, rates, trends and sources of kidneys transplanted in the public and private sectors in SA over 25 years. Methods. National kidney transplant data collected between 1991 and 2015 by the Organ Donor Foundation of South Africa were analysed. The total number of kidneys transplanted in the country was counted and rates were calculated. The numbers and rates in the private and public sectors were compared. The source of donor kidneys and sites where transplants were performed were documented. Results. Over the 25-year period under review, 7 191 kidney transplants were performed in SA. The overall kidney transplant rate was 6.4 per million population (pmp), averaging 4.8 pmp in the public sector and 15.2 pmp in the private sector; 58.3% of the donor kidneys were derived from deceased donors. Cape Town and Johannesburg hospitals performed 75% of the country’s kidney transplants. Conclusions. The overall transplant rate in SA is declining, especially in the public sector. Most kidney transplants in the country were performed in the public sector, and deceased-donor transplants predominated. Discrepancies exist in the allocation of kidneys. Recommendations are made on how the situation may be improved.","author":[{"dropping-particle":"","family":"Moosa","given":"M. R.","non-dropping-particle":"","parse-names":false,"suffix":""}],"container-title":"South African Medical Journal","id":"ITEM-1","issue":"4","issued":{"date-parts":[["2019"]]},"page":"235-240","title":"The state of kidney transplantation in South Africa","type":"article-journal","volume":"109"},"uris":["http://www.mendeley.com/documents/?uuid=a41ef15d-dcd3-41c5-8411-db71ca5bb85e"]}],"mendeley":{"formattedCitation":"(36)","plainTextFormattedCitation":"(36)","previouslyFormattedCitation":"(36)"},"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36)</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Nevertheless, compared </w:t>
      </w:r>
      <w:r w:rsidR="00147608" w:rsidRPr="00C26353">
        <w:rPr>
          <w:rFonts w:ascii="Times New Roman" w:hAnsi="Times New Roman" w:cs="Times New Roman"/>
          <w:color w:val="000000" w:themeColor="text1"/>
          <w:sz w:val="24"/>
          <w:szCs w:val="24"/>
        </w:rPr>
        <w:t xml:space="preserve">to </w:t>
      </w:r>
      <w:r w:rsidRPr="00C26353">
        <w:rPr>
          <w:rFonts w:ascii="Times New Roman" w:hAnsi="Times New Roman" w:cs="Times New Roman"/>
          <w:color w:val="000000" w:themeColor="text1"/>
          <w:sz w:val="24"/>
          <w:szCs w:val="24"/>
        </w:rPr>
        <w:t>live donations, deceased donations require a different infrastructure than living</w:t>
      </w:r>
      <w:r w:rsidR="00147608" w:rsidRPr="00C26353">
        <w:rPr>
          <w:rFonts w:ascii="Times New Roman" w:hAnsi="Times New Roman" w:cs="Times New Roman"/>
          <w:color w:val="000000" w:themeColor="text1"/>
          <w:sz w:val="24"/>
          <w:szCs w:val="24"/>
        </w:rPr>
        <w:t xml:space="preserve"> </w:t>
      </w:r>
      <w:r w:rsidRPr="00C26353">
        <w:rPr>
          <w:rFonts w:ascii="Times New Roman" w:hAnsi="Times New Roman" w:cs="Times New Roman"/>
          <w:color w:val="000000" w:themeColor="text1"/>
          <w:sz w:val="24"/>
          <w:szCs w:val="24"/>
        </w:rPr>
        <w:t>donations. Hence, investing in the technical, nursing, and logistic</w:t>
      </w:r>
      <w:r w:rsidR="00147608" w:rsidRPr="00C26353">
        <w:rPr>
          <w:rFonts w:ascii="Times New Roman" w:hAnsi="Times New Roman" w:cs="Times New Roman"/>
          <w:color w:val="000000" w:themeColor="text1"/>
          <w:sz w:val="24"/>
          <w:szCs w:val="24"/>
        </w:rPr>
        <w:t>al dimensions</w:t>
      </w:r>
      <w:r w:rsidRPr="00C26353">
        <w:rPr>
          <w:rFonts w:ascii="Times New Roman" w:hAnsi="Times New Roman" w:cs="Times New Roman"/>
          <w:color w:val="000000" w:themeColor="text1"/>
          <w:sz w:val="24"/>
          <w:szCs w:val="24"/>
        </w:rPr>
        <w:t xml:space="preserve"> of transplantation and transplant theatres to harvest organs from deceased donors is essential to increase organ supply without resorting to organ trafficking. In this regard, nurses’ and physicians’ proper role should be clarified based on clinical practice guidelines concerning end-of-life, organ donor referral systems, and the dead-donor rule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7196/SAMJ.2017.v107i7.12486","ISSN":"20785135","PMID":"29025439","author":[{"dropping-particle":"","family":"Fabian","given":"June","non-dropping-particle":"","parse-names":false,"suffix":""},{"dropping-particle":"","family":"Crymble","given":"Kim","non-dropping-particle":"","parse-names":false,"suffix":""}],"container-title":"South African Medical Journal","id":"ITEM-1","issue":"7","issued":{"date-parts":[["2017"]]},"page":"545","title":"End-of-life care and organ donation in South Africa – It’s time for national policy to lead the way","type":"article-journal","volume":"107"},"uris":["http://www.mendeley.com/documents/?uuid=d36b4a3b-c723-4b96-9ecd-d7d2113dbcc6"]}],"mendeley":{"formattedCitation":"(46)","plainTextFormattedCitation":"(46)","previouslyFormattedCitation":"(46)"},"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46)</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 xml:space="preserve">The scarcity of organs worldwide is prompting </w:t>
      </w:r>
      <w:r w:rsidR="00147608" w:rsidRPr="00C26353">
        <w:rPr>
          <w:rFonts w:ascii="Times New Roman" w:hAnsi="Times New Roman" w:cs="Times New Roman"/>
          <w:color w:val="000000" w:themeColor="text1"/>
          <w:sz w:val="24"/>
          <w:szCs w:val="24"/>
        </w:rPr>
        <w:t xml:space="preserve">a </w:t>
      </w:r>
      <w:r w:rsidRPr="00C26353">
        <w:rPr>
          <w:rFonts w:ascii="Times New Roman" w:hAnsi="Times New Roman" w:cs="Times New Roman"/>
          <w:color w:val="000000" w:themeColor="text1"/>
          <w:sz w:val="24"/>
          <w:szCs w:val="24"/>
        </w:rPr>
        <w:t>modif</w:t>
      </w:r>
      <w:r w:rsidR="00147608" w:rsidRPr="00C26353">
        <w:rPr>
          <w:rFonts w:ascii="Times New Roman" w:hAnsi="Times New Roman" w:cs="Times New Roman"/>
          <w:color w:val="000000" w:themeColor="text1"/>
          <w:sz w:val="24"/>
          <w:szCs w:val="24"/>
        </w:rPr>
        <w:t>ication of</w:t>
      </w:r>
      <w:r w:rsidRPr="00C26353">
        <w:rPr>
          <w:rFonts w:ascii="Times New Roman" w:hAnsi="Times New Roman" w:cs="Times New Roman"/>
          <w:color w:val="000000" w:themeColor="text1"/>
          <w:sz w:val="24"/>
          <w:szCs w:val="24"/>
        </w:rPr>
        <w:t xml:space="preserve"> the dead-donor rule, mainly by interpreting it more broadly (Robertson, 1999). In this regard, increasing organ supply from deceased donors requires flexible rules regarding consent, modification of the criteria of death, and technologization of organ harvesting theatres. The standard strategy </w:t>
      </w:r>
      <w:r w:rsidR="00147608" w:rsidRPr="00C26353">
        <w:rPr>
          <w:rFonts w:ascii="Times New Roman" w:hAnsi="Times New Roman" w:cs="Times New Roman"/>
          <w:color w:val="000000" w:themeColor="text1"/>
          <w:sz w:val="24"/>
          <w:szCs w:val="24"/>
        </w:rPr>
        <w:t xml:space="preserve">which is </w:t>
      </w:r>
      <w:r w:rsidRPr="00C26353">
        <w:rPr>
          <w:rFonts w:ascii="Times New Roman" w:hAnsi="Times New Roman" w:cs="Times New Roman"/>
          <w:color w:val="000000" w:themeColor="text1"/>
          <w:sz w:val="24"/>
          <w:szCs w:val="24"/>
        </w:rPr>
        <w:t xml:space="preserve">frequently mentioned </w:t>
      </w:r>
      <w:r w:rsidR="00147608" w:rsidRPr="00C26353">
        <w:rPr>
          <w:rFonts w:ascii="Times New Roman" w:hAnsi="Times New Roman" w:cs="Times New Roman"/>
          <w:color w:val="000000" w:themeColor="text1"/>
          <w:sz w:val="24"/>
          <w:szCs w:val="24"/>
        </w:rPr>
        <w:t xml:space="preserve">in connection to the </w:t>
      </w:r>
      <w:r w:rsidRPr="00C26353">
        <w:rPr>
          <w:rFonts w:ascii="Times New Roman" w:hAnsi="Times New Roman" w:cs="Times New Roman"/>
          <w:color w:val="000000" w:themeColor="text1"/>
          <w:sz w:val="24"/>
          <w:szCs w:val="24"/>
        </w:rPr>
        <w:t>bypass</w:t>
      </w:r>
      <w:r w:rsidR="00147608" w:rsidRPr="00C26353">
        <w:rPr>
          <w:rFonts w:ascii="Times New Roman" w:hAnsi="Times New Roman" w:cs="Times New Roman"/>
          <w:color w:val="000000" w:themeColor="text1"/>
          <w:sz w:val="24"/>
          <w:szCs w:val="24"/>
        </w:rPr>
        <w:t>ing of</w:t>
      </w:r>
      <w:r w:rsidRPr="00C26353">
        <w:rPr>
          <w:rFonts w:ascii="Times New Roman" w:hAnsi="Times New Roman" w:cs="Times New Roman"/>
          <w:color w:val="000000" w:themeColor="text1"/>
          <w:sz w:val="24"/>
          <w:szCs w:val="24"/>
        </w:rPr>
        <w:t xml:space="preserve"> the dead-donor rule is </w:t>
      </w:r>
      <w:r w:rsidR="00147608" w:rsidRPr="00C26353">
        <w:rPr>
          <w:rFonts w:ascii="Times New Roman" w:hAnsi="Times New Roman" w:cs="Times New Roman"/>
          <w:color w:val="000000" w:themeColor="text1"/>
          <w:sz w:val="24"/>
          <w:szCs w:val="24"/>
        </w:rPr>
        <w:t xml:space="preserve">to </w:t>
      </w:r>
      <w:r w:rsidRPr="00C26353">
        <w:rPr>
          <w:rFonts w:ascii="Times New Roman" w:hAnsi="Times New Roman" w:cs="Times New Roman"/>
          <w:color w:val="000000" w:themeColor="text1"/>
          <w:sz w:val="24"/>
          <w:szCs w:val="24"/>
        </w:rPr>
        <w:t>expand the donor criteria to encompass donation after cardiac death (DCD)</w:t>
      </w:r>
      <w:r w:rsidR="00147608"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in addition to donation after brain death criteria (DBD)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2307/3527865","ISSN":"00930334","abstract":"The scarcity of vital organs has prompted several calls to either modify the dead donor rule or interpret it more broadly. Given its symbolic importance, however, the rule should be changed only cautiously.","author":[{"dropping-particle":"","family":"Robertson","given":"John A.","non-dropping-particle":"","parse-names":false,"suffix":""}],"container-title":"The Hastings Center Report","id":"ITEM-1","issue":"6","issued":{"date-parts":[["1999"]]},"page":"6","title":"The Dead Donor Rule","type":"article-journal","volume":"29"},"uris":["http://www.mendeley.com/documents/?uuid=5b49def1-ffe2-419f-b331-724d5f07bcaf"]}],"mendeley":{"formattedCitation":"(47)","plainTextFormattedCitation":"(47)","previouslyFormattedCitation":"(47)"},"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47)</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111/j.1432-2277.2011.01225.x","ISSN":"09340874","abstract":"This mini-review on European experiences with tackling the problem of organ shortage for transplantation was based on a literature review of predominantly European publications dealing with the issue of organ donation from deceased donors. The authors tried to identify the most significant factors that have demonstrated to impact on donation rates from deceased donors and subsequent transplant successes. These factors include legislative measures (national laws and European Directives), optimization of the donation process, use of expanded criteria donors, innovative preservation and surgical techniques, organizational efforts, and improved allocation algorithms. © 2011 The Authors Transplant International © 2011 European Society for Organ Transplantation.","author":[{"dropping-particle":"","family":"Roels","given":"Leo","non-dropping-particle":"","parse-names":false,"suffix":""},{"dropping-particle":"","family":"Rahmel","given":"Axel","non-dropping-particle":"","parse-names":false,"suffix":""}],"container-title":"Transplant International","id":"ITEM-1","issue":"4","issued":{"date-parts":[["2011"]]},"page":"350-367","title":"The European experience","type":"article-journal","volume":"24"},"uris":["http://www.mendeley.com/documents/?uuid=9ead4146-7a79-4d2a-ae99-278e6b3ae258"]}],"mendeley":{"formattedCitation":"(11)","plainTextFormattedCitation":"(11)","previouslyFormattedCitation":"(11)"},"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1)</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In fact, in collaboration with multi-regional working groups, transplant societies, and governments, </w:t>
      </w:r>
      <w:r w:rsidR="00147608" w:rsidRPr="00C26353">
        <w:rPr>
          <w:rFonts w:ascii="Times New Roman" w:hAnsi="Times New Roman" w:cs="Times New Roman"/>
          <w:color w:val="000000" w:themeColor="text1"/>
          <w:sz w:val="24"/>
          <w:szCs w:val="24"/>
        </w:rPr>
        <w:t xml:space="preserve">in 2010 the </w:t>
      </w:r>
      <w:r w:rsidRPr="00C26353">
        <w:rPr>
          <w:rFonts w:ascii="Times New Roman" w:hAnsi="Times New Roman" w:cs="Times New Roman"/>
          <w:color w:val="000000" w:themeColor="text1"/>
          <w:sz w:val="24"/>
          <w:szCs w:val="24"/>
        </w:rPr>
        <w:t>WHO developed a new approach called</w:t>
      </w:r>
      <w:r w:rsidR="00147608" w:rsidRPr="00C26353">
        <w:rPr>
          <w:rFonts w:ascii="Times New Roman" w:hAnsi="Times New Roman" w:cs="Times New Roman"/>
          <w:color w:val="000000" w:themeColor="text1"/>
          <w:sz w:val="24"/>
          <w:szCs w:val="24"/>
        </w:rPr>
        <w:t xml:space="preserve"> the</w:t>
      </w:r>
      <w:r w:rsidRPr="00C26353">
        <w:rPr>
          <w:rFonts w:ascii="Times New Roman" w:hAnsi="Times New Roman" w:cs="Times New Roman"/>
          <w:color w:val="000000" w:themeColor="text1"/>
          <w:sz w:val="24"/>
          <w:szCs w:val="24"/>
        </w:rPr>
        <w:t xml:space="preserve"> “critical pathway” to increase organ harvesting from deceased donors. The pathway’s objective </w:t>
      </w:r>
      <w:r w:rsidR="00147608" w:rsidRPr="00C26353">
        <w:rPr>
          <w:rFonts w:ascii="Times New Roman" w:hAnsi="Times New Roman" w:cs="Times New Roman"/>
          <w:color w:val="000000" w:themeColor="text1"/>
          <w:sz w:val="24"/>
          <w:szCs w:val="24"/>
        </w:rPr>
        <w:t>i</w:t>
      </w:r>
      <w:r w:rsidRPr="00C26353">
        <w:rPr>
          <w:rFonts w:ascii="Times New Roman" w:hAnsi="Times New Roman" w:cs="Times New Roman"/>
          <w:color w:val="000000" w:themeColor="text1"/>
          <w:sz w:val="24"/>
          <w:szCs w:val="24"/>
        </w:rPr>
        <w:t xml:space="preserve">s to give a systematic approach for a deceased organ donation by considering both DBD and DCD. In the critical pathway, patients with a devastating brain injury or lesion, patients hospitalized in an intensive care unit and sustained with a mechanical ventilator, </w:t>
      </w:r>
      <w:r w:rsidR="00D345DC" w:rsidRPr="00C26353">
        <w:rPr>
          <w:rFonts w:ascii="Times New Roman" w:hAnsi="Times New Roman" w:cs="Times New Roman"/>
          <w:color w:val="000000" w:themeColor="text1"/>
          <w:sz w:val="24"/>
          <w:szCs w:val="24"/>
        </w:rPr>
        <w:t xml:space="preserve">and </w:t>
      </w:r>
      <w:r w:rsidRPr="00C26353">
        <w:rPr>
          <w:rFonts w:ascii="Times New Roman" w:hAnsi="Times New Roman" w:cs="Times New Roman"/>
          <w:color w:val="000000" w:themeColor="text1"/>
          <w:sz w:val="24"/>
          <w:szCs w:val="24"/>
        </w:rPr>
        <w:t xml:space="preserve">patients with circulatory failure arriving at </w:t>
      </w:r>
      <w:r w:rsidR="00D345DC" w:rsidRPr="00C26353">
        <w:rPr>
          <w:rFonts w:ascii="Times New Roman" w:hAnsi="Times New Roman" w:cs="Times New Roman"/>
          <w:color w:val="000000" w:themeColor="text1"/>
          <w:sz w:val="24"/>
          <w:szCs w:val="24"/>
        </w:rPr>
        <w:t xml:space="preserve">a </w:t>
      </w:r>
      <w:r w:rsidRPr="00C26353">
        <w:rPr>
          <w:rFonts w:ascii="Times New Roman" w:hAnsi="Times New Roman" w:cs="Times New Roman"/>
          <w:color w:val="000000" w:themeColor="text1"/>
          <w:sz w:val="24"/>
          <w:szCs w:val="24"/>
        </w:rPr>
        <w:t>hospital in the emergency ward are identified as medically suitable organ don</w:t>
      </w:r>
      <w:r w:rsidR="00D345DC" w:rsidRPr="00C26353">
        <w:rPr>
          <w:rFonts w:ascii="Times New Roman" w:hAnsi="Times New Roman" w:cs="Times New Roman"/>
          <w:color w:val="000000" w:themeColor="text1"/>
          <w:sz w:val="24"/>
          <w:szCs w:val="24"/>
        </w:rPr>
        <w:t>ors</w:t>
      </w:r>
      <w:r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111/j.1432-2277.2011.01243.x","ISSN":"09340874","abstract":"The critical pathway of deceased donation provides a systematic approach to the organ donation process, considering both donation after cardiac death than donation after brain death. The pathway provides a tool for assessing the potential of deceased donation and for the prospective identification and referral of possible deceased donors. © 2011 The Authors Transplant International © 2011 European Society for Organ Transplantation.","author":[{"dropping-particle":"","family":"Domínguez-Gil","given":"Beatriz","non-dropping-particle":"","parse-names":false,"suffix":""},{"dropping-particle":"","family":"Delmonico","given":"Francis L.","non-dropping-particle":"","parse-names":false,"suffix":""},{"dropping-particle":"","family":"Shaheen","given":"Faissal A.M.","non-dropping-particle":"","parse-names":false,"suffix":""},{"dropping-particle":"","family":"Matesanz","given":"Rafael","non-dropping-particle":"","parse-names":false,"suffix":""},{"dropping-particle":"","family":"O'Connor","given":"Kevin","non-dropping-particle":"","parse-names":false,"suffix":""},{"dropping-particle":"","family":"Minina","given":"Marina","non-dropping-particle":"","parse-names":false,"suffix":""},{"dropping-particle":"","family":"Muller","given":"Elmi","non-dropping-particle":"","parse-names":false,"suffix":""},{"dropping-particle":"","family":"Young","given":"Kimberly","non-dropping-particle":"","parse-names":false,"suffix":""},{"dropping-particle":"","family":"Manyalich","given":"Marti","non-dropping-particle":"","parse-names":false,"suffix":""},{"dropping-particle":"","family":"Chapman","given":"Jeremy","non-dropping-particle":"","parse-names":false,"suffix":""},{"dropping-particle":"","family":"Kirste","given":"Günter","non-dropping-particle":"","parse-names":false,"suffix":""},{"dropping-particle":"","family":"Al-Mousawi","given":"Mustafa","non-dropping-particle":"","parse-names":false,"suffix":""},{"dropping-particle":"","family":"Coene","given":"Leen","non-dropping-particle":"","parse-names":false,"suffix":""},{"dropping-particle":"","family":"García","given":"Valter Duro","non-dropping-particle":"","parse-names":false,"suffix":""},{"dropping-particle":"","family":"Gautier","given":"Serguei","non-dropping-particle":"","parse-names":false,"suffix":""},{"dropping-particle":"","family":"Hasegawa","given":"Tomonori","non-dropping-particle":"","parse-names":false,"suffix":""},{"dropping-particle":"","family":"Jha","given":"Vivekanand","non-dropping-particle":"","parse-names":false,"suffix":""},{"dropping-particle":"","family":"Kwek","given":"Tong Kiat","non-dropping-particle":"","parse-names":false,"suffix":""},{"dropping-particle":"","family":"Chen","given":"Zhonghua Klaus","non-dropping-particle":"","parse-names":false,"suffix":""},{"dropping-particle":"","family":"Loty","given":"Bernard","non-dropping-particle":"","parse-names":false,"suffix":""},{"dropping-particle":"","family":"Costa","given":"Alessandro Nanni","non-dropping-particle":"","parse-names":false,"suffix":""},{"dropping-particle":"","family":"Nathan","given":"Howard M.","non-dropping-particle":"","parse-names":false,"suffix":""},{"dropping-particle":"","family":"Ploeg","given":"Rutger","non-dropping-particle":"","parse-names":false,"suffix":""},{"dropping-particle":"","family":"Reznik","given":"Oleg","non-dropping-particle":"","parse-names":false,"suffix":""},{"dropping-particle":"","family":"Rosendale","given":"John D.","non-dropping-particle":"","parse-names":false,"suffix":""},{"dropping-particle":"","family":"Tibell","given":"Annika","non-dropping-particle":"","parse-names":false,"suffix":""},{"dropping-particle":"","family":"Tsoulfas","given":"George","non-dropping-particle":"","parse-names":false,"suffix":""},{"dropping-particle":"","family":"Vathsala","given":"Anantharaman","non-dropping-particle":"","parse-names":false,"suffix":""},{"dropping-particle":"","family":"Noël","given":"Luc","non-dropping-particle":"","parse-names":false,"suffix":""}],"container-title":"Transplant International","id":"ITEM-1","issue":"4","issued":{"date-parts":[["2011"]]},"page":"373-378","title":"The critical pathway for deceased donation: Reportable uniformity in the approach to deceased donation","type":"article-journal","volume":"24"},"uris":["http://www.mendeley.com/documents/?uuid=9c411fa4-03eb-4f90-9a4c-2fa053ce8338"]}],"mendeley":{"formattedCitation":"(48)","plainTextFormattedCitation":"(48)","previouslyFormattedCitation":"(48)"},"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48)</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There has been a similar initiative in China to implement a Chinese critical pathway</w:t>
      </w:r>
      <w:r w:rsidR="00D345DC"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based on a pilot study in 2010 and 2012 </w:t>
      </w:r>
      <w:r w:rsidR="00D345DC" w:rsidRPr="00C26353">
        <w:rPr>
          <w:rFonts w:ascii="Times New Roman" w:hAnsi="Times New Roman" w:cs="Times New Roman"/>
          <w:color w:val="000000" w:themeColor="text1"/>
          <w:sz w:val="24"/>
          <w:szCs w:val="24"/>
        </w:rPr>
        <w:t>o</w:t>
      </w:r>
      <w:r w:rsidRPr="00C26353">
        <w:rPr>
          <w:rFonts w:ascii="Times New Roman" w:hAnsi="Times New Roman" w:cs="Times New Roman"/>
          <w:color w:val="000000" w:themeColor="text1"/>
          <w:sz w:val="24"/>
          <w:szCs w:val="24"/>
        </w:rPr>
        <w:t>n the Chinese culture and their attitude to DCD. In addition to the two critical pathways, the Chinese pathway combine</w:t>
      </w:r>
      <w:r w:rsidR="00D345DC"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xml:space="preserve"> DBD and DCD and introduced the third option called </w:t>
      </w:r>
      <w:r w:rsidR="00D345DC" w:rsidRPr="00C26353">
        <w:rPr>
          <w:rFonts w:ascii="Times New Roman" w:hAnsi="Times New Roman" w:cs="Times New Roman"/>
          <w:color w:val="000000" w:themeColor="text1"/>
          <w:sz w:val="24"/>
          <w:szCs w:val="24"/>
        </w:rPr>
        <w:t>o</w:t>
      </w:r>
      <w:r w:rsidRPr="00C26353">
        <w:rPr>
          <w:rFonts w:ascii="Times New Roman" w:hAnsi="Times New Roman" w:cs="Times New Roman"/>
          <w:color w:val="000000" w:themeColor="text1"/>
          <w:sz w:val="24"/>
          <w:szCs w:val="24"/>
        </w:rPr>
        <w:t xml:space="preserve">rgan </w:t>
      </w:r>
      <w:r w:rsidR="00D345DC" w:rsidRPr="00C26353">
        <w:rPr>
          <w:rFonts w:ascii="Times New Roman" w:hAnsi="Times New Roman" w:cs="Times New Roman"/>
          <w:color w:val="000000" w:themeColor="text1"/>
          <w:sz w:val="24"/>
          <w:szCs w:val="24"/>
        </w:rPr>
        <w:t>d</w:t>
      </w:r>
      <w:r w:rsidRPr="00C26353">
        <w:rPr>
          <w:rFonts w:ascii="Times New Roman" w:hAnsi="Times New Roman" w:cs="Times New Roman"/>
          <w:color w:val="000000" w:themeColor="text1"/>
          <w:sz w:val="24"/>
          <w:szCs w:val="24"/>
        </w:rPr>
        <w:t xml:space="preserve">onation after </w:t>
      </w:r>
      <w:r w:rsidR="00D345DC" w:rsidRPr="00C26353">
        <w:rPr>
          <w:rFonts w:ascii="Times New Roman" w:hAnsi="Times New Roman" w:cs="Times New Roman"/>
          <w:color w:val="000000" w:themeColor="text1"/>
          <w:sz w:val="24"/>
          <w:szCs w:val="24"/>
        </w:rPr>
        <w:t>b</w:t>
      </w:r>
      <w:r w:rsidRPr="00C26353">
        <w:rPr>
          <w:rFonts w:ascii="Times New Roman" w:hAnsi="Times New Roman" w:cs="Times New Roman"/>
          <w:color w:val="000000" w:themeColor="text1"/>
          <w:sz w:val="24"/>
          <w:szCs w:val="24"/>
        </w:rPr>
        <w:t xml:space="preserve">rain </w:t>
      </w:r>
      <w:r w:rsidR="00D345DC" w:rsidRPr="00C26353">
        <w:rPr>
          <w:rFonts w:ascii="Times New Roman" w:hAnsi="Times New Roman" w:cs="Times New Roman"/>
          <w:color w:val="000000" w:themeColor="text1"/>
          <w:sz w:val="24"/>
          <w:szCs w:val="24"/>
        </w:rPr>
        <w:t>d</w:t>
      </w:r>
      <w:r w:rsidRPr="00C26353">
        <w:rPr>
          <w:rFonts w:ascii="Times New Roman" w:hAnsi="Times New Roman" w:cs="Times New Roman"/>
          <w:color w:val="000000" w:themeColor="text1"/>
          <w:sz w:val="24"/>
          <w:szCs w:val="24"/>
        </w:rPr>
        <w:t>eath</w:t>
      </w:r>
      <w:r w:rsidR="00D345DC" w:rsidRPr="00C26353">
        <w:rPr>
          <w:rFonts w:ascii="Times New Roman" w:hAnsi="Times New Roman" w:cs="Times New Roman"/>
          <w:color w:val="000000" w:themeColor="text1"/>
          <w:sz w:val="24"/>
          <w:szCs w:val="24"/>
        </w:rPr>
        <w:t xml:space="preserve"> (DBCD),</w:t>
      </w:r>
      <w:r w:rsidRPr="00C26353">
        <w:rPr>
          <w:rFonts w:ascii="Times New Roman" w:hAnsi="Times New Roman" w:cs="Times New Roman"/>
          <w:color w:val="000000" w:themeColor="text1"/>
          <w:sz w:val="24"/>
          <w:szCs w:val="24"/>
        </w:rPr>
        <w:t xml:space="preserve"> followed by </w:t>
      </w:r>
      <w:r w:rsidR="00D345DC" w:rsidRPr="00C26353">
        <w:rPr>
          <w:rFonts w:ascii="Times New Roman" w:hAnsi="Times New Roman" w:cs="Times New Roman"/>
          <w:color w:val="000000" w:themeColor="text1"/>
          <w:sz w:val="24"/>
          <w:szCs w:val="24"/>
        </w:rPr>
        <w:t>c</w:t>
      </w:r>
      <w:r w:rsidRPr="00C26353">
        <w:rPr>
          <w:rFonts w:ascii="Times New Roman" w:hAnsi="Times New Roman" w:cs="Times New Roman"/>
          <w:color w:val="000000" w:themeColor="text1"/>
          <w:sz w:val="24"/>
          <w:szCs w:val="24"/>
        </w:rPr>
        <w:t xml:space="preserve">irculatory </w:t>
      </w:r>
      <w:r w:rsidR="00D345DC" w:rsidRPr="00C26353">
        <w:rPr>
          <w:rFonts w:ascii="Times New Roman" w:hAnsi="Times New Roman" w:cs="Times New Roman"/>
          <w:color w:val="000000" w:themeColor="text1"/>
          <w:sz w:val="24"/>
          <w:szCs w:val="24"/>
        </w:rPr>
        <w:t>d</w:t>
      </w:r>
      <w:r w:rsidRPr="00C26353">
        <w:rPr>
          <w:rFonts w:ascii="Times New Roman" w:hAnsi="Times New Roman" w:cs="Times New Roman"/>
          <w:color w:val="000000" w:themeColor="text1"/>
          <w:sz w:val="24"/>
          <w:szCs w:val="24"/>
        </w:rPr>
        <w:t xml:space="preserve">eath as a third critical pathway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97/TP.0b013e3182985491","ISSN":"00411337","PMID":"23743728","abstract":"China has developed a new national program for deceased-organ donation to address the need for organ transplantation in the country. The program adheres to the World Health Organization (WHO) guiding principles, is compliant with the Declaration of Istanbul, and respects the cultural and social values of the Chinese people. The experience of pilot trials conducted between 2010 and 2012 was evaluated to generate a comprehensive design of a national program of organ donation and transplantation for implementation throughout China. The legal framework for this program was established from a series of legislative steps since 2007. Accountable national committees have been established to oversee activities of organ donation and transplantation across the nation. The Ministry of Health (MOH) has accredited 164 organ transplant hospitals in China, each of which has an organ procurement organization (OPO) to conduct organ donation and organ recovery. National protocols for deceased-organ donation in China include category I (organ donation after brain death), category II (organ donation after circulatory death), and category III (organ donation after brain death followed by circulatory death). The China Organ Transplant Response System (COTRS) has been developed to allocate organs equitably and transparently. Scientific registries have been established to evaluate the performance of transplant centers and OPOs. China is in the process of implementing a new national program for deceased-organ donation. The program includes a unique approach of organ donation, China category III, which will be promulgated throughout China and is intended to gain widespread acceptance of Chinese society. Copyright © 2013 by Lippincott Williams &amp; Wilkins.","author":[{"dropping-particle":"","family":"Huang","given":"Jiefu","non-dropping-particle":"","parse-names":false,"suffix":""},{"dropping-particle":"","family":"Wang","given":"Haibo","non-dropping-particle":"","parse-names":false,"suffix":""},{"dropping-particle":"","family":"Fan","given":"Sheung Tat","non-dropping-particle":"","parse-names":false,"suffix":""},{"dropping-particle":"","family":"Zhao","given":"Baige","non-dropping-particle":"","parse-names":false,"suffix":""},{"dropping-particle":"","family":"Zhang","given":"Zongjiu","non-dropping-particle":"","parse-names":false,"suffix":""},{"dropping-particle":"","family":"Hao","given":"Lina","non-dropping-particle":"","parse-names":false,"suffix":""},{"dropping-particle":"","family":"Huo","given":"Feng","non-dropping-particle":"","parse-names":false,"suffix":""},{"dropping-particle":"","family":"Liu","given":"Yongfeng","non-dropping-particle":"","parse-names":false,"suffix":""}],"container-title":"Transplantation","id":"ITEM-1","issue":"1","issued":{"date-parts":[["2013"]]},"page":"5-9","title":"The national program for deceased organ donation in China","type":"article-journal","volume":"96"},"uris":["http://www.mendeley.com/documents/?uuid=d401b2cd-b519-4c4a-9b53-8e48603d749a"]}],"mendeley":{"formattedCitation":"(49)","plainTextFormattedCitation":"(49)","previouslyFormattedCitation":"(49)"},"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49)</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Since organ trafficking targets live-donors, a shift towards deceased donation with education and awareness increases organ supply and control</w:t>
      </w:r>
      <w:r w:rsidR="00D345DC"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xml:space="preserve"> organ commerce. This strategy is significant, especially for Africa</w:t>
      </w:r>
      <w:r w:rsidR="00D345DC"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to increase organ supply without permitting organ selling or paid donation.</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 xml:space="preserve">In connection with deceased-donation, reforming the consent system from </w:t>
      </w:r>
      <w:r w:rsidR="00D345DC" w:rsidRPr="00C26353">
        <w:rPr>
          <w:rFonts w:ascii="Times New Roman" w:hAnsi="Times New Roman" w:cs="Times New Roman"/>
          <w:color w:val="000000" w:themeColor="text1"/>
          <w:sz w:val="24"/>
          <w:szCs w:val="24"/>
        </w:rPr>
        <w:t xml:space="preserve">an </w:t>
      </w:r>
      <w:r w:rsidRPr="00C26353">
        <w:rPr>
          <w:rFonts w:ascii="Times New Roman" w:hAnsi="Times New Roman" w:cs="Times New Roman"/>
          <w:color w:val="000000" w:themeColor="text1"/>
          <w:sz w:val="24"/>
          <w:szCs w:val="24"/>
        </w:rPr>
        <w:t xml:space="preserve">“opt-in” to </w:t>
      </w:r>
      <w:r w:rsidR="00D345DC" w:rsidRPr="00C26353">
        <w:rPr>
          <w:rFonts w:ascii="Times New Roman" w:hAnsi="Times New Roman" w:cs="Times New Roman"/>
          <w:color w:val="000000" w:themeColor="text1"/>
          <w:sz w:val="24"/>
          <w:szCs w:val="24"/>
        </w:rPr>
        <w:t xml:space="preserve">an </w:t>
      </w:r>
      <w:r w:rsidRPr="00C26353">
        <w:rPr>
          <w:rFonts w:ascii="Times New Roman" w:hAnsi="Times New Roman" w:cs="Times New Roman"/>
          <w:color w:val="000000" w:themeColor="text1"/>
          <w:sz w:val="24"/>
          <w:szCs w:val="24"/>
        </w:rPr>
        <w:t xml:space="preserve">“opt-out” system and reforming the technical, medical, legal, and ethical modalities of the dead-donor rule is one of the </w:t>
      </w:r>
      <w:r w:rsidR="00D345DC" w:rsidRPr="00C26353">
        <w:rPr>
          <w:rFonts w:ascii="Times New Roman" w:hAnsi="Times New Roman" w:cs="Times New Roman"/>
          <w:color w:val="000000" w:themeColor="text1"/>
          <w:sz w:val="24"/>
          <w:szCs w:val="24"/>
        </w:rPr>
        <w:t xml:space="preserve">most </w:t>
      </w:r>
      <w:r w:rsidRPr="00C26353">
        <w:rPr>
          <w:rFonts w:ascii="Times New Roman" w:hAnsi="Times New Roman" w:cs="Times New Roman"/>
          <w:color w:val="000000" w:themeColor="text1"/>
          <w:sz w:val="24"/>
          <w:szCs w:val="24"/>
        </w:rPr>
        <w:t xml:space="preserve">effective strategies to increase potential organ donors. </w:t>
      </w:r>
      <w:r w:rsidR="00D345DC" w:rsidRPr="00C26353">
        <w:rPr>
          <w:rFonts w:ascii="Times New Roman" w:hAnsi="Times New Roman" w:cs="Times New Roman"/>
          <w:color w:val="000000" w:themeColor="text1"/>
          <w:sz w:val="24"/>
          <w:szCs w:val="24"/>
        </w:rPr>
        <w:t>C</w:t>
      </w:r>
      <w:r w:rsidRPr="00C26353">
        <w:rPr>
          <w:rFonts w:ascii="Times New Roman" w:hAnsi="Times New Roman" w:cs="Times New Roman"/>
          <w:color w:val="000000" w:themeColor="text1"/>
          <w:sz w:val="24"/>
          <w:szCs w:val="24"/>
        </w:rPr>
        <w:t xml:space="preserve">ompared </w:t>
      </w:r>
      <w:r w:rsidR="00D345DC" w:rsidRPr="00C26353">
        <w:rPr>
          <w:rFonts w:ascii="Times New Roman" w:hAnsi="Times New Roman" w:cs="Times New Roman"/>
          <w:color w:val="000000" w:themeColor="text1"/>
          <w:sz w:val="24"/>
          <w:szCs w:val="24"/>
        </w:rPr>
        <w:t xml:space="preserve">to </w:t>
      </w:r>
      <w:r w:rsidRPr="00C26353">
        <w:rPr>
          <w:rFonts w:ascii="Times New Roman" w:hAnsi="Times New Roman" w:cs="Times New Roman"/>
          <w:color w:val="000000" w:themeColor="text1"/>
          <w:sz w:val="24"/>
          <w:szCs w:val="24"/>
        </w:rPr>
        <w:t xml:space="preserve">countries with </w:t>
      </w:r>
      <w:r w:rsidR="00D345DC" w:rsidRPr="00C26353">
        <w:rPr>
          <w:rFonts w:ascii="Times New Roman" w:hAnsi="Times New Roman" w:cs="Times New Roman"/>
          <w:color w:val="000000" w:themeColor="text1"/>
          <w:sz w:val="24"/>
          <w:szCs w:val="24"/>
        </w:rPr>
        <w:t xml:space="preserve">an </w:t>
      </w:r>
      <w:r w:rsidRPr="00C26353">
        <w:rPr>
          <w:rFonts w:ascii="Times New Roman" w:hAnsi="Times New Roman" w:cs="Times New Roman"/>
          <w:color w:val="000000" w:themeColor="text1"/>
          <w:sz w:val="24"/>
          <w:szCs w:val="24"/>
        </w:rPr>
        <w:t xml:space="preserve">opt-in system, there is a higher procurement rate for organs in countries with presumed consent laws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16/S0140-6736(07)60889-7","ISSN":"01406736","author":[{"dropping-particle":"","family":"The Lancet","given":"","non-dropping-particle":"","parse-names":false,"suffix":""}],"container-title":"Lancet","id":"ITEM-1","issue":"9577","issued":{"date-parts":[["2007"]]},"page":"1901","title":"Legal and illegal organ donation","type":"article-journal","volume":"369"},"uris":["http://www.mendeley.com/documents/?uuid=480152c8-6856-44ca-836c-72431a406417"]}],"mendeley":{"formattedCitation":"(14)","plainTextFormattedCitation":"(14)","previouslyFormattedCitation":"(14)"},"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4)</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Therefore, adopting presumed consent would reduce the number of </w:t>
      </w:r>
      <w:r w:rsidRPr="00C26353">
        <w:rPr>
          <w:rFonts w:ascii="Times New Roman" w:hAnsi="Times New Roman" w:cs="Times New Roman"/>
          <w:color w:val="000000" w:themeColor="text1"/>
          <w:sz w:val="24"/>
          <w:szCs w:val="24"/>
        </w:rPr>
        <w:lastRenderedPageBreak/>
        <w:t xml:space="preserve">organs obtained </w:t>
      </w:r>
      <w:r w:rsidR="00D345DC" w:rsidRPr="00C26353">
        <w:rPr>
          <w:rFonts w:ascii="Times New Roman" w:hAnsi="Times New Roman" w:cs="Times New Roman"/>
          <w:color w:val="000000" w:themeColor="text1"/>
          <w:sz w:val="24"/>
          <w:szCs w:val="24"/>
        </w:rPr>
        <w:t xml:space="preserve">through </w:t>
      </w:r>
      <w:r w:rsidRPr="00C26353">
        <w:rPr>
          <w:rFonts w:ascii="Times New Roman" w:hAnsi="Times New Roman" w:cs="Times New Roman"/>
          <w:color w:val="000000" w:themeColor="text1"/>
          <w:sz w:val="24"/>
          <w:szCs w:val="24"/>
        </w:rPr>
        <w:t>the black market. In fact, in Africa, cultural and religious factors play a significant role in consent and organ donation. For instance, in the Zulu community, consent for organ donation depends on the extended famil</w:t>
      </w:r>
      <w:r w:rsidR="00D345DC" w:rsidRPr="00C26353">
        <w:rPr>
          <w:rFonts w:ascii="Times New Roman" w:hAnsi="Times New Roman" w:cs="Times New Roman"/>
          <w:color w:val="000000" w:themeColor="text1"/>
          <w:sz w:val="24"/>
          <w:szCs w:val="24"/>
        </w:rPr>
        <w:t>y</w:t>
      </w:r>
      <w:r w:rsidRPr="00C26353">
        <w:rPr>
          <w:rFonts w:ascii="Times New Roman" w:hAnsi="Times New Roman" w:cs="Times New Roman"/>
          <w:color w:val="000000" w:themeColor="text1"/>
          <w:sz w:val="24"/>
          <w:szCs w:val="24"/>
        </w:rPr>
        <w:t>, especially male</w:t>
      </w:r>
      <w:r w:rsidR="00D345DC"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4102/curationis.v27i3.995","ISSN":"03798577","PMID":"2005065471","abstract":"Greater knowledge and technological advancement in the field of transplantation has increased the demand for organ donation beyond the supply of organs, especially among the black communities. This imbalance arises from the few sources of organs, limitations on the techniques of organ retrieval, disparities in the allocation of organs and socio-cultural factors. The aim of this study was to investigate the extent to which Zulu cultural norms and social structures influence an individual's decision to donate an organ or to undergo transplantation. A qualitative approach using an ethno-nursing method was selected. Semi-structured interviews were conducted with a transplant co-ordinator representing the professional sector, with traditional healers and religious leaders representing the folk sector, and with the general public representing the popular sector of the health care system. Both urban and rural settings were used. Conclusions arrived at showed that knowledge was lacking among Zulu speaking people about organ donation and transplantation and misconceptions about the topic were related to Zulu life patterns, beliefs about death, burial and life hereafter, and values and social structures. Recommendations with regard to the promotion of organ donation and transplantation among Zulu speaking people were made based on culture-sensitive and culture-congruent principles.","author":[{"dropping-particle":"","family":"Bhengu","given":"B. R.","non-dropping-particle":"","parse-names":false,"suffix":""},{"dropping-particle":"","family":"Uys","given":"H. H.","non-dropping-particle":"","parse-names":false,"suffix":""}],"container-title":"Curationis","id":"ITEM-1","issue":"3","issued":{"date-parts":[["2004"]]},"page":"24-33","title":"Organ donation and transplantation within the Zulu culture.","type":"article-journal","volume":"27"},"uris":["http://www.mendeley.com/documents/?uuid=9c0ba8d9-95d8-4e41-8feb-c9743a158ac7"]}],"mendeley":{"formattedCitation":"(44)","plainTextFormattedCitation":"(44)","previouslyFormattedCitation":"(44)"},"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44)</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A</w:t>
      </w:r>
      <w:r w:rsidRPr="00172D7A">
        <w:rPr>
          <w:rFonts w:ascii="Times New Roman" w:hAnsi="Times New Roman" w:cs="Times New Roman"/>
          <w:color w:val="000000" w:themeColor="text1"/>
          <w:sz w:val="24"/>
          <w:szCs w:val="24"/>
        </w:rPr>
        <w:t xml:space="preserve"> </w:t>
      </w:r>
      <w:r w:rsidRPr="00C26353">
        <w:rPr>
          <w:rFonts w:ascii="Times New Roman" w:hAnsi="Times New Roman" w:cs="Times New Roman"/>
          <w:color w:val="000000" w:themeColor="text1"/>
          <w:sz w:val="24"/>
          <w:szCs w:val="24"/>
        </w:rPr>
        <w:t xml:space="preserve">recent study in South Africa and Ghana shows that </w:t>
      </w:r>
      <w:r w:rsidR="00D345DC" w:rsidRPr="00C26353">
        <w:rPr>
          <w:rFonts w:ascii="Times New Roman" w:hAnsi="Times New Roman" w:cs="Times New Roman"/>
          <w:color w:val="000000" w:themeColor="text1"/>
          <w:sz w:val="24"/>
          <w:szCs w:val="24"/>
        </w:rPr>
        <w:t xml:space="preserve">only </w:t>
      </w:r>
      <w:r w:rsidRPr="00C26353">
        <w:rPr>
          <w:rFonts w:ascii="Times New Roman" w:hAnsi="Times New Roman" w:cs="Times New Roman"/>
          <w:color w:val="000000" w:themeColor="text1"/>
          <w:sz w:val="24"/>
          <w:szCs w:val="24"/>
        </w:rPr>
        <w:t xml:space="preserve">a </w:t>
      </w:r>
      <w:r w:rsidR="00D345DC" w:rsidRPr="00C26353">
        <w:rPr>
          <w:rFonts w:ascii="Times New Roman" w:hAnsi="Times New Roman" w:cs="Times New Roman"/>
          <w:color w:val="000000" w:themeColor="text1"/>
          <w:sz w:val="24"/>
          <w:szCs w:val="24"/>
        </w:rPr>
        <w:t xml:space="preserve">small </w:t>
      </w:r>
      <w:r w:rsidRPr="00C26353">
        <w:rPr>
          <w:rFonts w:ascii="Times New Roman" w:hAnsi="Times New Roman" w:cs="Times New Roman"/>
          <w:color w:val="000000" w:themeColor="text1"/>
          <w:sz w:val="24"/>
          <w:szCs w:val="24"/>
        </w:rPr>
        <w:t xml:space="preserve">percentage of people show </w:t>
      </w:r>
      <w:r w:rsidR="00D345DC" w:rsidRPr="00C26353">
        <w:rPr>
          <w:rFonts w:ascii="Times New Roman" w:hAnsi="Times New Roman" w:cs="Times New Roman"/>
          <w:color w:val="000000" w:themeColor="text1"/>
          <w:sz w:val="24"/>
          <w:szCs w:val="24"/>
        </w:rPr>
        <w:t xml:space="preserve">a </w:t>
      </w:r>
      <w:r w:rsidRPr="00C26353">
        <w:rPr>
          <w:rFonts w:ascii="Times New Roman" w:hAnsi="Times New Roman" w:cs="Times New Roman"/>
          <w:color w:val="000000" w:themeColor="text1"/>
          <w:sz w:val="24"/>
          <w:szCs w:val="24"/>
        </w:rPr>
        <w:t xml:space="preserve">willingness to donate organs, partly related to lack of knowledg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7196/SAMJ.2019.v109i4.13548","ISSN":"20785135","abstract":"Background. Kidney transplantation has been performed in South Africa (SA) since 1966. Transplants were initially limited to public hospitals, and the entry of the private sector heralded a new era in organ transplantation. Objectives. To document kidney transplantation in SA and compare numbers, rates, trends and sources of kidneys transplanted in the public and private sectors in SA over 25 years. Methods. National kidney transplant data collected between 1991 and 2015 by the Organ Donor Foundation of South Africa were analysed. The total number of kidneys transplanted in the country was counted and rates were calculated. The numbers and rates in the private and public sectors were compared. The source of donor kidneys and sites where transplants were performed were documented. Results. Over the 25-year period under review, 7 191 kidney transplants were performed in SA. The overall kidney transplant rate was 6.4 per million population (pmp), averaging 4.8 pmp in the public sector and 15.2 pmp in the private sector; 58.3% of the donor kidneys were derived from deceased donors. Cape Town and Johannesburg hospitals performed 75% of the country’s kidney transplants. Conclusions. The overall transplant rate in SA is declining, especially in the public sector. Most kidney transplants in the country were performed in the public sector, and deceased-donor transplants predominated. Discrepancies exist in the allocation of kidneys. Recommendations are made on how the situation may be improved.","author":[{"dropping-particle":"","family":"Moosa","given":"M. R.","non-dropping-particle":"","parse-names":false,"suffix":""}],"container-title":"South African Medical Journal","id":"ITEM-1","issue":"4","issued":{"date-parts":[["2019"]]},"page":"235-240","title":"The state of kidney transplantation in South Africa","type":"article-journal","volume":"109"},"uris":["http://www.mendeley.com/documents/?uuid=a41ef15d-dcd3-41c5-8411-db71ca5bb85e"]}],"mendeley":{"formattedCitation":"(36)","plainTextFormattedCitation":"(36)","previouslyFormattedCitation":"(36)"},"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36)</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16/j.transproceed.2020.02.165","ISSN":"18732623","PMID":"32402460","abstract":"Background: The main treatment modalities for chronic kidney disease (CKD) are dialysis and kidney transplantation. While kidney transplantation provides better survival and quality of life outcomes, it is a new treatment option in Ghana. Finding kidney donors for transplant may be a major challenge due to varied views of the public. Methods: This cross-sectional study was carried out in 5 purposively selected communities in the Greater Accra region in Ghana. Structured questionnaires and standardized instruments were used to assess sociodemographic characteristics, spirituality, and perception of kidney transplantation. Results: The mean age of the 480 participants was 29.60 ± 10.65 years. The proportion of men was 51%. The average score for knowledge of participants on kidney donation was 4.8 ± 2.6. The level of spirituality score was 25.4 ± 3.89. Approximately 48% (231/480) of participants were willing to donate a kidney while still alive. Willingness to donate when dead was 72% (344/480). Willingness to donate a kidney when dead was significantly lower among the participants in the older age groups. High level of knowledge about kidney transplantation, being employed, basic formal education, and never married were associated with willingness to donate kidney (P &lt; .05). Conclusion: Our results suggest that participants have a low level of knowledge regarding kidney transplantation, while about two-thirds are willing to donate only after death. Continuous public education is key to raise public awareness of the need for kidney transplants. This will support the Ministry of Health in their efforts to institute a kidney transplant program in Ghana.","author":[{"dropping-particle":"","family":"Boima","given":"V.","non-dropping-particle":"","parse-names":false,"suffix":""},{"dropping-particle":"","family":"Ganu","given":"V.","non-dropping-particle":"","parse-names":false,"suffix":""},{"dropping-particle":"","family":"Yorke","given":"E.","non-dropping-particle":"","parse-names":false,"suffix":""},{"dropping-particle":"","family":"Dey","given":"D.","non-dropping-particle":"","parse-names":false,"suffix":""},{"dropping-particle":"","family":"Amissah-Arthur","given":"M. B.","non-dropping-particle":"","parse-names":false,"suffix":""},{"dropping-particle":"","family":"Agyabeng","given":"K.","non-dropping-particle":"","parse-names":false,"suffix":""},{"dropping-particle":"","family":"Yawson","given":"A.","non-dropping-particle":"","parse-names":false,"suffix":""},{"dropping-particle":"","family":"Lartey","given":"M.","non-dropping-particle":"","parse-names":false,"suffix":""},{"dropping-particle":"","family":"Mate-Kole","given":"C. C.","non-dropping-particle":"","parse-names":false,"suffix":""}],"container-title":"Transplantation Proceedings","id":"ITEM-1","issue":"10","issued":{"date-parts":[["2020"]]},"page":"2883-2889","publisher":"Elsevier Inc","title":"Knowledge and Willingness to Donate Kidneys for Transplantation in Ghana: A Cross-Sectional Survey","type":"article-journal","volume":"52"},"uris":["http://www.mendeley.com/documents/?uuid=4d7e79ea-9070-4bea-bd80-850a2df415f6"]}],"mendeley":{"formattedCitation":"(50)","plainTextFormattedCitation":"(50)","previouslyFormattedCitation":"(50)"},"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50)</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Thus, to increase the consent rate, discussions and public awareness initiatives need to be sensitive to observe</w:t>
      </w:r>
      <w:r w:rsidR="00D345DC" w:rsidRPr="00C26353">
        <w:rPr>
          <w:rFonts w:ascii="Times New Roman" w:hAnsi="Times New Roman" w:cs="Times New Roman"/>
          <w:color w:val="000000" w:themeColor="text1"/>
          <w:sz w:val="24"/>
          <w:szCs w:val="24"/>
        </w:rPr>
        <w:t>d</w:t>
      </w:r>
      <w:r w:rsidRPr="00C26353">
        <w:rPr>
          <w:rFonts w:ascii="Times New Roman" w:hAnsi="Times New Roman" w:cs="Times New Roman"/>
          <w:color w:val="000000" w:themeColor="text1"/>
          <w:sz w:val="24"/>
          <w:szCs w:val="24"/>
        </w:rPr>
        <w:t xml:space="preserve"> religious and cultural reservations about organ donation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7196/SAMJ.2020.v110i3.14227","ISSN":"20785135","PMID":"32657697","abstract":"BACKGROUND: South Africa (SA) has very low and unchanging organ donation rates. A key point in the pathway of organ donation is obtaining informed consent from the family, which is necessary before organ donation can proceed. There is no published SA research on the consent rate and factors that influence this. OBJECTIVES: To describe the number of requests for consent and factors influencing this process in the SA context. METHODS: A prospective descriptive study was performed of all requests to families for organ donation in Western Cape Province, SA, by Groote Schuur Hospital (state sector), Red Cross War Memorial Children's Hospital (state sector) and Netcare (private sector) transplant co-ordinators from 1 May 2017 to 1 May 2018 to describe factors influencing consent rates. RESULTS: The 6 co-ordinators (3 state sector and 3 private sector) recorded data of 83 consecutive families approached in 16 hospitals over the 1-year period. Consent to organ donation was granted for 23 family requests (n=18 (state sector); n=5 (private sector)). The number of families approached was greater in the state sector (n=74) than in the private sector (n=9). The overall consent rate was 27.7% (24.3% (state sector); 55.5% (private sector)). The majority of referrals came from trauma and emergency units (n=55; 66.3%) and very few from intensive care units (n=25; 30.1%). Immediate fluid resuscitation was required in 56 (67.5%) potential donors. The majority of families (n=74; 89.2%) were receptive to the organ donation request, independent of their ultimate decision regarding donation. The main reason given for refusing to consent was that it was against their religion (n=21) or culture (n=18). CONCLUSIONS: This study showed that the number of families approached for consent to organ donation were low in the Western Cape (lower in the private sector), with a low consent rate (lower in the state sector). Donor management by clinical teams needs to be ongoing and active during the consent process. Consent discussions (and public awareness initiatives) need to be sensitive to and deal with religious and cultural reservations about organ donation.","author":[{"dropping-particle":"","family":"Bookholane","given":"H.","non-dropping-particle":"","parse-names":false,"suffix":""},{"dropping-particle":"","family":"Michaelides","given":"A.","non-dropping-particle":"","parse-names":false,"suffix":""},{"dropping-particle":"","family":"Prins","given":"L.","non-dropping-particle":"","parse-names":false,"suffix":""},{"dropping-particle":"","family":"Steenkamp","given":"L.","non-dropping-particle":"","parse-names":false,"suffix":""},{"dropping-particle":"","family":"Gili","given":"B.","non-dropping-particle":"","parse-names":false,"suffix":""},{"dropping-particle":"","family":"McCurdie","given":"F.","non-dropping-particle":"","parse-names":false,"suffix":""},{"dropping-particle":"","family":"Human","given":"L.","non-dropping-particle":"","parse-names":false,"suffix":""},{"dropping-particle":"","family":"Thomson","given":"D.","non-dropping-particle":"","parse-names":false,"suffix":""}],"container-title":"South African medical journal = Suid-Afrikaanse tydskrif vir geneeskunde","id":"ITEM-1","issue":"3","issued":{"date-parts":[["2020"]]},"page":"204-209","title":"Factors influencing consent rates of deceased organ donation in Western Cape Province, South Africa","type":"article-journal","volume":"110"},"uris":["http://www.mendeley.com/documents/?uuid=4bb93126-a002-4494-a0dd-53ce40d861eb"]}],"mendeley":{"formattedCitation":"(51)","plainTextFormattedCitation":"(51)","previouslyFormattedCitation":"(51)"},"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51)</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Besides, education and awareness focusing </w:t>
      </w:r>
      <w:r w:rsidR="00D345DC" w:rsidRPr="00C26353">
        <w:rPr>
          <w:rFonts w:ascii="Times New Roman" w:hAnsi="Times New Roman" w:cs="Times New Roman"/>
          <w:color w:val="000000" w:themeColor="text1"/>
          <w:sz w:val="24"/>
          <w:szCs w:val="24"/>
        </w:rPr>
        <w:t xml:space="preserve">on </w:t>
      </w:r>
      <w:r w:rsidRPr="00C26353">
        <w:rPr>
          <w:rFonts w:ascii="Times New Roman" w:hAnsi="Times New Roman" w:cs="Times New Roman"/>
          <w:color w:val="000000" w:themeColor="text1"/>
          <w:sz w:val="24"/>
          <w:szCs w:val="24"/>
        </w:rPr>
        <w:t xml:space="preserve">increasing the number of live donors </w:t>
      </w:r>
      <w:r w:rsidR="00FC555B" w:rsidRPr="00C26353">
        <w:rPr>
          <w:rFonts w:ascii="Times New Roman" w:hAnsi="Times New Roman" w:cs="Times New Roman"/>
          <w:color w:val="000000" w:themeColor="text1"/>
          <w:sz w:val="24"/>
          <w:szCs w:val="24"/>
        </w:rPr>
        <w:t>is</w:t>
      </w:r>
      <w:r w:rsidRPr="00C26353">
        <w:rPr>
          <w:rFonts w:ascii="Times New Roman" w:hAnsi="Times New Roman" w:cs="Times New Roman"/>
          <w:color w:val="000000" w:themeColor="text1"/>
          <w:sz w:val="24"/>
          <w:szCs w:val="24"/>
        </w:rPr>
        <w:t xml:space="preserve"> essential</w:t>
      </w:r>
      <w:r w:rsidR="00D345DC"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in addition to increasing the consent rate of deceased-donors. A proper donor pool system</w:t>
      </w:r>
      <w:r w:rsidR="006C0903" w:rsidRPr="00C26353">
        <w:rPr>
          <w:rFonts w:ascii="Times New Roman" w:hAnsi="Times New Roman" w:cs="Times New Roman"/>
          <w:color w:val="000000" w:themeColor="text1"/>
          <w:sz w:val="24"/>
          <w:szCs w:val="24"/>
        </w:rPr>
        <w:t xml:space="preserve"> which protects donors and their families is</w:t>
      </w:r>
      <w:r w:rsidRPr="00C26353">
        <w:rPr>
          <w:rFonts w:ascii="Times New Roman" w:hAnsi="Times New Roman" w:cs="Times New Roman"/>
          <w:color w:val="000000" w:themeColor="text1"/>
          <w:sz w:val="24"/>
          <w:szCs w:val="24"/>
        </w:rPr>
        <w:t xml:space="preserve"> imperative to increase organ supply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53/j.ajkd.2009.08.014","ISSN":"02726386","PMID":"19880230","abstract":"The organ trafficking market is on the rise worldwide. Numerous unfortunate stories of networks of brokers, physicians, and hospitals engaged in illegal trade have been featured in high-profile media. The profitable enterprises facilitating these unregulated services exploit the poor in underresourced countries and offer substandard medical care with unacceptable outcomes to the rich recipients. Despite efforts to boost altruistic organ donation and resolutions to curb transplant tourism, their implementation has been compromised. At the same time, the worldwide escalation in the number of patients with kidney failure coupled with a shortage in the supply of organs continues to fuel this trade. Thus, measures to enhance the donor pool in well-resourced countries to meet their own needs will act as a strong deterrent to the proliferation of transplant tourism in impoverished nations. Regulated schemes that include reimbursement for removing potential disincentives to organ donation and ensure the long-term safety of donors and their families are likely to increase living donations. Such socially responsible programs should be tested in both developed and developing countries for their own populations. It also is vital that developing countries establish a regulated, standardized, and ethical system of organ procurement; create awareness in physicians and the public; upgrade facilities and standardize medical care; and enforce legislation for transplantation. The World Health Organization, National Kidney Foundation, and international transplant and nephrology societies can have an instrumental role in facilitating initiatives in these critical areas. There should be clearly defined codes of conduct for health care facilities and professionals' roles in unregulated paid organ donations and transplants. Ultimately, physicians and transplant surgeons have the responsibility to ensure to the best of their ability that the organs they transplant were obtained upholding the highest standards of ethics. © 2009 National Kidney Foundation, Inc.","author":[{"dropping-particle":"","family":"Jafar","given":"Tazeen H","non-dropping-particle":"","parse-names":false,"suffix":""}],"container-title":"American Journal of Kidney Diseases","id":"ITEM-1","issue":"6","issued":{"date-parts":[["2009"]]},"page":"1145-1157","publisher":"Elsevier Inc.","title":"Organ Trafficking: Global Solutions for a Global Problem","type":"article-journal","volume":"54"},"uris":["http://www.mendeley.com/documents/?uuid=4d05dc20-8492-44d7-8164-e345c5c7601c"]}],"mendeley":{"formattedCitation":"(20)","plainTextFormattedCitation":"(20)","previouslyFormattedCitation":"(20)"},"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97E34" w:rsidRPr="00C26353">
        <w:rPr>
          <w:rFonts w:ascii="Times New Roman" w:hAnsi="Times New Roman" w:cs="Times New Roman"/>
          <w:noProof/>
          <w:color w:val="000000" w:themeColor="text1"/>
          <w:sz w:val="24"/>
          <w:szCs w:val="24"/>
        </w:rPr>
        <w:t>(20)</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In this regard, the government’s role is also critical </w:t>
      </w:r>
      <w:r w:rsidR="00D345DC" w:rsidRPr="00C26353">
        <w:rPr>
          <w:rFonts w:ascii="Times New Roman" w:hAnsi="Times New Roman" w:cs="Times New Roman"/>
          <w:color w:val="000000" w:themeColor="text1"/>
          <w:sz w:val="24"/>
          <w:szCs w:val="24"/>
        </w:rPr>
        <w:t>in terms of</w:t>
      </w:r>
      <w:r w:rsidRPr="00C26353">
        <w:rPr>
          <w:rFonts w:ascii="Times New Roman" w:hAnsi="Times New Roman" w:cs="Times New Roman"/>
          <w:color w:val="000000" w:themeColor="text1"/>
          <w:sz w:val="24"/>
          <w:szCs w:val="24"/>
        </w:rPr>
        <w:t xml:space="preserve"> formulating a national policy for general public education and expanding organ donation and transplant services. The active role of government is critical when we see </w:t>
      </w:r>
      <w:r w:rsidR="00D345DC" w:rsidRPr="00C26353">
        <w:rPr>
          <w:rFonts w:ascii="Times New Roman" w:hAnsi="Times New Roman" w:cs="Times New Roman"/>
          <w:color w:val="000000" w:themeColor="text1"/>
          <w:sz w:val="24"/>
          <w:szCs w:val="24"/>
        </w:rPr>
        <w:t xml:space="preserve">that </w:t>
      </w:r>
      <w:r w:rsidRPr="00C26353">
        <w:rPr>
          <w:rFonts w:ascii="Times New Roman" w:hAnsi="Times New Roman" w:cs="Times New Roman"/>
          <w:color w:val="000000" w:themeColor="text1"/>
          <w:sz w:val="24"/>
          <w:szCs w:val="24"/>
        </w:rPr>
        <w:t xml:space="preserve">countries such as Belgium, Spain, Portugal, and Austria scored high </w:t>
      </w:r>
      <w:r w:rsidR="00D345DC" w:rsidRPr="00C26353">
        <w:rPr>
          <w:rFonts w:ascii="Times New Roman" w:hAnsi="Times New Roman" w:cs="Times New Roman"/>
          <w:color w:val="000000" w:themeColor="text1"/>
          <w:sz w:val="24"/>
          <w:szCs w:val="24"/>
        </w:rPr>
        <w:t xml:space="preserve">regarding </w:t>
      </w:r>
      <w:r w:rsidRPr="00C26353">
        <w:rPr>
          <w:rFonts w:ascii="Times New Roman" w:hAnsi="Times New Roman" w:cs="Times New Roman"/>
          <w:color w:val="000000" w:themeColor="text1"/>
          <w:sz w:val="24"/>
          <w:szCs w:val="24"/>
        </w:rPr>
        <w:t xml:space="preserve">organs retrieved from deceased donors. </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The contending issues for the low rate of organ donation is its dependence on the principle of altruism. In this regard, depending on context, studies suggest a non-related compensated donation, regulated non-directed paid donations</w:t>
      </w:r>
      <w:r w:rsidR="005540B6"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and centralized organ selling as alternatives </w:t>
      </w:r>
      <w:r w:rsidR="005540B6" w:rsidRPr="00C26353">
        <w:rPr>
          <w:rFonts w:ascii="Times New Roman" w:hAnsi="Times New Roman" w:cs="Times New Roman"/>
          <w:color w:val="000000" w:themeColor="text1"/>
          <w:sz w:val="24"/>
          <w:szCs w:val="24"/>
        </w:rPr>
        <w:t xml:space="preserve">to </w:t>
      </w:r>
      <w:r w:rsidRPr="00C26353">
        <w:rPr>
          <w:rFonts w:ascii="Times New Roman" w:hAnsi="Times New Roman" w:cs="Times New Roman"/>
          <w:color w:val="000000" w:themeColor="text1"/>
          <w:sz w:val="24"/>
          <w:szCs w:val="24"/>
        </w:rPr>
        <w:t>live donations. In Israel donor incentivization</w:t>
      </w:r>
      <w:r w:rsidR="005540B6"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and </w:t>
      </w:r>
      <w:r w:rsidR="005540B6" w:rsidRPr="00C26353">
        <w:rPr>
          <w:rFonts w:ascii="Times New Roman" w:hAnsi="Times New Roman" w:cs="Times New Roman"/>
          <w:color w:val="000000" w:themeColor="text1"/>
          <w:sz w:val="24"/>
          <w:szCs w:val="24"/>
        </w:rPr>
        <w:t xml:space="preserve">in </w:t>
      </w:r>
      <w:r w:rsidRPr="00C26353">
        <w:rPr>
          <w:rFonts w:ascii="Times New Roman" w:hAnsi="Times New Roman" w:cs="Times New Roman"/>
          <w:color w:val="000000" w:themeColor="text1"/>
          <w:sz w:val="24"/>
          <w:szCs w:val="24"/>
        </w:rPr>
        <w:t>Iran centralized organ selling, a</w:t>
      </w:r>
      <w:r w:rsidR="005540B6" w:rsidRPr="00C26353">
        <w:rPr>
          <w:rFonts w:ascii="Times New Roman" w:hAnsi="Times New Roman" w:cs="Times New Roman"/>
          <w:color w:val="000000" w:themeColor="text1"/>
          <w:sz w:val="24"/>
          <w:szCs w:val="24"/>
        </w:rPr>
        <w:t>s well as</w:t>
      </w:r>
      <w:r w:rsidRPr="00C26353">
        <w:rPr>
          <w:rFonts w:ascii="Times New Roman" w:hAnsi="Times New Roman" w:cs="Times New Roman"/>
          <w:color w:val="000000" w:themeColor="text1"/>
          <w:sz w:val="24"/>
          <w:szCs w:val="24"/>
        </w:rPr>
        <w:t xml:space="preserve"> other compensation packages in other countries</w:t>
      </w:r>
      <w:r w:rsidR="005540B6"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have been implemented to expand donation and control organ trafficking. The Iranian model is often criticized for the low payment of organ sellers and its exploitative nature. Contrary to non-related compensated donation, regulated non-directed paid donations are suggested as pragmatist solutions for countries with well-established national health care systems. Specifically, a compensated donation is suitable in a welfare society with a national health</w:t>
      </w:r>
      <w:r w:rsidR="005540B6" w:rsidRPr="00C26353">
        <w:rPr>
          <w:rFonts w:ascii="Times New Roman" w:hAnsi="Times New Roman" w:cs="Times New Roman"/>
          <w:color w:val="000000" w:themeColor="text1"/>
          <w:sz w:val="24"/>
          <w:szCs w:val="24"/>
        </w:rPr>
        <w:t xml:space="preserve"> care</w:t>
      </w:r>
      <w:r w:rsidRPr="00C26353">
        <w:rPr>
          <w:rFonts w:ascii="Times New Roman" w:hAnsi="Times New Roman" w:cs="Times New Roman"/>
          <w:color w:val="000000" w:themeColor="text1"/>
          <w:sz w:val="24"/>
          <w:szCs w:val="24"/>
        </w:rPr>
        <w:t xml:space="preserve"> system where all basic needs are guaranteed to all individuals irrespective of social standing, economic situation, gender, and ethnicity. Mainly, compensation is suggested as the best alternative for European countries with a welfare system</w:t>
      </w:r>
      <w:r w:rsidR="00381BAE" w:rsidRPr="00C26353">
        <w:rPr>
          <w:rFonts w:ascii="Times New Roman" w:hAnsi="Times New Roman" w:cs="Times New Roman"/>
          <w:color w:val="000000" w:themeColor="text1"/>
          <w:sz w:val="24"/>
          <w:szCs w:val="24"/>
        </w:rPr>
        <w:t>, in order</w:t>
      </w:r>
      <w:r w:rsidRPr="00C26353">
        <w:rPr>
          <w:rFonts w:ascii="Times New Roman" w:hAnsi="Times New Roman" w:cs="Times New Roman"/>
          <w:color w:val="000000" w:themeColor="text1"/>
          <w:sz w:val="24"/>
          <w:szCs w:val="24"/>
        </w:rPr>
        <w:t xml:space="preserve"> to address poor kidney vendors’ exploitation in the developing world</w:t>
      </w:r>
      <w:r w:rsidR="00381BAE" w:rsidRPr="00C26353">
        <w:rPr>
          <w:rFonts w:ascii="Times New Roman" w:hAnsi="Times New Roman" w:cs="Times New Roman"/>
          <w:color w:val="000000" w:themeColor="text1"/>
          <w:sz w:val="24"/>
          <w:szCs w:val="24"/>
        </w:rPr>
        <w:t>, and</w:t>
      </w:r>
      <w:r w:rsidRPr="00C26353">
        <w:rPr>
          <w:rFonts w:ascii="Times New Roman" w:hAnsi="Times New Roman" w:cs="Times New Roman"/>
          <w:color w:val="000000" w:themeColor="text1"/>
          <w:sz w:val="24"/>
          <w:szCs w:val="24"/>
        </w:rPr>
        <w:t xml:space="preserve"> who are exposed to organ trafficking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07/s10728-008-0110-z","ISSN":"10653058","PMID":"19184442","abstract":"Kidney transplantation is the most efficacious and cost-effective treatment for end-stage renal disease. However, the treatment's accessibility is limited by a chronic shortage of transplantable kidneys, resulting in the death of numerous patients worldwide as they wait for a kidney to become available. Despite the implementation of various measures the disparity between supply and needs continues to grow. This paper begins with a look at the current treatment options, including various sources of transplantable kidneys, for end-stage renal disease. We propose, in accordance with others, the introduction of compensated kidney donation as a means of addressing the current shortage. We briefly outline some of the advantages of this proposal, and then turn to examine several of the ethical arguments usually marshaled against it in a bid to demonstrate that this proposal indeed passes the ethics test. Using available data of public opinions on compensated donation, we illustrate that public support for such a program would be adequate enough that we can realistically eliminate the transplant waiting list if compensation is introduced. We urge a pragmatic approach going forward; altruism in living kidney donation is important, but altruism only is an unsuccessful doctrine. © 2009 Springer Science+Business Media, LLC.","author":[{"dropping-particle":"","family":"Omar","given":"Faisal","non-dropping-particle":"","parse-names":false,"suffix":""},{"dropping-particle":"","family":"Tufveson","given":"Gunnar","non-dropping-particle":"","parse-names":false,"suffix":""},{"dropping-particle":"","family":"Welin","given":"Stellan","non-dropping-particle":"","parse-names":false,"suffix":""}],"container-title":"Health Care Analysis","id":"ITEM-1","issue":"1","issued":{"date-parts":[["2010"]]},"page":"85-101","title":"Compensated living kidney donation: A plea for pragmatism","type":"article-journal","volume":"18"},"uris":["http://www.mendeley.com/documents/?uuid=108d8bde-d43c-4282-a176-7e58bbaccba2"]}],"mendeley":{"formattedCitation":"(42)","plainTextFormattedCitation":"(42)","previouslyFormattedCitation":"(42)"},"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42)</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w:t>
      </w:r>
      <w:r w:rsidR="004C64A0" w:rsidRPr="00C26353">
        <w:rPr>
          <w:rFonts w:ascii="Times New Roman" w:hAnsi="Times New Roman" w:cs="Times New Roman"/>
          <w:color w:val="000000" w:themeColor="text1"/>
          <w:sz w:val="24"/>
          <w:szCs w:val="24"/>
        </w:rPr>
        <w:t xml:space="preserve"> </w:t>
      </w:r>
      <w:r w:rsidRPr="00C26353">
        <w:rPr>
          <w:rFonts w:ascii="Times New Roman" w:hAnsi="Times New Roman" w:cs="Times New Roman"/>
          <w:color w:val="000000" w:themeColor="text1"/>
          <w:sz w:val="24"/>
          <w:szCs w:val="24"/>
        </w:rPr>
        <w:t>However, considering the real African context, permitting organ selling and directed or non-directed paid donation worsens organ trafficking instead of controlling it.</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Regarding compensated donation, its practicality and non-exploita</w:t>
      </w:r>
      <w:r w:rsidR="00381BAE" w:rsidRPr="00C26353">
        <w:rPr>
          <w:rFonts w:ascii="Times New Roman" w:hAnsi="Times New Roman" w:cs="Times New Roman"/>
          <w:color w:val="000000" w:themeColor="text1"/>
          <w:sz w:val="24"/>
          <w:szCs w:val="24"/>
        </w:rPr>
        <w:t>tion</w:t>
      </w:r>
      <w:r w:rsidRPr="00C26353">
        <w:rPr>
          <w:rFonts w:ascii="Times New Roman" w:hAnsi="Times New Roman" w:cs="Times New Roman"/>
          <w:color w:val="000000" w:themeColor="text1"/>
          <w:sz w:val="24"/>
          <w:szCs w:val="24"/>
        </w:rPr>
        <w:t xml:space="preserve"> of the poor are questionable amidst of the poor legal, technical, and organizational infrastructure in Africa. When we </w:t>
      </w:r>
      <w:r w:rsidR="00381BAE" w:rsidRPr="00C26353">
        <w:rPr>
          <w:rFonts w:ascii="Times New Roman" w:hAnsi="Times New Roman" w:cs="Times New Roman"/>
          <w:color w:val="000000" w:themeColor="text1"/>
          <w:sz w:val="24"/>
          <w:szCs w:val="24"/>
        </w:rPr>
        <w:t xml:space="preserve">consider </w:t>
      </w:r>
      <w:r w:rsidRPr="00C26353">
        <w:rPr>
          <w:rFonts w:ascii="Times New Roman" w:hAnsi="Times New Roman" w:cs="Times New Roman"/>
          <w:color w:val="000000" w:themeColor="text1"/>
          <w:sz w:val="24"/>
          <w:szCs w:val="24"/>
        </w:rPr>
        <w:t>African countries’ health</w:t>
      </w:r>
      <w:r w:rsidR="00381BAE" w:rsidRPr="00C26353">
        <w:rPr>
          <w:rFonts w:ascii="Times New Roman" w:hAnsi="Times New Roman" w:cs="Times New Roman"/>
          <w:color w:val="000000" w:themeColor="text1"/>
          <w:sz w:val="24"/>
          <w:szCs w:val="24"/>
        </w:rPr>
        <w:t xml:space="preserve"> </w:t>
      </w:r>
      <w:r w:rsidRPr="00C26353">
        <w:rPr>
          <w:rFonts w:ascii="Times New Roman" w:hAnsi="Times New Roman" w:cs="Times New Roman"/>
          <w:color w:val="000000" w:themeColor="text1"/>
          <w:sz w:val="24"/>
          <w:szCs w:val="24"/>
        </w:rPr>
        <w:t xml:space="preserve">care systems, only Tunisia and Botswana have universal health care systems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16/j.jval.2012.10.001","ISSN":"10983015","PMID":"23317643","abstract":"Over the past 50 years, health care has been making a growing contribution to population health in many countries. Yet its benefits are still denied to many people worldwide. This article describes how many countries, both developed and developing, have pursued the quest to achieve universal health care. This has been an explicitly political process. In Europe, it emerged from a belief in solidarity, a fear of revolution, and a changing view of the role of the state. In developing countries, progress was more erratic, characterized by debates about the affordability of universal health care, until it was realized that functioning health systems were essential to deliver development goals. Throughout, the United States has been an exception. An analysis of progress toward universal health care, combining a review of existing theories and new empirical analysis, identifies five factors as important: the strength of organized labor and left-wing parties, adequate economic resources, absence of societal divisions, weakness of institutions that might oppose it (such as organized medicine), and windows of opportunity. Having noted the substantial benefits accruing from universal health care, the article concludes with an analysis of how universal health care is under threat in some European countries and a warning about the risks posed by current radical austerity policies. © 2013 International Society for Pharmacoeconomics and Outcomes Research (ISPOR).","author":[{"dropping-particle":"","family":"McKee","given":"Martin","non-dropping-particle":"","parse-names":false,"suffix":""},{"dropping-particle":"","family":"Balabanova","given":"Dina","non-dropping-particle":"","parse-names":false,"suffix":""},{"dropping-particle":"","family":"Basu","given":"Sanjay","non-dropping-particle":"","parse-names":false,"suffix":""},{"dropping-particle":"","family":"Ricciardi","given":"Walter","non-dropping-particle":"","parse-names":false,"suffix":""},{"dropping-particle":"","family":"Stuckler","given":"David","non-dropping-particle":"","parse-names":false,"suffix":""}],"container-title":"Value in Health","id":"ITEM-1","issue":"1 SUPPL.","issued":{"date-parts":[["2013"]]},"page":"S39-S45","publisher":"Elsevier","title":"Universal health coverage: A quest for all countries but under threat in some","type":"article-journal","volume":"16"},"uris":["http://www.mendeley.com/documents/?uuid=466f6a32-e8e8-42ed-926b-9d35e5a8e50b"]}],"mendeley":{"formattedCitation":"(52)","plainTextFormattedCitation":"(52)","previouslyFormattedCitation":"(52)"},"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52)</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Rwanda, Ghana, Nigeria, Tanzania, Kenya, Uganda, and Cameroon are </w:t>
      </w:r>
      <w:r w:rsidR="00381BAE" w:rsidRPr="00C26353">
        <w:rPr>
          <w:rFonts w:ascii="Times New Roman" w:hAnsi="Times New Roman" w:cs="Times New Roman"/>
          <w:color w:val="000000" w:themeColor="text1"/>
          <w:sz w:val="24"/>
          <w:szCs w:val="24"/>
        </w:rPr>
        <w:t xml:space="preserve">currently </w:t>
      </w:r>
      <w:r w:rsidRPr="00C26353">
        <w:rPr>
          <w:rFonts w:ascii="Times New Roman" w:hAnsi="Times New Roman" w:cs="Times New Roman"/>
          <w:color w:val="000000" w:themeColor="text1"/>
          <w:sz w:val="24"/>
          <w:szCs w:val="24"/>
        </w:rPr>
        <w:t xml:space="preserve">moving towards community-based health insurance schemes that offer protection for the poor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503/cmaj.109-4052","ISSN":"14882329","PMID":"22231678","author":[{"dropping-particle":"","family":"Appiah","given":"Bernard","non-dropping-particle":"","parse-names":false,"suffix":""}],"container-title":"CMAJ : Canadian Medical Association journal = journal de l'Association medicale canadienne","id":"ITEM-1","issue":"2","issued":{"date-parts":[["2012"]]},"page":"125-126","title":"Universal health coverage still rare in Africa.","type":"article-journal","volume":"184"},"uris":["http://www.mendeley.com/documents/?uuid=1098c39c-4a19-4318-a35c-a9a3e15229bc"]}],"mendeley":{"formattedCitation":"(53)","plainTextFormattedCitation":"(53)","previouslyFormattedCitation":"(53)"},"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53)</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A few countries have rules and regulations governing transplantation and organ trafficking. In this regard, compensating donors through health safety and insurance is imperative. However, given the absence of financial health risk management and insurance system</w:t>
      </w:r>
      <w:r w:rsidR="00381BAE"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xml:space="preserve"> in Africa, </w:t>
      </w:r>
      <w:r w:rsidR="00A539A0" w:rsidRPr="00C26353">
        <w:rPr>
          <w:rFonts w:ascii="Times New Roman" w:hAnsi="Times New Roman" w:cs="Times New Roman"/>
          <w:color w:val="000000" w:themeColor="text1"/>
          <w:sz w:val="24"/>
          <w:szCs w:val="24"/>
        </w:rPr>
        <w:t xml:space="preserve">it is challenging to </w:t>
      </w:r>
      <w:r w:rsidRPr="00C26353">
        <w:rPr>
          <w:rFonts w:ascii="Times New Roman" w:hAnsi="Times New Roman" w:cs="Times New Roman"/>
          <w:color w:val="000000" w:themeColor="text1"/>
          <w:sz w:val="24"/>
          <w:szCs w:val="24"/>
        </w:rPr>
        <w:t xml:space="preserve">implement compensated or paid donation without first changing the </w:t>
      </w:r>
      <w:r w:rsidR="00C76008" w:rsidRPr="00C26353">
        <w:rPr>
          <w:rFonts w:ascii="Times New Roman" w:hAnsi="Times New Roman" w:cs="Times New Roman"/>
          <w:color w:val="000000" w:themeColor="text1"/>
          <w:sz w:val="24"/>
          <w:szCs w:val="24"/>
        </w:rPr>
        <w:t xml:space="preserve">existing </w:t>
      </w:r>
      <w:r w:rsidRPr="00C26353">
        <w:rPr>
          <w:rFonts w:ascii="Times New Roman" w:hAnsi="Times New Roman" w:cs="Times New Roman"/>
          <w:color w:val="000000" w:themeColor="text1"/>
          <w:sz w:val="24"/>
          <w:szCs w:val="24"/>
        </w:rPr>
        <w:t xml:space="preserve">health policy into a universal healthcare system. </w:t>
      </w:r>
    </w:p>
    <w:p w:rsidR="00461BEA" w:rsidRPr="00C26353" w:rsidRDefault="00461BEA" w:rsidP="0029583E">
      <w:pPr>
        <w:pStyle w:val="ListParagraph"/>
        <w:numPr>
          <w:ilvl w:val="0"/>
          <w:numId w:val="4"/>
        </w:numPr>
        <w:spacing w:line="240" w:lineRule="auto"/>
        <w:jc w:val="both"/>
        <w:rPr>
          <w:rFonts w:ascii="Times New Roman" w:hAnsi="Times New Roman" w:cs="Times New Roman"/>
          <w:b/>
          <w:bCs/>
          <w:color w:val="000000" w:themeColor="text1"/>
          <w:sz w:val="24"/>
          <w:szCs w:val="24"/>
        </w:rPr>
      </w:pPr>
      <w:bookmarkStart w:id="13" w:name="_Hlk62566779"/>
      <w:r w:rsidRPr="00C26353">
        <w:rPr>
          <w:rFonts w:ascii="Times New Roman" w:hAnsi="Times New Roman" w:cs="Times New Roman"/>
          <w:b/>
          <w:bCs/>
          <w:color w:val="000000" w:themeColor="text1"/>
          <w:sz w:val="24"/>
          <w:szCs w:val="24"/>
        </w:rPr>
        <w:t xml:space="preserve">Control and Policing of Illegal </w:t>
      </w:r>
      <w:r w:rsidR="00D560F5" w:rsidRPr="00C26353">
        <w:rPr>
          <w:rFonts w:ascii="Times New Roman" w:hAnsi="Times New Roman" w:cs="Times New Roman"/>
          <w:b/>
          <w:bCs/>
          <w:color w:val="000000" w:themeColor="text1"/>
          <w:sz w:val="24"/>
          <w:szCs w:val="24"/>
        </w:rPr>
        <w:t xml:space="preserve">Organ </w:t>
      </w:r>
      <w:r w:rsidRPr="00C26353">
        <w:rPr>
          <w:rFonts w:ascii="Times New Roman" w:hAnsi="Times New Roman" w:cs="Times New Roman"/>
          <w:b/>
          <w:bCs/>
          <w:color w:val="000000" w:themeColor="text1"/>
          <w:sz w:val="24"/>
          <w:szCs w:val="24"/>
        </w:rPr>
        <w:t>Transplant, Trade</w:t>
      </w:r>
      <w:r w:rsidR="00D560F5" w:rsidRPr="00C26353">
        <w:rPr>
          <w:rFonts w:ascii="Times New Roman" w:hAnsi="Times New Roman" w:cs="Times New Roman"/>
          <w:b/>
          <w:bCs/>
          <w:color w:val="000000" w:themeColor="text1"/>
          <w:sz w:val="24"/>
          <w:szCs w:val="24"/>
        </w:rPr>
        <w:t>,</w:t>
      </w:r>
      <w:r w:rsidRPr="00C26353">
        <w:rPr>
          <w:rFonts w:ascii="Times New Roman" w:hAnsi="Times New Roman" w:cs="Times New Roman"/>
          <w:b/>
          <w:bCs/>
          <w:color w:val="000000" w:themeColor="text1"/>
          <w:sz w:val="24"/>
          <w:szCs w:val="24"/>
        </w:rPr>
        <w:t xml:space="preserve"> and Trafficking</w:t>
      </w:r>
      <w:bookmarkEnd w:id="13"/>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 xml:space="preserve">Fighting organ trafficking must combine uncompromised law enforcement with heavy penalties </w:t>
      </w:r>
      <w:r w:rsidR="00D560F5" w:rsidRPr="00C26353">
        <w:rPr>
          <w:rFonts w:ascii="Times New Roman" w:hAnsi="Times New Roman" w:cs="Times New Roman"/>
          <w:color w:val="000000" w:themeColor="text1"/>
          <w:sz w:val="24"/>
          <w:szCs w:val="24"/>
        </w:rPr>
        <w:t xml:space="preserve">for </w:t>
      </w:r>
      <w:r w:rsidRPr="00C26353">
        <w:rPr>
          <w:rFonts w:ascii="Times New Roman" w:hAnsi="Times New Roman" w:cs="Times New Roman"/>
          <w:color w:val="000000" w:themeColor="text1"/>
          <w:sz w:val="24"/>
          <w:szCs w:val="24"/>
        </w:rPr>
        <w:t>brokers and physicians involved</w:t>
      </w:r>
      <w:r w:rsidR="00D560F5"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with a radical revision </w:t>
      </w:r>
      <w:r w:rsidR="00D560F5" w:rsidRPr="00C26353">
        <w:rPr>
          <w:rFonts w:ascii="Times New Roman" w:hAnsi="Times New Roman" w:cs="Times New Roman"/>
          <w:color w:val="000000" w:themeColor="text1"/>
          <w:sz w:val="24"/>
          <w:szCs w:val="24"/>
        </w:rPr>
        <w:t xml:space="preserve">of </w:t>
      </w:r>
      <w:r w:rsidRPr="00C26353">
        <w:rPr>
          <w:rFonts w:ascii="Times New Roman" w:hAnsi="Times New Roman" w:cs="Times New Roman"/>
          <w:color w:val="000000" w:themeColor="text1"/>
          <w:sz w:val="24"/>
          <w:szCs w:val="24"/>
        </w:rPr>
        <w:t xml:space="preserve">the living donations procurement methods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07/s11892-005-0026-z","ISSN":"15344827","PMID":"16033682","abstract":"The Israeli experience discloses the relationship between the traditional altruistic basis of organ donation and the new alternatives based on a utilitarian conception of unrelated compensated donation. Although organ trafficking in Israel was dramatically intensified, cadaveric and living-related donations decreased. Reforms in living donations, such as evaluation committees for unrelated directed donors, were insignificant in terms of meeting the demand of patients and reducing the volume of trafficking. It is our contention that battling organ trafficking should provide patients with a realistic alternative for kidney donations. Our model of regulated nondirect paid donations is planned to legalize significant compensation for the unrelated donors drawing individuals from falling into the trap of organ traders. This program, together with uncompromised penalties, would hopefully eradicate organ trafficking. Copyright © 2005 by Current Science Inc.","author":[{"dropping-particle":"","family":"Mor","given":"Eytan","non-dropping-particle":"","parse-names":false,"suffix":""},{"dropping-particle":"","family":"Boas","given":"Hagai","non-dropping-particle":"","parse-names":false,"suffix":""}],"container-title":"Current Diabetes Reports","id":"ITEM-1","issue":"4","issued":{"date-parts":[["2005"]]},"page":"294-299","title":"Organ trafficking: Scope and ethical dilemma","type":"article-journal","volume":"5"},"uris":["http://www.mendeley.com/documents/?uuid=97f31239-d9ec-4e79-9d51-4173c195ee0a"]}],"mendeley":{"formattedCitation":"(37)","plainTextFormattedCitation":"(37)","previouslyFormattedCitation":"(37)"},"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37)</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Unlike other forms of crime, illegal transplants connected to commercialized or trafficked organs are easily detectable</w:t>
      </w:r>
      <w:r w:rsidR="00D560F5"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since transplantation happens with identifiable hospitals. </w:t>
      </w:r>
      <w:r w:rsidRPr="00C26353">
        <w:rPr>
          <w:rFonts w:ascii="Times New Roman" w:hAnsi="Times New Roman" w:cs="Times New Roman"/>
          <w:color w:val="000000" w:themeColor="text1"/>
          <w:sz w:val="24"/>
          <w:szCs w:val="24"/>
        </w:rPr>
        <w:lastRenderedPageBreak/>
        <w:t xml:space="preserve">In Africa, transplant centers are limited in number and are </w:t>
      </w:r>
      <w:r w:rsidR="00D560F5" w:rsidRPr="00C26353">
        <w:rPr>
          <w:rFonts w:ascii="Times New Roman" w:hAnsi="Times New Roman" w:cs="Times New Roman"/>
          <w:color w:val="000000" w:themeColor="text1"/>
          <w:sz w:val="24"/>
          <w:szCs w:val="24"/>
        </w:rPr>
        <w:t xml:space="preserve">easily </w:t>
      </w:r>
      <w:r w:rsidRPr="00C26353">
        <w:rPr>
          <w:rFonts w:ascii="Times New Roman" w:hAnsi="Times New Roman" w:cs="Times New Roman"/>
          <w:color w:val="000000" w:themeColor="text1"/>
          <w:sz w:val="24"/>
          <w:szCs w:val="24"/>
        </w:rPr>
        <w:t xml:space="preserve">identifiable </w:t>
      </w:r>
      <w:r w:rsidR="00D560F5" w:rsidRPr="00C26353">
        <w:rPr>
          <w:rFonts w:ascii="Times New Roman" w:hAnsi="Times New Roman" w:cs="Times New Roman"/>
          <w:color w:val="000000" w:themeColor="text1"/>
          <w:sz w:val="24"/>
          <w:szCs w:val="24"/>
        </w:rPr>
        <w:t xml:space="preserve">by </w:t>
      </w:r>
      <w:r w:rsidRPr="00C26353">
        <w:rPr>
          <w:rFonts w:ascii="Times New Roman" w:hAnsi="Times New Roman" w:cs="Times New Roman"/>
          <w:color w:val="000000" w:themeColor="text1"/>
          <w:sz w:val="24"/>
          <w:szCs w:val="24"/>
        </w:rPr>
        <w:t xml:space="preserve">the public and governments. </w:t>
      </w:r>
      <w:r w:rsidR="00D560F5" w:rsidRPr="00C26353">
        <w:rPr>
          <w:rFonts w:ascii="Times New Roman" w:hAnsi="Times New Roman" w:cs="Times New Roman"/>
          <w:color w:val="000000" w:themeColor="text1"/>
          <w:sz w:val="24"/>
          <w:szCs w:val="24"/>
        </w:rPr>
        <w:t>As this is the case</w:t>
      </w:r>
      <w:r w:rsidRPr="00C26353">
        <w:rPr>
          <w:rFonts w:ascii="Times New Roman" w:hAnsi="Times New Roman" w:cs="Times New Roman"/>
          <w:color w:val="000000" w:themeColor="text1"/>
          <w:sz w:val="24"/>
          <w:szCs w:val="24"/>
        </w:rPr>
        <w:t>, organ trafficking can be controlled through effective legal control and policing of illegal transplants, transplant tourism, and organ selling. In this regard, establishing a centralized patient and donor registry at the national, regional, and continent</w:t>
      </w:r>
      <w:r w:rsidR="00D560F5" w:rsidRPr="00C26353">
        <w:rPr>
          <w:rFonts w:ascii="Times New Roman" w:hAnsi="Times New Roman" w:cs="Times New Roman"/>
          <w:color w:val="000000" w:themeColor="text1"/>
          <w:sz w:val="24"/>
          <w:szCs w:val="24"/>
        </w:rPr>
        <w:t>al</w:t>
      </w:r>
      <w:r w:rsidRPr="00C26353">
        <w:rPr>
          <w:rFonts w:ascii="Times New Roman" w:hAnsi="Times New Roman" w:cs="Times New Roman"/>
          <w:color w:val="000000" w:themeColor="text1"/>
          <w:sz w:val="24"/>
          <w:szCs w:val="24"/>
        </w:rPr>
        <w:t xml:space="preserve"> level plays a paramount role in monitoring transplant and tracing the legality of donated organs and tissue. </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In Africa, health facilities are limited, and only a few clinics and hospitals</w:t>
      </w:r>
      <w:r w:rsidR="006B0199"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close to 70 in number</w:t>
      </w:r>
      <w:r w:rsidR="006B0199"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provide transplantation services. Thus, the respective countries’ national government</w:t>
      </w:r>
      <w:r w:rsidR="006B0199"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xml:space="preserve"> can easily control the domestic illegal organ transplantation through the registry of hospitals, patients, donors, and the available organs. Hand in hand with the central registry, denying access to medical service</w:t>
      </w:r>
      <w:r w:rsidR="006B0199"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xml:space="preserve"> for patients who undertook transplantation abroad or in a country outside organ</w:t>
      </w:r>
      <w:r w:rsidR="006C0903" w:rsidRPr="00C26353">
        <w:rPr>
          <w:rFonts w:ascii="Times New Roman" w:hAnsi="Times New Roman" w:cs="Times New Roman"/>
          <w:color w:val="000000" w:themeColor="text1"/>
          <w:sz w:val="24"/>
          <w:szCs w:val="24"/>
        </w:rPr>
        <w:t xml:space="preserve"> transplantation centers </w:t>
      </w:r>
      <w:r w:rsidRPr="00C26353">
        <w:rPr>
          <w:rFonts w:ascii="Times New Roman" w:hAnsi="Times New Roman" w:cs="Times New Roman"/>
          <w:color w:val="000000" w:themeColor="text1"/>
          <w:sz w:val="24"/>
          <w:szCs w:val="24"/>
        </w:rPr>
        <w:t xml:space="preserve"> registered in the central organ transplant unit effectively controls transplant tourism, trade, and trafficking in organs. Home country measures through insurance and extraterritorial criminalization of persons receiving organs from other countries or engag</w:t>
      </w:r>
      <w:r w:rsidR="006B0199" w:rsidRPr="00C26353">
        <w:rPr>
          <w:rFonts w:ascii="Times New Roman" w:hAnsi="Times New Roman" w:cs="Times New Roman"/>
          <w:color w:val="000000" w:themeColor="text1"/>
          <w:sz w:val="24"/>
          <w:szCs w:val="24"/>
        </w:rPr>
        <w:t>ing</w:t>
      </w:r>
      <w:r w:rsidRPr="00C26353">
        <w:rPr>
          <w:rFonts w:ascii="Times New Roman" w:hAnsi="Times New Roman" w:cs="Times New Roman"/>
          <w:color w:val="000000" w:themeColor="text1"/>
          <w:sz w:val="24"/>
          <w:szCs w:val="24"/>
        </w:rPr>
        <w:t xml:space="preserve"> in such kind of trade is another strategy to control transplant tourism. Home countries can discourage their citizens from engaging in transplant tourism by making these patients ineligible for insurance coverage relating to an illegal transplant. Since transplant tourists have to take immunosuppressive drugs and </w:t>
      </w:r>
      <w:r w:rsidR="006B0199" w:rsidRPr="00C26353">
        <w:rPr>
          <w:rFonts w:ascii="Times New Roman" w:hAnsi="Times New Roman" w:cs="Times New Roman"/>
          <w:color w:val="000000" w:themeColor="text1"/>
          <w:sz w:val="24"/>
          <w:szCs w:val="24"/>
        </w:rPr>
        <w:t xml:space="preserve">require </w:t>
      </w:r>
      <w:r w:rsidRPr="00C26353">
        <w:rPr>
          <w:rFonts w:ascii="Times New Roman" w:hAnsi="Times New Roman" w:cs="Times New Roman"/>
          <w:color w:val="000000" w:themeColor="text1"/>
          <w:sz w:val="24"/>
          <w:szCs w:val="24"/>
        </w:rPr>
        <w:t xml:space="preserve">other post-transplant treatments, doctors and pharmacists can monitor and report patients who have engaged in illegal transplantation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16/j.transproceed.2020.02.165","ISSN":"18732623","PMID":"32402460","abstract":"Background: The main treatment modalities for chronic kidney disease (CKD) are dialysis and kidney transplantation. While kidney transplantation provides better survival and quality of life outcomes, it is a new treatment option in Ghana. Finding kidney donors for transplant may be a major challenge due to varied views of the public. Methods: This cross-sectional study was carried out in 5 purposively selected communities in the Greater Accra region in Ghana. Structured questionnaires and standardized instruments were used to assess sociodemographic characteristics, spirituality, and perception of kidney transplantation. Results: The mean age of the 480 participants was 29.60 ± 10.65 years. The proportion of men was 51%. The average score for knowledge of participants on kidney donation was 4.8 ± 2.6. The level of spirituality score was 25.4 ± 3.89. Approximately 48% (231/480) of participants were willing to donate a kidney while still alive. Willingness to donate when dead was 72% (344/480). Willingness to donate a kidney when dead was significantly lower among the participants in the older age groups. High level of knowledge about kidney transplantation, being employed, basic formal education, and never married were associated with willingness to donate kidney (P &lt; .05). Conclusion: Our results suggest that participants have a low level of knowledge regarding kidney transplantation, while about two-thirds are willing to donate only after death. Continuous public education is key to raise public awareness of the need for kidney transplants. This will support the Ministry of Health in their efforts to institute a kidney transplant program in Ghana.","author":[{"dropping-particle":"","family":"Boima","given":"V.","non-dropping-particle":"","parse-names":false,"suffix":""},{"dropping-particle":"","family":"Ganu","given":"V.","non-dropping-particle":"","parse-names":false,"suffix":""},{"dropping-particle":"","family":"Yorke","given":"E.","non-dropping-particle":"","parse-names":false,"suffix":""},{"dropping-particle":"","family":"Dey","given":"D.","non-dropping-particle":"","parse-names":false,"suffix":""},{"dropping-particle":"","family":"Amissah-Arthur","given":"M. B.","non-dropping-particle":"","parse-names":false,"suffix":""},{"dropping-particle":"","family":"Agyabeng","given":"K.","non-dropping-particle":"","parse-names":false,"suffix":""},{"dropping-particle":"","family":"Yawson","given":"A.","non-dropping-particle":"","parse-names":false,"suffix":""},{"dropping-particle":"","family":"Lartey","given":"M.","non-dropping-particle":"","parse-names":false,"suffix":""},{"dropping-particle":"","family":"Mate-Kole","given":"C. C.","non-dropping-particle":"","parse-names":false,"suffix":""}],"container-title":"Transplantation Proceedings","id":"ITEM-1","issue":"10","issued":{"date-parts":[["2020"]]},"page":"2883-2889","publisher":"Elsevier Inc","title":"Knowledge and Willingness to Donate Kidneys for Transplantation in Ghana: A Cross-Sectional Survey","type":"article-journal","volume":"52"},"uris":["http://www.mendeley.com/documents/?uuid=4d7e79ea-9070-4bea-bd80-850a2df415f6"]}],"mendeley":{"formattedCitation":"(50)","plainTextFormattedCitation":"(50)","previouslyFormattedCitation":"(50)"},"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50)</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177/1354066114542664","ISSN":"14603713","abstract":"The concept of state socialization has been fundamental to the analysis of international norm dynamics. I argue that the establishment and spread of international norms may require the socialization not only of states, but also of non-state communities: through socialization, these communities move toward establishing the shared norms that are the foundation for their influence on states. Specifically, the article highlights socialization among professionals through social influence and persuasion. The efforts against organ trafficking demonstrate these micro-processes at work within the international medical community. Building on physicians’ pursuit of status, and using persuasion and even coercion, the medical community has sought to establish professional norms that repudiate transplant commercialism and encourage ethical transplantation practices. On the basis of these norms, the medical community then urged governments to curb organ trafficking, resulting in a wave of legislative prohibitions on trading in organs. This case demonstrates that a full understanding of international norms may require us to examine socialization not just among states; the socialization of non-state actors may also play a crucial role in generating an international normative change.","author":[{"dropping-particle":"","family":"Efrat","given":"Asif","non-dropping-particle":"","parse-names":false,"suffix":""}],"container-title":"European Journal of International Relations","id":"ITEM-1","issue":"3","issued":{"date-parts":[["2015"]]},"page":"647-671","title":"Professional socialization and international norms: Physicians against organ trafficking","type":"article-journal","volume":"21"},"uris":["http://www.mendeley.com/documents/?uuid=5b82ebd7-122c-42b5-82e1-d2ecdfd4ed34"]}],"mendeley":{"formattedCitation":"(54)","plainTextFormattedCitation":"(54)","previouslyFormattedCitation":"(54)"},"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54)</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93/bjc/azt025","ISSN":"00070955","abstract":"Can civil society bring governments to curb transnational crime? The article answers this question by analysing a most-likely case for civil-society influence: organ trafficking. Physicians' efforts to eliminate this practice are examined in Pakistan and Israel: two major participants in the global organ trade. In both countries, the physicians' pressure resulted in the enactment of organ-trade prohibitions. These, however, were not fully enforced. The analysis suggests that, even under favourable conditions, civil society's impact on transnational-crime policies is limited, yet not inconsequential: Pakistan's involvement in organ trafficking, and even more so Israel's, has declined. Beyond its contribution to understanding civil society's role in the criminalization process, the article sheds light on the hitherto little-studied politics of the organ trade. © The Author 2013.","author":[{"dropping-particle":"","family":"Efrat","given":"Asif","non-dropping-particle":"","parse-names":false,"suffix":""}],"container-title":"British Journal of Criminology","id":"ITEM-1","issue":"5","issued":{"date-parts":[["2013"]]},"page":"764-783","title":"Combating the kidney commerce: Civil society against organ trafficking in pakistan and israel","type":"article-journal","volume":"53"},"uris":["http://www.mendeley.com/documents/?uuid=b13594eb-fbfe-4940-8a08-3a1f9b1740f0"]}],"mendeley":{"formattedCitation":"(17)","plainTextFormattedCitation":"(17)","previouslyFormattedCitation":"(17)"},"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7)</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r w:rsidR="006F4F41" w:rsidRPr="00C26353">
        <w:rPr>
          <w:rFonts w:ascii="Times New Roman" w:hAnsi="Times New Roman" w:cs="Times New Roman"/>
          <w:color w:val="000000" w:themeColor="text1"/>
          <w:sz w:val="24"/>
          <w:szCs w:val="24"/>
        </w:rPr>
        <w:t>Further</w:t>
      </w:r>
      <w:r w:rsidRPr="00C26353">
        <w:rPr>
          <w:rFonts w:ascii="Times New Roman" w:hAnsi="Times New Roman" w:cs="Times New Roman"/>
          <w:color w:val="000000" w:themeColor="text1"/>
          <w:sz w:val="24"/>
          <w:szCs w:val="24"/>
        </w:rPr>
        <w:t>, the criminalization of organ vendors, patients, health care workers,</w:t>
      </w:r>
      <w:r w:rsidR="006F4F41" w:rsidRPr="00C26353">
        <w:rPr>
          <w:rFonts w:ascii="Times New Roman" w:hAnsi="Times New Roman" w:cs="Times New Roman"/>
          <w:color w:val="000000" w:themeColor="text1"/>
          <w:sz w:val="24"/>
          <w:szCs w:val="24"/>
        </w:rPr>
        <w:t xml:space="preserve"> and</w:t>
      </w:r>
      <w:r w:rsidRPr="00C26353">
        <w:rPr>
          <w:rFonts w:ascii="Times New Roman" w:hAnsi="Times New Roman" w:cs="Times New Roman"/>
          <w:color w:val="000000" w:themeColor="text1"/>
          <w:sz w:val="24"/>
          <w:szCs w:val="24"/>
        </w:rPr>
        <w:t xml:space="preserve"> institutions</w:t>
      </w:r>
      <w:r w:rsidR="006F4F41" w:rsidRPr="00C26353">
        <w:rPr>
          <w:rFonts w:ascii="Times New Roman" w:hAnsi="Times New Roman" w:cs="Times New Roman"/>
          <w:color w:val="000000" w:themeColor="text1"/>
          <w:sz w:val="24"/>
          <w:szCs w:val="24"/>
        </w:rPr>
        <w:t>, together with</w:t>
      </w:r>
      <w:r w:rsidRPr="00C26353">
        <w:rPr>
          <w:rFonts w:ascii="Times New Roman" w:hAnsi="Times New Roman" w:cs="Times New Roman"/>
          <w:color w:val="000000" w:themeColor="text1"/>
          <w:sz w:val="24"/>
          <w:szCs w:val="24"/>
        </w:rPr>
        <w:t xml:space="preserve"> heavy fine</w:t>
      </w:r>
      <w:r w:rsidR="002A565F" w:rsidRPr="00C26353">
        <w:rPr>
          <w:rFonts w:ascii="Times New Roman" w:hAnsi="Times New Roman" w:cs="Times New Roman"/>
          <w:color w:val="000000" w:themeColor="text1"/>
          <w:sz w:val="24"/>
          <w:szCs w:val="24"/>
        </w:rPr>
        <w:t>s</w:t>
      </w:r>
      <w:r w:rsidR="006F4F41" w:rsidRPr="00C26353">
        <w:rPr>
          <w:rFonts w:ascii="Times New Roman" w:hAnsi="Times New Roman" w:cs="Times New Roman"/>
          <w:color w:val="000000" w:themeColor="text1"/>
          <w:sz w:val="24"/>
          <w:szCs w:val="24"/>
        </w:rPr>
        <w:t>, is a</w:t>
      </w:r>
      <w:r w:rsidRPr="00C26353">
        <w:rPr>
          <w:rFonts w:ascii="Times New Roman" w:hAnsi="Times New Roman" w:cs="Times New Roman"/>
          <w:color w:val="000000" w:themeColor="text1"/>
          <w:sz w:val="24"/>
          <w:szCs w:val="24"/>
        </w:rPr>
        <w:t xml:space="preserve"> significant </w:t>
      </w:r>
      <w:r w:rsidR="006F4F41" w:rsidRPr="00C26353">
        <w:rPr>
          <w:rFonts w:ascii="Times New Roman" w:hAnsi="Times New Roman" w:cs="Times New Roman"/>
          <w:color w:val="000000" w:themeColor="text1"/>
          <w:sz w:val="24"/>
          <w:szCs w:val="24"/>
        </w:rPr>
        <w:t xml:space="preserve">manner in which </w:t>
      </w:r>
      <w:r w:rsidRPr="00C26353">
        <w:rPr>
          <w:rFonts w:ascii="Times New Roman" w:hAnsi="Times New Roman" w:cs="Times New Roman"/>
          <w:color w:val="000000" w:themeColor="text1"/>
          <w:sz w:val="24"/>
          <w:szCs w:val="24"/>
        </w:rPr>
        <w:t xml:space="preserve">to control illicit transplant, trade, and trafficking. In this regard, it is essential to integrate the criminalization and control system of transplant, trade, and trafficking </w:t>
      </w:r>
      <w:r w:rsidR="006F4F41" w:rsidRPr="00C26353">
        <w:rPr>
          <w:rFonts w:ascii="Times New Roman" w:hAnsi="Times New Roman" w:cs="Times New Roman"/>
          <w:color w:val="000000" w:themeColor="text1"/>
          <w:sz w:val="24"/>
          <w:szCs w:val="24"/>
        </w:rPr>
        <w:t>o</w:t>
      </w:r>
      <w:r w:rsidRPr="00C26353">
        <w:rPr>
          <w:rFonts w:ascii="Times New Roman" w:hAnsi="Times New Roman" w:cs="Times New Roman"/>
          <w:color w:val="000000" w:themeColor="text1"/>
          <w:sz w:val="24"/>
          <w:szCs w:val="24"/>
        </w:rPr>
        <w:t>n the continent with international organization</w:t>
      </w:r>
      <w:r w:rsidR="006F4F41"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xml:space="preserve"> and security departments, local</w:t>
      </w:r>
      <w:r w:rsidR="006F4F41"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national</w:t>
      </w:r>
      <w:r w:rsidR="006F4F41"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and regional security agencies, and authorities considering it a criminal act. In addition, as Cohen claims, strengthen</w:t>
      </w:r>
      <w:r w:rsidR="006F4F41" w:rsidRPr="00C26353">
        <w:rPr>
          <w:rFonts w:ascii="Times New Roman" w:hAnsi="Times New Roman" w:cs="Times New Roman"/>
          <w:color w:val="000000" w:themeColor="text1"/>
          <w:sz w:val="24"/>
          <w:szCs w:val="24"/>
        </w:rPr>
        <w:t>ing</w:t>
      </w:r>
      <w:r w:rsidRPr="00C26353">
        <w:rPr>
          <w:rFonts w:ascii="Times New Roman" w:hAnsi="Times New Roman" w:cs="Times New Roman"/>
          <w:color w:val="000000" w:themeColor="text1"/>
          <w:sz w:val="24"/>
          <w:szCs w:val="24"/>
        </w:rPr>
        <w:t xml:space="preserve"> laws against this crime and remov</w:t>
      </w:r>
      <w:r w:rsidR="006F4F41" w:rsidRPr="00C26353">
        <w:rPr>
          <w:rFonts w:ascii="Times New Roman" w:hAnsi="Times New Roman" w:cs="Times New Roman"/>
          <w:color w:val="000000" w:themeColor="text1"/>
          <w:sz w:val="24"/>
          <w:szCs w:val="24"/>
        </w:rPr>
        <w:t>ing</w:t>
      </w:r>
      <w:r w:rsidRPr="00C26353">
        <w:rPr>
          <w:rFonts w:ascii="Times New Roman" w:hAnsi="Times New Roman" w:cs="Times New Roman"/>
          <w:color w:val="000000" w:themeColor="text1"/>
          <w:sz w:val="24"/>
          <w:szCs w:val="24"/>
        </w:rPr>
        <w:t xml:space="preserve"> any loopholes that encourage corruption is important to control </w:t>
      </w:r>
      <w:bookmarkStart w:id="14" w:name="_Hlk55218894"/>
      <w:r w:rsidRPr="00C26353">
        <w:rPr>
          <w:rFonts w:ascii="Times New Roman" w:hAnsi="Times New Roman" w:cs="Times New Roman"/>
          <w:color w:val="000000" w:themeColor="text1"/>
          <w:sz w:val="24"/>
          <w:szCs w:val="24"/>
        </w:rPr>
        <w:t xml:space="preserve">illegal </w:t>
      </w:r>
      <w:r w:rsidR="006F4F41" w:rsidRPr="00C26353">
        <w:rPr>
          <w:rFonts w:ascii="Times New Roman" w:hAnsi="Times New Roman" w:cs="Times New Roman"/>
          <w:color w:val="000000" w:themeColor="text1"/>
          <w:sz w:val="24"/>
          <w:szCs w:val="24"/>
        </w:rPr>
        <w:t xml:space="preserve">organ </w:t>
      </w:r>
      <w:r w:rsidRPr="00C26353">
        <w:rPr>
          <w:rFonts w:ascii="Times New Roman" w:hAnsi="Times New Roman" w:cs="Times New Roman"/>
          <w:color w:val="000000" w:themeColor="text1"/>
          <w:sz w:val="24"/>
          <w:szCs w:val="24"/>
        </w:rPr>
        <w:t>transplant, trade, and trafficking</w:t>
      </w:r>
      <w:bookmarkEnd w:id="14"/>
      <w:r w:rsidRPr="00C26353">
        <w:rPr>
          <w:rFonts w:ascii="Times New Roman" w:hAnsi="Times New Roman" w:cs="Times New Roman"/>
          <w:color w:val="000000" w:themeColor="text1"/>
          <w:sz w:val="24"/>
          <w:szCs w:val="24"/>
        </w:rPr>
        <w:t xml:space="preserve">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author":[{"dropping-particle":"","family":"Glaser","given":"Sheri","non-dropping-particle":"","parse-names":false,"suffix":""}],"id":"ITEM-1","issued":{"date-parts":[["2004"]]},"title":"Formula to Stop the Illegal Organ Trade:","type":"article-journal"},"uris":["http://www.mendeley.com/documents/?uuid=f6f21469-0148-40ee-a7e8-a9645b620306"]}],"mendeley":{"formattedCitation":"(55)","plainTextFormattedCitation":"(55)","previouslyFormattedCitation":"(55)"},"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55)</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Organ trafficking and trafficking in person</w:t>
      </w:r>
      <w:r w:rsidR="006F4F41"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xml:space="preserve"> affect</w:t>
      </w:r>
      <w:r w:rsidR="006F4F41"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xml:space="preserve"> all regions of the world. Thus, organ trafficking calls for a robust and coordinated response from the international community at large. International cooperation in criminal matters is crucial to prosecuting organized criminal groups engaged in organ and human trafficking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7590/245227717x15090911046566","ISSN":"2452-2775","author":[{"dropping-particle":"","family":"Kalb","given":"Luigi","non-dropping-particle":"","parse-names":false,"suffix":""},{"dropping-particle":"","family":"Negri","given":"Stefania","non-dropping-particle":"","parse-names":false,"suffix":""}],"container-title":"Journal of Trafficking and Human Exploitation","id":"ITEM-1","issue":"2","issued":{"date-parts":[["2018"]]},"page":"187-210","title":"The Criminal Justice Response to Organ Trafficking and Trafficking in Human Beings for Organ Removal","type":"article-journal","volume":"1"},"uris":["http://www.mendeley.com/documents/?uuid=8823b11c-8661-47ce-8f3b-275f69617c98"]}],"mendeley":{"formattedCitation":"(56)","plainTextFormattedCitation":"(56)","previouslyFormattedCitation":"(56)"},"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bCs/>
          <w:noProof/>
          <w:color w:val="000000" w:themeColor="text1"/>
          <w:sz w:val="24"/>
          <w:szCs w:val="24"/>
        </w:rPr>
        <w:t>(56)</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In this regard, increasing extra-legal measures, international cooperation, and a focus on the causes and victims of organ trafficking</w:t>
      </w:r>
      <w:r w:rsidR="006F4F41"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rather than criminal law alone</w:t>
      </w:r>
      <w:r w:rsidR="006F4F41"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are essential to control organ trafficking and trafficking in humans for organ removal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21827/5a86a79483992","ISSN":"2352-2674","abstract":"Organ trafficking is perhaps the most obscure form of human trafficking. It is an international problem with transnational dimensions and involves the intersection between the world of organized crime, impoverished organ donors, sick recipients and unscrupulous medical staff. This article starts out by exploring the global patterns of organ trafficking, highlighting the physical and psychological harm caused to victims. The statistics on organ transplants and patterns of organ trafficking as well as the social, economic and legal dimensions of this type of crime are examined. The article subsequently continues with a discussion of the domestic, regional and international legal and semi-legal instruments established to battle organ trafficking and reflects upon whether or not these instruments are effective in curtailing this growing problem. The article ends with a discussion of alternative approaches to deal with the problem of organ trafficking and makes a case for more problem-driven solutions, such as increased extra-legal measures, international cooperation and a focus upon the causes and victims of organ trafficking rather than focusing upon criminal law alone.","author":[{"dropping-particle":"","family":"Aronowitz","given":"Alexis A.","non-dropping-particle":"","parse-names":false,"suffix":""},{"dropping-particle":"","family":"Isitman","given":"Elif","non-dropping-particle":"","parse-names":false,"suffix":""}],"container-title":"Groningen Journal of International Law","id":"ITEM-1","issue":"2","issued":{"date-parts":[["2013"]]},"page":"73","title":"Trafficking of Human Beings for the Purpose of Organ Removal: Are (International) Legal Instruments Effective Measures to Eradicate the Practice?","type":"article-journal","volume":"1"},"uris":["http://www.mendeley.com/documents/?uuid=1e6d3e57-b2fb-4a3b-9a7e-275ff5b86c2c"]}],"mendeley":{"formattedCitation":"(57)","plainTextFormattedCitation":"(57)","previouslyFormattedCitation":"(57)"},"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57)</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Domestic, regional, and international legal and semi-legal instruments are powerful legal tools to deal with organ trafficking. In fact, several non-binding international instruments have been </w:t>
      </w:r>
      <w:r w:rsidR="006F4F41" w:rsidRPr="00C26353">
        <w:rPr>
          <w:rFonts w:ascii="Times New Roman" w:hAnsi="Times New Roman" w:cs="Times New Roman"/>
          <w:color w:val="000000" w:themeColor="text1"/>
          <w:sz w:val="24"/>
          <w:szCs w:val="24"/>
        </w:rPr>
        <w:t>designed</w:t>
      </w:r>
      <w:r w:rsidRPr="00C26353">
        <w:rPr>
          <w:rFonts w:ascii="Times New Roman" w:hAnsi="Times New Roman" w:cs="Times New Roman"/>
          <w:color w:val="000000" w:themeColor="text1"/>
          <w:sz w:val="24"/>
          <w:szCs w:val="24"/>
        </w:rPr>
        <w:t xml:space="preserve"> to control organ trafficking. The most crucial multilateral convention for the prosecution of both traffickers in human beings for organ removal and organ traffickers is the United Nations Convention </w:t>
      </w:r>
      <w:r w:rsidR="00B74563" w:rsidRPr="00C26353">
        <w:rPr>
          <w:rFonts w:ascii="Times New Roman" w:hAnsi="Times New Roman" w:cs="Times New Roman"/>
          <w:color w:val="000000" w:themeColor="text1"/>
          <w:sz w:val="24"/>
          <w:szCs w:val="24"/>
        </w:rPr>
        <w:t>A</w:t>
      </w:r>
      <w:r w:rsidRPr="00C26353">
        <w:rPr>
          <w:rFonts w:ascii="Times New Roman" w:hAnsi="Times New Roman" w:cs="Times New Roman"/>
          <w:color w:val="000000" w:themeColor="text1"/>
          <w:sz w:val="24"/>
          <w:szCs w:val="24"/>
        </w:rPr>
        <w:t>gainst Transnational Organized Crime (UNTOC). There are also regional legal instruments against organ trafficking. For instance, the 2008 Council of Europe (</w:t>
      </w:r>
      <w:proofErr w:type="spellStart"/>
      <w:r w:rsidRPr="00C26353">
        <w:rPr>
          <w:rFonts w:ascii="Times New Roman" w:hAnsi="Times New Roman" w:cs="Times New Roman"/>
          <w:color w:val="000000" w:themeColor="text1"/>
          <w:sz w:val="24"/>
          <w:szCs w:val="24"/>
        </w:rPr>
        <w:t>CoE</w:t>
      </w:r>
      <w:proofErr w:type="spellEnd"/>
      <w:r w:rsidRPr="00C26353">
        <w:rPr>
          <w:rFonts w:ascii="Times New Roman" w:hAnsi="Times New Roman" w:cs="Times New Roman"/>
          <w:color w:val="000000" w:themeColor="text1"/>
          <w:sz w:val="24"/>
          <w:szCs w:val="24"/>
        </w:rPr>
        <w:t xml:space="preserve">) Convention on Action Against Trafficking in Human Beings is a legal instrument useful to manage organ trafficking, especially in European member states. The 1997 </w:t>
      </w:r>
      <w:proofErr w:type="spellStart"/>
      <w:r w:rsidRPr="00C26353">
        <w:rPr>
          <w:rFonts w:ascii="Times New Roman" w:hAnsi="Times New Roman" w:cs="Times New Roman"/>
          <w:color w:val="000000" w:themeColor="text1"/>
          <w:sz w:val="24"/>
          <w:szCs w:val="24"/>
        </w:rPr>
        <w:t>C</w:t>
      </w:r>
      <w:r w:rsidR="00B74563" w:rsidRPr="00C26353">
        <w:rPr>
          <w:rFonts w:ascii="Times New Roman" w:hAnsi="Times New Roman" w:cs="Times New Roman"/>
          <w:color w:val="000000" w:themeColor="text1"/>
          <w:sz w:val="24"/>
          <w:szCs w:val="24"/>
        </w:rPr>
        <w:t>o</w:t>
      </w:r>
      <w:r w:rsidRPr="00C26353">
        <w:rPr>
          <w:rFonts w:ascii="Times New Roman" w:hAnsi="Times New Roman" w:cs="Times New Roman"/>
          <w:color w:val="000000" w:themeColor="text1"/>
          <w:sz w:val="24"/>
          <w:szCs w:val="24"/>
        </w:rPr>
        <w:t>E</w:t>
      </w:r>
      <w:proofErr w:type="spellEnd"/>
      <w:r w:rsidRPr="00C26353">
        <w:rPr>
          <w:rFonts w:ascii="Times New Roman" w:hAnsi="Times New Roman" w:cs="Times New Roman"/>
          <w:color w:val="000000" w:themeColor="text1"/>
          <w:sz w:val="24"/>
          <w:szCs w:val="24"/>
        </w:rPr>
        <w:t xml:space="preserve"> Convention on Human Rights and Biomedicine, with its supplementary protocol dating from 2002, is another legal instrument regarding transplantation and associated abuses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21827/5a86a79483992","ISSN":"2352-2674","abstract":"Organ trafficking is perhaps the most obscure form of human trafficking. It is an international problem with transnational dimensions and involves the intersection between the world of organized crime, impoverished organ donors, sick recipients and unscrupulous medical staff. This article starts out by exploring the global patterns of organ trafficking, highlighting the physical and psychological harm caused to victims. The statistics on organ transplants and patterns of organ trafficking as well as the social, economic and legal dimensions of this type of crime are examined. The article subsequently continues with a discussion of the domestic, regional and international legal and semi-legal instruments established to battle organ trafficking and reflects upon whether or not these instruments are effective in curtailing this growing problem. The article ends with a discussion of alternative approaches to deal with the problem of organ trafficking and makes a case for more problem-driven solutions, such as increased extra-legal measures, international cooperation and a focus upon the causes and victims of organ trafficking rather than focusing upon criminal law alone.","author":[{"dropping-particle":"","family":"Aronowitz","given":"Alexis A.","non-dropping-particle":"","parse-names":false,"suffix":""},{"dropping-particle":"","family":"Isitman","given":"Elif","non-dropping-particle":"","parse-names":false,"suffix":""}],"container-title":"Groningen Journal of International Law","id":"ITEM-1","issue":"2","issued":{"date-parts":[["2013"]]},"page":"73","title":"Trafficking of Human Beings for the Purpose of Organ Removal: Are (International) Legal Instruments Effective Measures to Eradicate the Practice?","type":"article-journal","volume":"1"},"uris":["http://www.mendeley.com/documents/?uuid=1e6d3e57-b2fb-4a3b-9a7e-275ff5b86c2c"]}],"mendeley":{"formattedCitation":"(57)","plainTextFormattedCitation":"(57)","previouslyFormattedCitation":"(57)"},"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57)</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 xml:space="preserve">However, when it comes to Africa, other than international laws, declarations and resolutions on organ and tissue transplantation by </w:t>
      </w:r>
      <w:r w:rsidR="00B74563" w:rsidRPr="00C26353">
        <w:rPr>
          <w:rFonts w:ascii="Times New Roman" w:hAnsi="Times New Roman" w:cs="Times New Roman"/>
          <w:color w:val="000000" w:themeColor="text1"/>
          <w:sz w:val="24"/>
          <w:szCs w:val="24"/>
        </w:rPr>
        <w:t xml:space="preserve">the </w:t>
      </w:r>
      <w:r w:rsidRPr="00C26353">
        <w:rPr>
          <w:rFonts w:ascii="Times New Roman" w:hAnsi="Times New Roman" w:cs="Times New Roman"/>
          <w:color w:val="000000" w:themeColor="text1"/>
          <w:sz w:val="24"/>
          <w:szCs w:val="24"/>
        </w:rPr>
        <w:t xml:space="preserve">WHO, and regional laws concerning human trafficking </w:t>
      </w:r>
      <w:r w:rsidRPr="00C26353">
        <w:rPr>
          <w:rFonts w:ascii="Times New Roman" w:hAnsi="Times New Roman" w:cs="Times New Roman"/>
          <w:color w:val="000000" w:themeColor="text1"/>
          <w:sz w:val="24"/>
          <w:szCs w:val="24"/>
        </w:rPr>
        <w:lastRenderedPageBreak/>
        <w:t xml:space="preserve">and children’s rights, there is no clearly stated convention or regulation addressing the issue of illegal transplantation, organ trade, and organ trafficking. Even in countries where there are international, regional, and domestic laws governing transplant tourism, the lack of strong political will </w:t>
      </w:r>
      <w:r w:rsidR="00B74563" w:rsidRPr="00C26353">
        <w:rPr>
          <w:rFonts w:ascii="Times New Roman" w:hAnsi="Times New Roman" w:cs="Times New Roman"/>
          <w:color w:val="000000" w:themeColor="text1"/>
          <w:sz w:val="24"/>
          <w:szCs w:val="24"/>
        </w:rPr>
        <w:t xml:space="preserve">from </w:t>
      </w:r>
      <w:r w:rsidRPr="00C26353">
        <w:rPr>
          <w:rFonts w:ascii="Times New Roman" w:hAnsi="Times New Roman" w:cs="Times New Roman"/>
          <w:color w:val="000000" w:themeColor="text1"/>
          <w:sz w:val="24"/>
          <w:szCs w:val="24"/>
        </w:rPr>
        <w:t xml:space="preserve">the government is the </w:t>
      </w:r>
      <w:r w:rsidR="00B74563" w:rsidRPr="00C26353">
        <w:rPr>
          <w:rFonts w:ascii="Times New Roman" w:hAnsi="Times New Roman" w:cs="Times New Roman"/>
          <w:color w:val="000000" w:themeColor="text1"/>
          <w:sz w:val="24"/>
          <w:szCs w:val="24"/>
        </w:rPr>
        <w:t xml:space="preserve">main </w:t>
      </w:r>
      <w:r w:rsidRPr="00C26353">
        <w:rPr>
          <w:rFonts w:ascii="Times New Roman" w:hAnsi="Times New Roman" w:cs="Times New Roman"/>
          <w:color w:val="000000" w:themeColor="text1"/>
          <w:sz w:val="24"/>
          <w:szCs w:val="24"/>
        </w:rPr>
        <w:t>reason for the existing illegal transplantations, organ trade, and trafficking. Thus, strong government willingness to formulate laws addressing transplantation and criminalization</w:t>
      </w:r>
      <w:r w:rsidR="00B74563"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and </w:t>
      </w:r>
      <w:r w:rsidR="00B74563" w:rsidRPr="00C26353">
        <w:rPr>
          <w:rFonts w:ascii="Times New Roman" w:hAnsi="Times New Roman" w:cs="Times New Roman"/>
          <w:color w:val="000000" w:themeColor="text1"/>
          <w:sz w:val="24"/>
          <w:szCs w:val="24"/>
        </w:rPr>
        <w:t>the</w:t>
      </w:r>
      <w:r w:rsidRPr="00C26353">
        <w:rPr>
          <w:rFonts w:ascii="Times New Roman" w:hAnsi="Times New Roman" w:cs="Times New Roman"/>
          <w:color w:val="000000" w:themeColor="text1"/>
          <w:sz w:val="24"/>
          <w:szCs w:val="24"/>
        </w:rPr>
        <w:t xml:space="preserve"> substant fin</w:t>
      </w:r>
      <w:r w:rsidR="00B74563" w:rsidRPr="00C26353">
        <w:rPr>
          <w:rFonts w:ascii="Times New Roman" w:hAnsi="Times New Roman" w:cs="Times New Roman"/>
          <w:color w:val="000000" w:themeColor="text1"/>
          <w:sz w:val="24"/>
          <w:szCs w:val="24"/>
        </w:rPr>
        <w:t>ing</w:t>
      </w:r>
      <w:r w:rsidRPr="00C26353">
        <w:rPr>
          <w:rFonts w:ascii="Times New Roman" w:hAnsi="Times New Roman" w:cs="Times New Roman"/>
          <w:color w:val="000000" w:themeColor="text1"/>
          <w:sz w:val="24"/>
          <w:szCs w:val="24"/>
        </w:rPr>
        <w:t xml:space="preserve"> of those who engage in such illegal transplant and organ trade are </w:t>
      </w:r>
      <w:r w:rsidR="00B74563" w:rsidRPr="00C26353">
        <w:rPr>
          <w:rFonts w:ascii="Times New Roman" w:hAnsi="Times New Roman" w:cs="Times New Roman"/>
          <w:color w:val="000000" w:themeColor="text1"/>
          <w:sz w:val="24"/>
          <w:szCs w:val="24"/>
        </w:rPr>
        <w:t xml:space="preserve">imperative </w:t>
      </w:r>
      <w:r w:rsidRPr="00C26353">
        <w:rPr>
          <w:rFonts w:ascii="Times New Roman" w:hAnsi="Times New Roman" w:cs="Times New Roman"/>
          <w:color w:val="000000" w:themeColor="text1"/>
          <w:sz w:val="24"/>
          <w:szCs w:val="24"/>
        </w:rPr>
        <w:t xml:space="preserve">to control organ trafficking. </w:t>
      </w:r>
    </w:p>
    <w:p w:rsidR="00461BEA" w:rsidRPr="00C26353" w:rsidRDefault="00461BEA" w:rsidP="0029583E">
      <w:pPr>
        <w:pStyle w:val="ListParagraph"/>
        <w:numPr>
          <w:ilvl w:val="0"/>
          <w:numId w:val="4"/>
        </w:numPr>
        <w:spacing w:line="240" w:lineRule="auto"/>
        <w:jc w:val="both"/>
        <w:rPr>
          <w:rFonts w:ascii="Times New Roman" w:hAnsi="Times New Roman" w:cs="Times New Roman"/>
          <w:b/>
          <w:bCs/>
          <w:color w:val="000000" w:themeColor="text1"/>
          <w:sz w:val="24"/>
          <w:szCs w:val="24"/>
        </w:rPr>
      </w:pPr>
      <w:r w:rsidRPr="00C26353">
        <w:rPr>
          <w:rFonts w:ascii="Times New Roman" w:hAnsi="Times New Roman" w:cs="Times New Roman"/>
          <w:b/>
          <w:bCs/>
          <w:color w:val="000000" w:themeColor="text1"/>
          <w:sz w:val="24"/>
          <w:szCs w:val="24"/>
        </w:rPr>
        <w:t xml:space="preserve">Towards </w:t>
      </w:r>
      <w:r w:rsidR="00B74563" w:rsidRPr="00C26353">
        <w:rPr>
          <w:rFonts w:ascii="Times New Roman" w:hAnsi="Times New Roman" w:cs="Times New Roman"/>
          <w:b/>
          <w:bCs/>
          <w:color w:val="000000" w:themeColor="text1"/>
          <w:sz w:val="24"/>
          <w:szCs w:val="24"/>
        </w:rPr>
        <w:t xml:space="preserve">a </w:t>
      </w:r>
      <w:r w:rsidRPr="00C26353">
        <w:rPr>
          <w:rFonts w:ascii="Times New Roman" w:hAnsi="Times New Roman" w:cs="Times New Roman"/>
          <w:b/>
          <w:bCs/>
          <w:color w:val="000000" w:themeColor="text1"/>
          <w:sz w:val="24"/>
          <w:szCs w:val="24"/>
        </w:rPr>
        <w:t xml:space="preserve">Pan-African </w:t>
      </w:r>
      <w:bookmarkStart w:id="15" w:name="_Hlk60657875"/>
      <w:r w:rsidRPr="00C26353">
        <w:rPr>
          <w:rFonts w:ascii="Times New Roman" w:hAnsi="Times New Roman" w:cs="Times New Roman"/>
          <w:b/>
          <w:bCs/>
          <w:color w:val="000000" w:themeColor="text1"/>
          <w:sz w:val="24"/>
          <w:szCs w:val="24"/>
        </w:rPr>
        <w:t>Transplant Registry</w:t>
      </w:r>
      <w:bookmarkEnd w:id="15"/>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 xml:space="preserve">The long-term mechanism to handle illicit organ transplant, trade, and trafficking in Africa is establishing a </w:t>
      </w:r>
      <w:r w:rsidR="00E744E8" w:rsidRPr="00C26353">
        <w:rPr>
          <w:rFonts w:ascii="Times New Roman" w:hAnsi="Times New Roman" w:cs="Times New Roman"/>
          <w:color w:val="000000" w:themeColor="text1"/>
          <w:sz w:val="24"/>
          <w:szCs w:val="24"/>
        </w:rPr>
        <w:t>p</w:t>
      </w:r>
      <w:r w:rsidRPr="00C26353">
        <w:rPr>
          <w:rFonts w:ascii="Times New Roman" w:hAnsi="Times New Roman" w:cs="Times New Roman"/>
          <w:color w:val="000000" w:themeColor="text1"/>
          <w:sz w:val="24"/>
          <w:szCs w:val="24"/>
        </w:rPr>
        <w:t xml:space="preserve">an-African transplant registry system. Considering Africa’s situation, most countries do not have central organ registry systems. In fact, </w:t>
      </w:r>
      <w:r w:rsidR="00E744E8" w:rsidRPr="00C26353">
        <w:rPr>
          <w:rFonts w:ascii="Times New Roman" w:hAnsi="Times New Roman" w:cs="Times New Roman"/>
          <w:color w:val="000000" w:themeColor="text1"/>
          <w:sz w:val="24"/>
          <w:szCs w:val="24"/>
        </w:rPr>
        <w:t xml:space="preserve">the </w:t>
      </w:r>
      <w:r w:rsidRPr="00C26353">
        <w:rPr>
          <w:rFonts w:ascii="Times New Roman" w:hAnsi="Times New Roman" w:cs="Times New Roman"/>
          <w:color w:val="000000" w:themeColor="text1"/>
          <w:sz w:val="24"/>
          <w:szCs w:val="24"/>
        </w:rPr>
        <w:t>establish</w:t>
      </w:r>
      <w:r w:rsidR="00E744E8" w:rsidRPr="00C26353">
        <w:rPr>
          <w:rFonts w:ascii="Times New Roman" w:hAnsi="Times New Roman" w:cs="Times New Roman"/>
          <w:color w:val="000000" w:themeColor="text1"/>
          <w:sz w:val="24"/>
          <w:szCs w:val="24"/>
        </w:rPr>
        <w:t>ment of</w:t>
      </w:r>
      <w:r w:rsidRPr="00C26353">
        <w:rPr>
          <w:rFonts w:ascii="Times New Roman" w:hAnsi="Times New Roman" w:cs="Times New Roman"/>
          <w:color w:val="000000" w:themeColor="text1"/>
          <w:sz w:val="24"/>
          <w:szCs w:val="24"/>
        </w:rPr>
        <w:t xml:space="preserve"> a continental Africa Renal Registry has recently taken off.</w:t>
      </w:r>
      <w:r w:rsidRPr="00172D7A">
        <w:rPr>
          <w:rFonts w:ascii="Times New Roman" w:hAnsi="Times New Roman" w:cs="Times New Roman"/>
          <w:color w:val="000000" w:themeColor="text1"/>
          <w:sz w:val="24"/>
          <w:szCs w:val="24"/>
        </w:rPr>
        <w:t xml:space="preserve"> </w:t>
      </w:r>
      <w:r w:rsidRPr="00C26353">
        <w:rPr>
          <w:rFonts w:ascii="Times New Roman" w:hAnsi="Times New Roman" w:cs="Times New Roman"/>
          <w:color w:val="000000" w:themeColor="text1"/>
          <w:sz w:val="24"/>
          <w:szCs w:val="24"/>
        </w:rPr>
        <w:t xml:space="preserve">In March 2015, the African </w:t>
      </w:r>
      <w:r w:rsidR="00E744E8" w:rsidRPr="00C26353">
        <w:rPr>
          <w:rFonts w:ascii="Times New Roman" w:hAnsi="Times New Roman" w:cs="Times New Roman"/>
          <w:color w:val="000000" w:themeColor="text1"/>
          <w:sz w:val="24"/>
          <w:szCs w:val="24"/>
        </w:rPr>
        <w:t>R</w:t>
      </w:r>
      <w:r w:rsidRPr="00C26353">
        <w:rPr>
          <w:rFonts w:ascii="Times New Roman" w:hAnsi="Times New Roman" w:cs="Times New Roman"/>
          <w:color w:val="000000" w:themeColor="text1"/>
          <w:sz w:val="24"/>
          <w:szCs w:val="24"/>
        </w:rPr>
        <w:t xml:space="preserve">enal </w:t>
      </w:r>
      <w:r w:rsidR="00E744E8" w:rsidRPr="00C26353">
        <w:rPr>
          <w:rFonts w:ascii="Times New Roman" w:hAnsi="Times New Roman" w:cs="Times New Roman"/>
          <w:color w:val="000000" w:themeColor="text1"/>
          <w:sz w:val="24"/>
          <w:szCs w:val="24"/>
        </w:rPr>
        <w:t>A</w:t>
      </w:r>
      <w:r w:rsidRPr="00C26353">
        <w:rPr>
          <w:rFonts w:ascii="Times New Roman" w:hAnsi="Times New Roman" w:cs="Times New Roman"/>
          <w:color w:val="000000" w:themeColor="text1"/>
          <w:sz w:val="24"/>
          <w:szCs w:val="24"/>
        </w:rPr>
        <w:t xml:space="preserve">ssociation of </w:t>
      </w:r>
      <w:r w:rsidR="00E744E8" w:rsidRPr="00C26353">
        <w:rPr>
          <w:rFonts w:ascii="Times New Roman" w:hAnsi="Times New Roman" w:cs="Times New Roman"/>
          <w:color w:val="000000" w:themeColor="text1"/>
          <w:sz w:val="24"/>
          <w:szCs w:val="24"/>
        </w:rPr>
        <w:t>N</w:t>
      </w:r>
      <w:r w:rsidRPr="00C26353">
        <w:rPr>
          <w:rFonts w:ascii="Times New Roman" w:hAnsi="Times New Roman" w:cs="Times New Roman"/>
          <w:color w:val="000000" w:themeColor="text1"/>
          <w:sz w:val="24"/>
          <w:szCs w:val="24"/>
        </w:rPr>
        <w:t xml:space="preserve">ephrologists (AFRAN) organized a workshop for African nephrologists and decided to establish an African Renal Registry for the first time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93/ckj/sfv122","ISSN":"20488513","abstract":"There is a dearth of data on end-stage renal disease (ESRD) in Africa. Several national renal registries have been established but have not been sustainable because of resource limitations. The African Association of Nephrology (AFRAN) and the African Paediatric Nephrology Association (AFPNA) recognize the importance of good registry data and plan to establish an African Renal Registry. This article reviews the elements needed for a successful renal registry and gives an overview of renal registries in developed and developing countries, with the emphasis on Africa. It then discusses the proposed African Renal Registry and the first steps towards its implementation. A registry requires a clear purpose, and agreement on inclusion and exclusion criteria, the dataset and the data dictionary. Ethical issues, data ownership and access, the dissemination of findings and funding must all be considered. Well-documented processes should guide data collection and ensure data quality. The ERAEDTA Registry is the world's oldest renal registry. In Africa, registry data have been published mainly by North African countries, starting with Egypt and Tunisia in 1975. However, in recent years no African country has regularly reported national registry data. A shared renal registry would provide participating countries with a reliable technology platform and a common data dictionary to facilitate joint analyses and comparisons. In March 2015, AFRAN organized a registry workshop for African nephrologists and then took the decision to establish, for the first time, an African Renal Registry. In conclusion, African nephrologists have decided to establish a continental renal registry. This initiative could make a substantial impact on the practice of nephrology and the provision of services for adults and children with ESRD in many African countries.","author":[{"dropping-particle":"","family":"Davids","given":"M. Razeen","non-dropping-particle":"","parse-names":false,"suffix":""},{"dropping-particle":"","family":"Eastwood","given":"John B.","non-dropping-particle":"","parse-names":false,"suffix":""},{"dropping-particle":"","family":"Selwood","given":"Neville H.","non-dropping-particle":"","parse-names":false,"suffix":""},{"dropping-particle":"","family":"Arogundade","given":"Fatiu A.","non-dropping-particle":"","parse-names":false,"suffix":""},{"dropping-particle":"","family":"Ashuntantang","given":"Gloria","non-dropping-particle":"","parse-names":false,"suffix":""},{"dropping-particle":"","family":"Gharbi","given":"Mohammed Benghanem","non-dropping-particle":"","parse-names":false,"suffix":""},{"dropping-particle":"","family":"Jarraya","given":"Faiçal","non-dropping-particle":"","parse-names":false,"suffix":""},{"dropping-particle":"","family":"MacPhee","given":"Iain A.M.","non-dropping-particle":"","parse-names":false,"suffix":""},{"dropping-particle":"","family":"McCulloch","given":"Mignon","non-dropping-particle":"","parse-names":false,"suffix":""},{"dropping-particle":"","family":"Plange-Rhule","given":"Jacob","non-dropping-particle":"","parse-names":false,"suffix":""},{"dropping-particle":"","family":"Swanepoel","given":"Charles R.","non-dropping-particle":"","parse-names":false,"suffix":""},{"dropping-particle":"","family":"Adu","given":"Dwomoa","non-dropping-particle":"","parse-names":false,"suffix":""}],"container-title":"Clinical Kidney Journal","id":"ITEM-1","issue":"1","issued":{"date-parts":[["2016"]]},"page":"162-167","title":"A renal registry for Africa: First steps","type":"article-journal","volume":"9"},"uris":["http://www.mendeley.com/documents/?uuid=38560e9f-268e-461d-940e-96dcee7bf1cc"]}],"mendeley":{"formattedCitation":"(58)","plainTextFormattedCitation":"(58)","previouslyFormattedCitation":"(58)"},"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58)</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Broadening this insight and establishing a </w:t>
      </w:r>
      <w:r w:rsidR="00E744E8" w:rsidRPr="00C26353">
        <w:rPr>
          <w:rFonts w:ascii="Times New Roman" w:hAnsi="Times New Roman" w:cs="Times New Roman"/>
          <w:color w:val="000000" w:themeColor="text1"/>
          <w:sz w:val="24"/>
          <w:szCs w:val="24"/>
        </w:rPr>
        <w:t>p</w:t>
      </w:r>
      <w:r w:rsidRPr="00C26353">
        <w:rPr>
          <w:rFonts w:ascii="Times New Roman" w:hAnsi="Times New Roman" w:cs="Times New Roman"/>
          <w:color w:val="000000" w:themeColor="text1"/>
          <w:sz w:val="24"/>
          <w:szCs w:val="24"/>
        </w:rPr>
        <w:t xml:space="preserve">an-African transplant registry is </w:t>
      </w:r>
      <w:r w:rsidR="00E744E8" w:rsidRPr="00C26353">
        <w:rPr>
          <w:rFonts w:ascii="Times New Roman" w:hAnsi="Times New Roman" w:cs="Times New Roman"/>
          <w:color w:val="000000" w:themeColor="text1"/>
          <w:sz w:val="24"/>
          <w:szCs w:val="24"/>
        </w:rPr>
        <w:t xml:space="preserve">important </w:t>
      </w:r>
      <w:r w:rsidRPr="00C26353">
        <w:rPr>
          <w:rFonts w:ascii="Times New Roman" w:hAnsi="Times New Roman" w:cs="Times New Roman"/>
          <w:color w:val="000000" w:themeColor="text1"/>
          <w:sz w:val="24"/>
          <w:szCs w:val="24"/>
        </w:rPr>
        <w:t xml:space="preserve">to control organ trafficking. This system can be designed through a record of transplant centers, patients, donors, available organs, and transplantations in the continent. </w:t>
      </w:r>
    </w:p>
    <w:p w:rsidR="00461BEA" w:rsidRPr="00C26353" w:rsidRDefault="00E744E8"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A p</w:t>
      </w:r>
      <w:r w:rsidR="00461BEA" w:rsidRPr="00C26353">
        <w:rPr>
          <w:rFonts w:ascii="Times New Roman" w:hAnsi="Times New Roman" w:cs="Times New Roman"/>
          <w:color w:val="000000" w:themeColor="text1"/>
          <w:sz w:val="24"/>
          <w:szCs w:val="24"/>
        </w:rPr>
        <w:t xml:space="preserve">an-African transplant registry system will help organize a task force and regional units, especially in the migrant areas, to control transnational illegal organ trade and trafficking. </w:t>
      </w:r>
      <w:r w:rsidRPr="00C26353">
        <w:rPr>
          <w:rFonts w:ascii="Times New Roman" w:hAnsi="Times New Roman" w:cs="Times New Roman"/>
          <w:color w:val="000000" w:themeColor="text1"/>
          <w:sz w:val="24"/>
          <w:szCs w:val="24"/>
        </w:rPr>
        <w:t>Today</w:t>
      </w:r>
      <w:r w:rsidR="00461BEA" w:rsidRPr="00C26353">
        <w:rPr>
          <w:rFonts w:ascii="Times New Roman" w:hAnsi="Times New Roman" w:cs="Times New Roman"/>
          <w:color w:val="000000" w:themeColor="text1"/>
          <w:sz w:val="24"/>
          <w:szCs w:val="24"/>
        </w:rPr>
        <w:t>, integrating Africa through trade and investment is a top priority of the continent. Regional economic integration and attempt</w:t>
      </w:r>
      <w:r w:rsidR="001E1B9E" w:rsidRPr="00C26353">
        <w:rPr>
          <w:rFonts w:ascii="Times New Roman" w:hAnsi="Times New Roman" w:cs="Times New Roman"/>
          <w:color w:val="000000" w:themeColor="text1"/>
          <w:sz w:val="24"/>
          <w:szCs w:val="24"/>
        </w:rPr>
        <w:t>s</w:t>
      </w:r>
      <w:r w:rsidR="00461BEA" w:rsidRPr="00C26353">
        <w:rPr>
          <w:rFonts w:ascii="Times New Roman" w:hAnsi="Times New Roman" w:cs="Times New Roman"/>
          <w:color w:val="000000" w:themeColor="text1"/>
          <w:sz w:val="24"/>
          <w:szCs w:val="24"/>
        </w:rPr>
        <w:t xml:space="preserve"> to unite African countries economically </w:t>
      </w:r>
      <w:r w:rsidR="001E1B9E" w:rsidRPr="00C26353">
        <w:rPr>
          <w:rFonts w:ascii="Times New Roman" w:hAnsi="Times New Roman" w:cs="Times New Roman"/>
          <w:color w:val="000000" w:themeColor="text1"/>
          <w:sz w:val="24"/>
          <w:szCs w:val="24"/>
        </w:rPr>
        <w:t xml:space="preserve">are </w:t>
      </w:r>
      <w:r w:rsidR="00461BEA" w:rsidRPr="00C26353">
        <w:rPr>
          <w:rFonts w:ascii="Times New Roman" w:hAnsi="Times New Roman" w:cs="Times New Roman"/>
          <w:color w:val="000000" w:themeColor="text1"/>
          <w:sz w:val="24"/>
          <w:szCs w:val="24"/>
        </w:rPr>
        <w:t>under</w:t>
      </w:r>
      <w:r w:rsidR="001E1B9E" w:rsidRPr="00C26353">
        <w:rPr>
          <w:rFonts w:ascii="Times New Roman" w:hAnsi="Times New Roman" w:cs="Times New Roman"/>
          <w:color w:val="000000" w:themeColor="text1"/>
          <w:sz w:val="24"/>
          <w:szCs w:val="24"/>
        </w:rPr>
        <w:t>way</w:t>
      </w:r>
      <w:r w:rsidR="00461BEA" w:rsidRPr="00C26353">
        <w:rPr>
          <w:rFonts w:ascii="Times New Roman" w:hAnsi="Times New Roman" w:cs="Times New Roman"/>
          <w:color w:val="000000" w:themeColor="text1"/>
          <w:sz w:val="24"/>
          <w:szCs w:val="24"/>
        </w:rPr>
        <w:t xml:space="preserve"> in West and East Africa. However, integrating </w:t>
      </w:r>
      <w:r w:rsidR="001E1B9E" w:rsidRPr="00C26353">
        <w:rPr>
          <w:rFonts w:ascii="Times New Roman" w:hAnsi="Times New Roman" w:cs="Times New Roman"/>
          <w:color w:val="000000" w:themeColor="text1"/>
          <w:sz w:val="24"/>
          <w:szCs w:val="24"/>
        </w:rPr>
        <w:t>the</w:t>
      </w:r>
      <w:r w:rsidR="00461BEA" w:rsidRPr="00C26353">
        <w:rPr>
          <w:rFonts w:ascii="Times New Roman" w:hAnsi="Times New Roman" w:cs="Times New Roman"/>
          <w:color w:val="000000" w:themeColor="text1"/>
          <w:sz w:val="24"/>
          <w:szCs w:val="24"/>
        </w:rPr>
        <w:t xml:space="preserve"> use </w:t>
      </w:r>
      <w:r w:rsidR="001E1B9E" w:rsidRPr="00C26353">
        <w:rPr>
          <w:rFonts w:ascii="Times New Roman" w:hAnsi="Times New Roman" w:cs="Times New Roman"/>
          <w:color w:val="000000" w:themeColor="text1"/>
          <w:sz w:val="24"/>
          <w:szCs w:val="24"/>
        </w:rPr>
        <w:t xml:space="preserve">of </w:t>
      </w:r>
      <w:r w:rsidR="00461BEA" w:rsidRPr="00C26353">
        <w:rPr>
          <w:rFonts w:ascii="Times New Roman" w:hAnsi="Times New Roman" w:cs="Times New Roman"/>
          <w:color w:val="000000" w:themeColor="text1"/>
          <w:sz w:val="24"/>
          <w:szCs w:val="24"/>
        </w:rPr>
        <w:t xml:space="preserve">available medical resources, health professionals, and technical knowledge </w:t>
      </w:r>
      <w:r w:rsidR="001E1B9E" w:rsidRPr="00C26353">
        <w:rPr>
          <w:rFonts w:ascii="Times New Roman" w:hAnsi="Times New Roman" w:cs="Times New Roman"/>
          <w:color w:val="000000" w:themeColor="text1"/>
          <w:sz w:val="24"/>
          <w:szCs w:val="24"/>
        </w:rPr>
        <w:t xml:space="preserve">has </w:t>
      </w:r>
      <w:r w:rsidR="00461BEA" w:rsidRPr="00C26353">
        <w:rPr>
          <w:rFonts w:ascii="Times New Roman" w:hAnsi="Times New Roman" w:cs="Times New Roman"/>
          <w:color w:val="000000" w:themeColor="text1"/>
          <w:sz w:val="24"/>
          <w:szCs w:val="24"/>
        </w:rPr>
        <w:t xml:space="preserve">not yet </w:t>
      </w:r>
      <w:r w:rsidR="001E1B9E" w:rsidRPr="00C26353">
        <w:rPr>
          <w:rFonts w:ascii="Times New Roman" w:hAnsi="Times New Roman" w:cs="Times New Roman"/>
          <w:color w:val="000000" w:themeColor="text1"/>
          <w:sz w:val="24"/>
          <w:szCs w:val="24"/>
        </w:rPr>
        <w:t>been placed on the</w:t>
      </w:r>
      <w:r w:rsidR="00461BEA" w:rsidRPr="00C26353">
        <w:rPr>
          <w:rFonts w:ascii="Times New Roman" w:hAnsi="Times New Roman" w:cs="Times New Roman"/>
          <w:color w:val="000000" w:themeColor="text1"/>
          <w:sz w:val="24"/>
          <w:szCs w:val="24"/>
        </w:rPr>
        <w:t xml:space="preserve"> agenda of the African Union (AU) </w:t>
      </w:r>
      <w:r w:rsidR="001E1B9E" w:rsidRPr="00C26353">
        <w:rPr>
          <w:rFonts w:ascii="Times New Roman" w:hAnsi="Times New Roman" w:cs="Times New Roman"/>
          <w:color w:val="000000" w:themeColor="text1"/>
          <w:sz w:val="24"/>
          <w:szCs w:val="24"/>
        </w:rPr>
        <w:t xml:space="preserve">or </w:t>
      </w:r>
      <w:r w:rsidR="00461BEA" w:rsidRPr="00C26353">
        <w:rPr>
          <w:rFonts w:ascii="Times New Roman" w:hAnsi="Times New Roman" w:cs="Times New Roman"/>
          <w:color w:val="000000" w:themeColor="text1"/>
          <w:sz w:val="24"/>
          <w:szCs w:val="24"/>
        </w:rPr>
        <w:t xml:space="preserve">other regional organizations. Some countries (such as South Africa, Tunisia, and Algeria) have advanced medical resources to offer transplantation options for patients from other countries. However, most patients who need transplantation in the region either die without having a transplant or go to Asia, the Middle East, </w:t>
      </w:r>
      <w:r w:rsidR="001E1B9E" w:rsidRPr="00C26353">
        <w:rPr>
          <w:rFonts w:ascii="Times New Roman" w:hAnsi="Times New Roman" w:cs="Times New Roman"/>
          <w:color w:val="000000" w:themeColor="text1"/>
          <w:sz w:val="24"/>
          <w:szCs w:val="24"/>
        </w:rPr>
        <w:t xml:space="preserve">or </w:t>
      </w:r>
      <w:r w:rsidR="00461BEA" w:rsidRPr="00C26353">
        <w:rPr>
          <w:rFonts w:ascii="Times New Roman" w:hAnsi="Times New Roman" w:cs="Times New Roman"/>
          <w:color w:val="000000" w:themeColor="text1"/>
          <w:sz w:val="24"/>
          <w:szCs w:val="24"/>
        </w:rPr>
        <w:t xml:space="preserve">European countries to </w:t>
      </w:r>
      <w:r w:rsidR="001E1B9E" w:rsidRPr="00C26353">
        <w:rPr>
          <w:rFonts w:ascii="Times New Roman" w:hAnsi="Times New Roman" w:cs="Times New Roman"/>
          <w:color w:val="000000" w:themeColor="text1"/>
          <w:sz w:val="24"/>
          <w:szCs w:val="24"/>
        </w:rPr>
        <w:t xml:space="preserve">receive </w:t>
      </w:r>
      <w:r w:rsidR="00461BEA" w:rsidRPr="00C26353">
        <w:rPr>
          <w:rFonts w:ascii="Times New Roman" w:hAnsi="Times New Roman" w:cs="Times New Roman"/>
          <w:color w:val="000000" w:themeColor="text1"/>
          <w:sz w:val="24"/>
          <w:szCs w:val="24"/>
        </w:rPr>
        <w:t xml:space="preserve">treatment. In addition to the absence of </w:t>
      </w:r>
      <w:r w:rsidR="001E1B9E" w:rsidRPr="00C26353">
        <w:rPr>
          <w:rFonts w:ascii="Times New Roman" w:hAnsi="Times New Roman" w:cs="Times New Roman"/>
          <w:color w:val="000000" w:themeColor="text1"/>
          <w:sz w:val="24"/>
          <w:szCs w:val="24"/>
        </w:rPr>
        <w:t xml:space="preserve">a </w:t>
      </w:r>
      <w:r w:rsidR="00461BEA" w:rsidRPr="00C26353">
        <w:rPr>
          <w:rFonts w:ascii="Times New Roman" w:hAnsi="Times New Roman" w:cs="Times New Roman"/>
          <w:color w:val="000000" w:themeColor="text1"/>
          <w:sz w:val="24"/>
          <w:szCs w:val="24"/>
        </w:rPr>
        <w:t xml:space="preserve">cooperative use of the region’s medical resources, there is no common security front and legal control against trafficking in organs </w:t>
      </w:r>
      <w:r w:rsidR="001E1B9E" w:rsidRPr="00C26353">
        <w:rPr>
          <w:rFonts w:ascii="Times New Roman" w:hAnsi="Times New Roman" w:cs="Times New Roman"/>
          <w:color w:val="000000" w:themeColor="text1"/>
          <w:sz w:val="24"/>
          <w:szCs w:val="24"/>
        </w:rPr>
        <w:t>o</w:t>
      </w:r>
      <w:r w:rsidR="00461BEA" w:rsidRPr="00C26353">
        <w:rPr>
          <w:rFonts w:ascii="Times New Roman" w:hAnsi="Times New Roman" w:cs="Times New Roman"/>
          <w:color w:val="000000" w:themeColor="text1"/>
          <w:sz w:val="24"/>
          <w:szCs w:val="24"/>
        </w:rPr>
        <w:t xml:space="preserve">n the continent. </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 xml:space="preserve">Establishing a </w:t>
      </w:r>
      <w:r w:rsidR="001E1B9E" w:rsidRPr="00C26353">
        <w:rPr>
          <w:rFonts w:ascii="Times New Roman" w:hAnsi="Times New Roman" w:cs="Times New Roman"/>
          <w:color w:val="000000" w:themeColor="text1"/>
          <w:sz w:val="24"/>
          <w:szCs w:val="24"/>
        </w:rPr>
        <w:t>p</w:t>
      </w:r>
      <w:r w:rsidRPr="00C26353">
        <w:rPr>
          <w:rFonts w:ascii="Times New Roman" w:hAnsi="Times New Roman" w:cs="Times New Roman"/>
          <w:color w:val="000000" w:themeColor="text1"/>
          <w:sz w:val="24"/>
          <w:szCs w:val="24"/>
        </w:rPr>
        <w:t xml:space="preserve">an-African organ registry system at the continent level is </w:t>
      </w:r>
      <w:r w:rsidR="001E1B9E" w:rsidRPr="00C26353">
        <w:rPr>
          <w:rFonts w:ascii="Times New Roman" w:hAnsi="Times New Roman" w:cs="Times New Roman"/>
          <w:color w:val="000000" w:themeColor="text1"/>
          <w:sz w:val="24"/>
          <w:szCs w:val="24"/>
        </w:rPr>
        <w:t xml:space="preserve">important in order </w:t>
      </w:r>
      <w:r w:rsidRPr="00C26353">
        <w:rPr>
          <w:rFonts w:ascii="Times New Roman" w:hAnsi="Times New Roman" w:cs="Times New Roman"/>
          <w:color w:val="000000" w:themeColor="text1"/>
          <w:sz w:val="24"/>
          <w:szCs w:val="24"/>
        </w:rPr>
        <w:t>to cooperatively use the available medical supplies, professionals, and organs in the region</w:t>
      </w:r>
      <w:r w:rsidR="001E1B9E"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w:t>
      </w:r>
      <w:r w:rsidR="001E1B9E" w:rsidRPr="00C26353">
        <w:rPr>
          <w:rFonts w:ascii="Times New Roman" w:hAnsi="Times New Roman" w:cs="Times New Roman"/>
          <w:color w:val="000000" w:themeColor="text1"/>
          <w:sz w:val="24"/>
          <w:szCs w:val="24"/>
        </w:rPr>
        <w:t xml:space="preserve">as well as </w:t>
      </w:r>
      <w:r w:rsidRPr="00C26353">
        <w:rPr>
          <w:rFonts w:ascii="Times New Roman" w:hAnsi="Times New Roman" w:cs="Times New Roman"/>
          <w:color w:val="000000" w:themeColor="text1"/>
          <w:sz w:val="24"/>
          <w:szCs w:val="24"/>
        </w:rPr>
        <w:t xml:space="preserve">establishing a universal legal instrument. </w:t>
      </w:r>
      <w:r w:rsidR="001E1B9E" w:rsidRPr="00C26353">
        <w:rPr>
          <w:rFonts w:ascii="Times New Roman" w:hAnsi="Times New Roman" w:cs="Times New Roman"/>
          <w:color w:val="000000" w:themeColor="text1"/>
          <w:sz w:val="24"/>
          <w:szCs w:val="24"/>
        </w:rPr>
        <w:t>A</w:t>
      </w:r>
      <w:r w:rsidRPr="00C26353">
        <w:rPr>
          <w:rFonts w:ascii="Times New Roman" w:hAnsi="Times New Roman" w:cs="Times New Roman"/>
          <w:color w:val="000000" w:themeColor="text1"/>
          <w:sz w:val="24"/>
          <w:szCs w:val="24"/>
        </w:rPr>
        <w:t xml:space="preserve">s Miller argues, </w:t>
      </w:r>
      <w:r w:rsidR="001E1B9E" w:rsidRPr="00C26353">
        <w:rPr>
          <w:rFonts w:ascii="Times New Roman" w:hAnsi="Times New Roman" w:cs="Times New Roman"/>
          <w:color w:val="000000" w:themeColor="text1"/>
          <w:sz w:val="24"/>
          <w:szCs w:val="24"/>
        </w:rPr>
        <w:t>a p</w:t>
      </w:r>
      <w:r w:rsidRPr="00C26353">
        <w:rPr>
          <w:rFonts w:ascii="Times New Roman" w:hAnsi="Times New Roman" w:cs="Times New Roman"/>
          <w:color w:val="000000" w:themeColor="text1"/>
          <w:sz w:val="24"/>
          <w:szCs w:val="24"/>
        </w:rPr>
        <w:t xml:space="preserve">an-African Transplant Registry can serve as institutionalized power for Africans to decide </w:t>
      </w:r>
      <w:r w:rsidR="001E1B9E" w:rsidRPr="00C26353">
        <w:rPr>
          <w:rFonts w:ascii="Times New Roman" w:hAnsi="Times New Roman" w:cs="Times New Roman"/>
          <w:color w:val="000000" w:themeColor="text1"/>
          <w:sz w:val="24"/>
          <w:szCs w:val="24"/>
        </w:rPr>
        <w:t xml:space="preserve">on </w:t>
      </w:r>
      <w:r w:rsidRPr="00C26353">
        <w:rPr>
          <w:rFonts w:ascii="Times New Roman" w:hAnsi="Times New Roman" w:cs="Times New Roman"/>
          <w:color w:val="000000" w:themeColor="text1"/>
          <w:sz w:val="24"/>
          <w:szCs w:val="24"/>
        </w:rPr>
        <w:t xml:space="preserve">the price of immunosuppressive drugs and develop </w:t>
      </w:r>
      <w:r w:rsidR="001E1B9E" w:rsidRPr="00C26353">
        <w:rPr>
          <w:rFonts w:ascii="Times New Roman" w:hAnsi="Times New Roman" w:cs="Times New Roman"/>
          <w:color w:val="000000" w:themeColor="text1"/>
          <w:sz w:val="24"/>
          <w:szCs w:val="24"/>
        </w:rPr>
        <w:t xml:space="preserve">a </w:t>
      </w:r>
      <w:r w:rsidRPr="00C26353">
        <w:rPr>
          <w:rFonts w:ascii="Times New Roman" w:hAnsi="Times New Roman" w:cs="Times New Roman"/>
          <w:color w:val="000000" w:themeColor="text1"/>
          <w:sz w:val="24"/>
          <w:szCs w:val="24"/>
        </w:rPr>
        <w:t xml:space="preserve">center of excellence </w:t>
      </w:r>
      <w:r w:rsidR="001E1B9E" w:rsidRPr="00C26353">
        <w:rPr>
          <w:rFonts w:ascii="Times New Roman" w:hAnsi="Times New Roman" w:cs="Times New Roman"/>
          <w:color w:val="000000" w:themeColor="text1"/>
          <w:sz w:val="24"/>
          <w:szCs w:val="24"/>
        </w:rPr>
        <w:t>o</w:t>
      </w:r>
      <w:r w:rsidRPr="00C26353">
        <w:rPr>
          <w:rFonts w:ascii="Times New Roman" w:hAnsi="Times New Roman" w:cs="Times New Roman"/>
          <w:color w:val="000000" w:themeColor="text1"/>
          <w:sz w:val="24"/>
          <w:szCs w:val="24"/>
        </w:rPr>
        <w:t xml:space="preserve">n the continent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5414/CNP86S125","ISSN":"03010430","abstract":"Africa is underdeveloped in terms of treatment options for patients with end-stage renal failure. Economic growth and corresponding increases in health expenditures in the African region mean that we can confidently anticipate increased demand for organ transplantation within the region over the next few years. Renal failure in Africa occurs mainly due to glomerular nephropathies, hypertension, diabetes, and HIV. For the subset of the population that might be considered medically suitable for transplantation, demand for transplantation is tightly constrained by the availability of specialist physicians and surgeons, pathology facilities, capacity to achieve acceptable graft outcomes, cultural and religious attitudes towards organ donation, trust in the health system, and the extent to which patients are able to meet the costs of surgery and ongoing immunosuppression. There are currently several countries in Africa which are building up living-related-donor transplantation. Active living-donor transplantation already takes place in South Africa, Tunisia, and Sudan, but deceased donation is only available in South Africa. Whereas living-donor transplantation might be successfully driven by a motivated individual and a single institution, deceased-donor transplantation requires dialysis programs, tissue typing and crossmatching facilities, an organ procurement program, an on-call surgical team, capacity to fund this infrastructure, and an appropriate legislative framework. A significant and recurring barrier to transplantation in the African region is the high cost of transplantation and follow-up care, and, in particular, the cost of maintenance immunosuppression. A positive environment that could potentially change this scenario will have to include governmental funding, academic support to clinicians as well as a legislative framework, which is still needed in many African countries.","author":[{"dropping-particle":"","family":"Muller","given":"Elmi","non-dropping-particle":"","parse-names":false,"suffix":""}],"container-title":"Clinical Nephrology","id":"ITEM-1","issued":{"date-parts":[["2016"]]},"page":"90-95","title":"Transplantation in Africa - an overview","type":"article-journal","volume":"86"},"uris":["http://www.mendeley.com/documents/?uuid=8f645d11-8f8b-411e-bf3b-9304b75d4e06"]}],"mendeley":{"formattedCitation":"(5)","plainTextFormattedCitation":"(5)","previouslyFormattedCitation":"(5)"},"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5)</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The system </w:t>
      </w:r>
      <w:r w:rsidR="001E1B9E" w:rsidRPr="00C26353">
        <w:rPr>
          <w:rFonts w:ascii="Times New Roman" w:hAnsi="Times New Roman" w:cs="Times New Roman"/>
          <w:color w:val="000000" w:themeColor="text1"/>
          <w:sz w:val="24"/>
          <w:szCs w:val="24"/>
        </w:rPr>
        <w:t xml:space="preserve">can </w:t>
      </w:r>
      <w:r w:rsidRPr="00C26353">
        <w:rPr>
          <w:rFonts w:ascii="Times New Roman" w:hAnsi="Times New Roman" w:cs="Times New Roman"/>
          <w:color w:val="000000" w:themeColor="text1"/>
          <w:sz w:val="24"/>
          <w:szCs w:val="24"/>
        </w:rPr>
        <w:t xml:space="preserve">also help to initiate cooperation among nations </w:t>
      </w:r>
      <w:r w:rsidR="001E1B9E" w:rsidRPr="00C26353">
        <w:rPr>
          <w:rFonts w:ascii="Times New Roman" w:hAnsi="Times New Roman" w:cs="Times New Roman"/>
          <w:color w:val="000000" w:themeColor="text1"/>
          <w:sz w:val="24"/>
          <w:szCs w:val="24"/>
        </w:rPr>
        <w:t>o</w:t>
      </w:r>
      <w:r w:rsidRPr="00C26353">
        <w:rPr>
          <w:rFonts w:ascii="Times New Roman" w:hAnsi="Times New Roman" w:cs="Times New Roman"/>
          <w:color w:val="000000" w:themeColor="text1"/>
          <w:sz w:val="24"/>
          <w:szCs w:val="24"/>
        </w:rPr>
        <w:t xml:space="preserve">n the continent to control migration and human trafficking. Studies indicate </w:t>
      </w:r>
      <w:r w:rsidR="001E1B9E" w:rsidRPr="00C26353">
        <w:rPr>
          <w:rFonts w:ascii="Times New Roman" w:hAnsi="Times New Roman" w:cs="Times New Roman"/>
          <w:color w:val="000000" w:themeColor="text1"/>
          <w:sz w:val="24"/>
          <w:szCs w:val="24"/>
        </w:rPr>
        <w:t xml:space="preserve">the existence of </w:t>
      </w:r>
      <w:r w:rsidRPr="00C26353">
        <w:rPr>
          <w:rFonts w:ascii="Times New Roman" w:hAnsi="Times New Roman" w:cs="Times New Roman"/>
          <w:color w:val="000000" w:themeColor="text1"/>
          <w:sz w:val="24"/>
          <w:szCs w:val="24"/>
        </w:rPr>
        <w:t xml:space="preserve">a gap </w:t>
      </w:r>
      <w:r w:rsidR="001E1B9E" w:rsidRPr="00C26353">
        <w:rPr>
          <w:rFonts w:ascii="Times New Roman" w:hAnsi="Times New Roman" w:cs="Times New Roman"/>
          <w:color w:val="000000" w:themeColor="text1"/>
          <w:sz w:val="24"/>
          <w:szCs w:val="24"/>
        </w:rPr>
        <w:t xml:space="preserve">regarding </w:t>
      </w:r>
      <w:r w:rsidRPr="00C26353">
        <w:rPr>
          <w:rFonts w:ascii="Times New Roman" w:hAnsi="Times New Roman" w:cs="Times New Roman"/>
          <w:color w:val="000000" w:themeColor="text1"/>
          <w:sz w:val="24"/>
          <w:szCs w:val="24"/>
        </w:rPr>
        <w:t xml:space="preserve">seeing illegal organ transplantation in connection with migration worldwide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ISBN":"3495564160","author":[{"dropping-particle":"","family":"Gonzalez","given":"Juan","non-dropping-particle":"","parse-names":false,"suffix":""},{"dropping-particle":"","family":"Garijo","given":"Ignacio","non-dropping-particle":"","parse-names":false,"suffix":""},{"dropping-particle":"","family":"Sanchez","given":"Alfonso","non-dropping-particle":"","parse-names":false,"suffix":""}],"id":"ITEM-1","issued":{"date-parts":[["2020"]]},"title":"Organ Tra ffi cking and Migration : A Bibliometric Analysis of an Untold Story","type":"article-journal"},"uris":["http://www.mendeley.com/documents/?uuid=8565284f-629f-481c-b85e-c8c0800aaad3"]}],"mendeley":{"formattedCitation":"(9)","plainTextFormattedCitation":"(9)","previouslyFormattedCitation":"(9)"},"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9)</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Looking at Africa’s situation, illegal organ transplant</w:t>
      </w:r>
      <w:r w:rsidR="001E1B9E" w:rsidRPr="00C26353">
        <w:rPr>
          <w:rFonts w:ascii="Times New Roman" w:hAnsi="Times New Roman" w:cs="Times New Roman"/>
          <w:color w:val="000000" w:themeColor="text1"/>
          <w:sz w:val="24"/>
          <w:szCs w:val="24"/>
        </w:rPr>
        <w:t>ation</w:t>
      </w:r>
      <w:r w:rsidRPr="00C26353">
        <w:rPr>
          <w:rFonts w:ascii="Times New Roman" w:hAnsi="Times New Roman" w:cs="Times New Roman"/>
          <w:color w:val="000000" w:themeColor="text1"/>
          <w:sz w:val="24"/>
          <w:szCs w:val="24"/>
        </w:rPr>
        <w:t xml:space="preserve"> and organ trade are connected with trafficking in humans and migration. In this regard, establishing </w:t>
      </w:r>
      <w:r w:rsidR="001E1B9E" w:rsidRPr="00C26353">
        <w:rPr>
          <w:rFonts w:ascii="Times New Roman" w:hAnsi="Times New Roman" w:cs="Times New Roman"/>
          <w:color w:val="000000" w:themeColor="text1"/>
          <w:sz w:val="24"/>
          <w:szCs w:val="24"/>
        </w:rPr>
        <w:t>a</w:t>
      </w:r>
      <w:r w:rsidRPr="00C26353">
        <w:rPr>
          <w:rFonts w:ascii="Times New Roman" w:hAnsi="Times New Roman" w:cs="Times New Roman"/>
          <w:color w:val="000000" w:themeColor="text1"/>
          <w:sz w:val="24"/>
          <w:szCs w:val="24"/>
        </w:rPr>
        <w:t xml:space="preserve"> </w:t>
      </w:r>
      <w:r w:rsidR="001E1B9E" w:rsidRPr="00C26353">
        <w:rPr>
          <w:rFonts w:ascii="Times New Roman" w:hAnsi="Times New Roman" w:cs="Times New Roman"/>
          <w:color w:val="000000" w:themeColor="text1"/>
          <w:sz w:val="24"/>
          <w:szCs w:val="24"/>
        </w:rPr>
        <w:t>p</w:t>
      </w:r>
      <w:r w:rsidRPr="00C26353">
        <w:rPr>
          <w:rFonts w:ascii="Times New Roman" w:hAnsi="Times New Roman" w:cs="Times New Roman"/>
          <w:color w:val="000000" w:themeColor="text1"/>
          <w:sz w:val="24"/>
          <w:szCs w:val="24"/>
        </w:rPr>
        <w:t xml:space="preserve">an-African organ transplantation center would help control organ trafficking by connecting it </w:t>
      </w:r>
      <w:r w:rsidR="001E1B9E" w:rsidRPr="00C26353">
        <w:rPr>
          <w:rFonts w:ascii="Times New Roman" w:hAnsi="Times New Roman" w:cs="Times New Roman"/>
          <w:color w:val="000000" w:themeColor="text1"/>
          <w:sz w:val="24"/>
          <w:szCs w:val="24"/>
        </w:rPr>
        <w:t xml:space="preserve">to </w:t>
      </w:r>
      <w:r w:rsidRPr="00C26353">
        <w:rPr>
          <w:rFonts w:ascii="Times New Roman" w:hAnsi="Times New Roman" w:cs="Times New Roman"/>
          <w:color w:val="000000" w:themeColor="text1"/>
          <w:sz w:val="24"/>
          <w:szCs w:val="24"/>
        </w:rPr>
        <w:t xml:space="preserve">migration and human trafficking.   </w:t>
      </w:r>
    </w:p>
    <w:p w:rsidR="00461BEA" w:rsidRPr="00C26353" w:rsidRDefault="00461BEA" w:rsidP="0029583E">
      <w:pPr>
        <w:pStyle w:val="ListParagraph"/>
        <w:numPr>
          <w:ilvl w:val="0"/>
          <w:numId w:val="4"/>
        </w:numPr>
        <w:spacing w:line="240" w:lineRule="auto"/>
        <w:jc w:val="both"/>
        <w:rPr>
          <w:rFonts w:ascii="Times New Roman" w:hAnsi="Times New Roman" w:cs="Times New Roman"/>
          <w:b/>
          <w:bCs/>
          <w:color w:val="000000" w:themeColor="text1"/>
          <w:sz w:val="24"/>
          <w:szCs w:val="24"/>
        </w:rPr>
      </w:pPr>
      <w:r w:rsidRPr="00C26353">
        <w:rPr>
          <w:rFonts w:ascii="Times New Roman" w:hAnsi="Times New Roman" w:cs="Times New Roman"/>
          <w:b/>
          <w:bCs/>
          <w:color w:val="000000" w:themeColor="text1"/>
          <w:sz w:val="24"/>
          <w:szCs w:val="24"/>
        </w:rPr>
        <w:t xml:space="preserve">Sustainable Economic Solutions Targeting the Poor and Migrants </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 xml:space="preserve">In Africa, organ trafficking is more systemic, structural, socio-economic, and political, grounded in the practice’s abuse, and connected to transplant tourism and migration. As indicated </w:t>
      </w:r>
      <w:r w:rsidRPr="00C26353">
        <w:rPr>
          <w:rFonts w:ascii="Times New Roman" w:hAnsi="Times New Roman" w:cs="Times New Roman"/>
          <w:color w:val="000000" w:themeColor="text1"/>
          <w:sz w:val="24"/>
          <w:szCs w:val="24"/>
        </w:rPr>
        <w:lastRenderedPageBreak/>
        <w:t xml:space="preserve">elsewhere in this paper, organ trafficking in Africa is connected </w:t>
      </w:r>
      <w:r w:rsidR="001E1B9E" w:rsidRPr="00C26353">
        <w:rPr>
          <w:rFonts w:ascii="Times New Roman" w:hAnsi="Times New Roman" w:cs="Times New Roman"/>
          <w:color w:val="000000" w:themeColor="text1"/>
          <w:sz w:val="24"/>
          <w:szCs w:val="24"/>
        </w:rPr>
        <w:t xml:space="preserve">to </w:t>
      </w:r>
      <w:r w:rsidRPr="00C26353">
        <w:rPr>
          <w:rFonts w:ascii="Times New Roman" w:hAnsi="Times New Roman" w:cs="Times New Roman"/>
          <w:color w:val="000000" w:themeColor="text1"/>
          <w:sz w:val="24"/>
          <w:szCs w:val="24"/>
        </w:rPr>
        <w:t xml:space="preserve">migrant areas </w:t>
      </w:r>
      <w:r w:rsidR="001E1B9E" w:rsidRPr="00C26353">
        <w:rPr>
          <w:rFonts w:ascii="Times New Roman" w:hAnsi="Times New Roman" w:cs="Times New Roman"/>
          <w:color w:val="000000" w:themeColor="text1"/>
          <w:sz w:val="24"/>
          <w:szCs w:val="24"/>
        </w:rPr>
        <w:t>o</w:t>
      </w:r>
      <w:r w:rsidRPr="00C26353">
        <w:rPr>
          <w:rFonts w:ascii="Times New Roman" w:hAnsi="Times New Roman" w:cs="Times New Roman"/>
          <w:color w:val="000000" w:themeColor="text1"/>
          <w:sz w:val="24"/>
          <w:szCs w:val="24"/>
        </w:rPr>
        <w:t xml:space="preserve">n the continent. Thus, devising strategies focusing on migrants and poor and vulnerable sections of society in different parts of the continent is </w:t>
      </w:r>
      <w:r w:rsidR="001E1B9E" w:rsidRPr="00C26353">
        <w:rPr>
          <w:rFonts w:ascii="Times New Roman" w:hAnsi="Times New Roman" w:cs="Times New Roman"/>
          <w:color w:val="000000" w:themeColor="text1"/>
          <w:sz w:val="24"/>
          <w:szCs w:val="24"/>
        </w:rPr>
        <w:t xml:space="preserve">important </w:t>
      </w:r>
      <w:r w:rsidRPr="00C26353">
        <w:rPr>
          <w:rFonts w:ascii="Times New Roman" w:hAnsi="Times New Roman" w:cs="Times New Roman"/>
          <w:color w:val="000000" w:themeColor="text1"/>
          <w:sz w:val="24"/>
          <w:szCs w:val="24"/>
        </w:rPr>
        <w:t xml:space="preserve">to minimize the vulnerability of these sections of society </w:t>
      </w:r>
      <w:r w:rsidR="001E1B9E" w:rsidRPr="00C26353">
        <w:rPr>
          <w:rFonts w:ascii="Times New Roman" w:hAnsi="Times New Roman" w:cs="Times New Roman"/>
          <w:color w:val="000000" w:themeColor="text1"/>
          <w:sz w:val="24"/>
          <w:szCs w:val="24"/>
        </w:rPr>
        <w:t xml:space="preserve">to </w:t>
      </w:r>
      <w:r w:rsidRPr="00C26353">
        <w:rPr>
          <w:rFonts w:ascii="Times New Roman" w:hAnsi="Times New Roman" w:cs="Times New Roman"/>
          <w:color w:val="000000" w:themeColor="text1"/>
          <w:sz w:val="24"/>
          <w:szCs w:val="24"/>
        </w:rPr>
        <w:t xml:space="preserve">organ trafficking and trafficking in person for organ removal. Education and awareness targeting migrant source countries and human and organ trafficking hotspots are critical to bringing change in the long term. </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Most migrants become vulnerable to such organ transactions and trafficking because of economic reasons in</w:t>
      </w:r>
      <w:r w:rsidR="00356D92" w:rsidRPr="00C26353">
        <w:rPr>
          <w:rFonts w:ascii="Times New Roman" w:hAnsi="Times New Roman" w:cs="Times New Roman"/>
          <w:color w:val="000000" w:themeColor="text1"/>
          <w:sz w:val="24"/>
          <w:szCs w:val="24"/>
        </w:rPr>
        <w:t xml:space="preserve"> their</w:t>
      </w:r>
      <w:r w:rsidRPr="00C26353">
        <w:rPr>
          <w:rFonts w:ascii="Times New Roman" w:hAnsi="Times New Roman" w:cs="Times New Roman"/>
          <w:color w:val="000000" w:themeColor="text1"/>
          <w:sz w:val="24"/>
          <w:szCs w:val="24"/>
        </w:rPr>
        <w:t xml:space="preserve"> home countries. Thus, to address the issue in the long term, devising a sustainable economic solution in those countries is essential. For example, in Egypt, criminalization alone cannot address the problem of illegal organ trade. Social exclusion and economic migration are the primary factors that push low-income </w:t>
      </w:r>
      <w:r w:rsidR="00356D92" w:rsidRPr="00C26353">
        <w:rPr>
          <w:rFonts w:ascii="Times New Roman" w:hAnsi="Times New Roman" w:cs="Times New Roman"/>
          <w:color w:val="000000" w:themeColor="text1"/>
          <w:sz w:val="24"/>
          <w:szCs w:val="24"/>
        </w:rPr>
        <w:t>individuals</w:t>
      </w:r>
      <w:r w:rsidRPr="00C26353">
        <w:rPr>
          <w:rFonts w:ascii="Times New Roman" w:hAnsi="Times New Roman" w:cs="Times New Roman"/>
          <w:color w:val="000000" w:themeColor="text1"/>
          <w:sz w:val="24"/>
          <w:szCs w:val="24"/>
        </w:rPr>
        <w:t>, asylum seekers</w:t>
      </w:r>
      <w:r w:rsidR="00356D92"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and migrants </w:t>
      </w:r>
      <w:r w:rsidR="00356D92" w:rsidRPr="00C26353">
        <w:rPr>
          <w:rFonts w:ascii="Times New Roman" w:hAnsi="Times New Roman" w:cs="Times New Roman"/>
          <w:color w:val="000000" w:themeColor="text1"/>
          <w:sz w:val="24"/>
          <w:szCs w:val="24"/>
        </w:rPr>
        <w:t>in</w:t>
      </w:r>
      <w:r w:rsidRPr="00C26353">
        <w:rPr>
          <w:rFonts w:ascii="Times New Roman" w:hAnsi="Times New Roman" w:cs="Times New Roman"/>
          <w:color w:val="000000" w:themeColor="text1"/>
          <w:sz w:val="24"/>
          <w:szCs w:val="24"/>
        </w:rPr>
        <w:t>to</w:t>
      </w:r>
      <w:r w:rsidR="00356D92" w:rsidRPr="00C26353">
        <w:rPr>
          <w:rFonts w:ascii="Times New Roman" w:hAnsi="Times New Roman" w:cs="Times New Roman"/>
          <w:color w:val="000000" w:themeColor="text1"/>
          <w:sz w:val="24"/>
          <w:szCs w:val="24"/>
        </w:rPr>
        <w:t xml:space="preserve"> the</w:t>
      </w:r>
      <w:r w:rsidRPr="00C26353">
        <w:rPr>
          <w:rFonts w:ascii="Times New Roman" w:hAnsi="Times New Roman" w:cs="Times New Roman"/>
          <w:color w:val="000000" w:themeColor="text1"/>
          <w:sz w:val="24"/>
          <w:szCs w:val="24"/>
        </w:rPr>
        <w:t xml:space="preserve"> illegal organ trade. Thus, a solution that considers the cultural, social, and economic situations of these migrant areas is </w:t>
      </w:r>
      <w:r w:rsidR="00356D92" w:rsidRPr="00C26353">
        <w:rPr>
          <w:rFonts w:ascii="Times New Roman" w:hAnsi="Times New Roman" w:cs="Times New Roman"/>
          <w:color w:val="000000" w:themeColor="text1"/>
          <w:sz w:val="24"/>
          <w:szCs w:val="24"/>
        </w:rPr>
        <w:t xml:space="preserve">essential </w:t>
      </w:r>
      <w:r w:rsidRPr="00C26353">
        <w:rPr>
          <w:rFonts w:ascii="Times New Roman" w:hAnsi="Times New Roman" w:cs="Times New Roman"/>
          <w:color w:val="000000" w:themeColor="text1"/>
          <w:sz w:val="24"/>
          <w:szCs w:val="24"/>
        </w:rPr>
        <w:t xml:space="preserve">to control organ trade and trafficking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93/bjc/azw068","ISSN":"14643529","abstract":"Legislative action in response to the organ trade has centred on the prohibition of organ sales and the enforcement of criminal sanctions targeting 'trafficking' offences. This paper argues that the existing law enforcement response is not only inadequate but harmful. The analysis is based on empirical data gathered in Cairo, Egypt, among members of the Sudanese population who have either sold or arranged for the sale of kidneys. The data suggest that prohibition has pushed the organ trade further underground increasing the role of organ brokers and reducing the bargaining position of organ sellers, leaving them exposed to greater levels of exploitation.","author":[{"dropping-particle":"","family":"Columb","given":"Seán","non-dropping-particle":"","parse-names":false,"suffix":""}],"container-title":"British Journal of Criminology","id":"ITEM-1","issue":"6","issued":{"date-parts":[["2017"]]},"page":"1301-1321","title":"Excavating the organ trade: An empirical study of organ trading networks in Cairo, Egypt","type":"article-journal","volume":"57"},"uris":["http://www.mendeley.com/documents/?uuid=244c6809-f35e-469d-90e0-ba10bfcc9e98"]}],"mendeley":{"formattedCitation":"(28)","plainTextFormattedCitation":"(28)","previouslyFormattedCitation":"(28)"},"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28)</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In this regard, international and regional organizations’ role in economic aspects, security, health</w:t>
      </w:r>
      <w:r w:rsidR="00356D92"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and education, </w:t>
      </w:r>
      <w:r w:rsidR="00356D92" w:rsidRPr="00C26353">
        <w:rPr>
          <w:rFonts w:ascii="Times New Roman" w:hAnsi="Times New Roman" w:cs="Times New Roman"/>
          <w:color w:val="000000" w:themeColor="text1"/>
          <w:sz w:val="24"/>
          <w:szCs w:val="24"/>
        </w:rPr>
        <w:t xml:space="preserve">as well as </w:t>
      </w:r>
      <w:r w:rsidRPr="00C26353">
        <w:rPr>
          <w:rFonts w:ascii="Times New Roman" w:hAnsi="Times New Roman" w:cs="Times New Roman"/>
          <w:color w:val="000000" w:themeColor="text1"/>
          <w:sz w:val="24"/>
          <w:szCs w:val="24"/>
        </w:rPr>
        <w:t>other areas</w:t>
      </w:r>
      <w:r w:rsidR="00356D92"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is </w:t>
      </w:r>
      <w:r w:rsidR="00356D92" w:rsidRPr="00C26353">
        <w:rPr>
          <w:rFonts w:ascii="Times New Roman" w:hAnsi="Times New Roman" w:cs="Times New Roman"/>
          <w:color w:val="000000" w:themeColor="text1"/>
          <w:sz w:val="24"/>
          <w:szCs w:val="24"/>
        </w:rPr>
        <w:t xml:space="preserve">important in order </w:t>
      </w:r>
      <w:r w:rsidRPr="00C26353">
        <w:rPr>
          <w:rFonts w:ascii="Times New Roman" w:hAnsi="Times New Roman" w:cs="Times New Roman"/>
          <w:color w:val="000000" w:themeColor="text1"/>
          <w:sz w:val="24"/>
          <w:szCs w:val="24"/>
        </w:rPr>
        <w:t xml:space="preserve">to improve migrant source countries’ economic situations. On the emigrant side, a sustained global economic and social support and education awareness on the risks of illegal organ trade to East and West African countries </w:t>
      </w:r>
      <w:r w:rsidR="00356D92" w:rsidRPr="00C26353">
        <w:rPr>
          <w:rFonts w:ascii="Times New Roman" w:hAnsi="Times New Roman" w:cs="Times New Roman"/>
          <w:color w:val="000000" w:themeColor="text1"/>
          <w:sz w:val="24"/>
          <w:szCs w:val="24"/>
        </w:rPr>
        <w:t xml:space="preserve">can </w:t>
      </w:r>
      <w:r w:rsidRPr="00C26353">
        <w:rPr>
          <w:rFonts w:ascii="Times New Roman" w:hAnsi="Times New Roman" w:cs="Times New Roman"/>
          <w:color w:val="000000" w:themeColor="text1"/>
          <w:sz w:val="24"/>
          <w:szCs w:val="24"/>
        </w:rPr>
        <w:t xml:space="preserve">help minimize migration and </w:t>
      </w:r>
      <w:r w:rsidR="00356D92" w:rsidRPr="00C26353">
        <w:rPr>
          <w:rFonts w:ascii="Times New Roman" w:hAnsi="Times New Roman" w:cs="Times New Roman"/>
          <w:color w:val="000000" w:themeColor="text1"/>
          <w:sz w:val="24"/>
          <w:szCs w:val="24"/>
        </w:rPr>
        <w:t xml:space="preserve">migrants’ </w:t>
      </w:r>
      <w:r w:rsidRPr="00C26353">
        <w:rPr>
          <w:rFonts w:ascii="Times New Roman" w:hAnsi="Times New Roman" w:cs="Times New Roman"/>
          <w:color w:val="000000" w:themeColor="text1"/>
          <w:sz w:val="24"/>
          <w:szCs w:val="24"/>
        </w:rPr>
        <w:t xml:space="preserve">exposure to organ piracy. In this regard, the European Union has to revise its policy towards security in North Africa </w:t>
      </w:r>
      <w:r w:rsidR="00356D92" w:rsidRPr="00C26353">
        <w:rPr>
          <w:rFonts w:ascii="Times New Roman" w:hAnsi="Times New Roman" w:cs="Times New Roman"/>
          <w:color w:val="000000" w:themeColor="text1"/>
          <w:sz w:val="24"/>
          <w:szCs w:val="24"/>
        </w:rPr>
        <w:t xml:space="preserve">regarding </w:t>
      </w:r>
      <w:r w:rsidRPr="00C26353">
        <w:rPr>
          <w:rFonts w:ascii="Times New Roman" w:hAnsi="Times New Roman" w:cs="Times New Roman"/>
          <w:color w:val="000000" w:themeColor="text1"/>
          <w:sz w:val="24"/>
          <w:szCs w:val="24"/>
        </w:rPr>
        <w:t xml:space="preserve">emigrant source countries’ economic and social sustainability. Besides, it is essential to establish a regional security force and observatory group working on </w:t>
      </w:r>
      <w:r w:rsidR="00356D92" w:rsidRPr="00C26353">
        <w:rPr>
          <w:rFonts w:ascii="Times New Roman" w:hAnsi="Times New Roman" w:cs="Times New Roman"/>
          <w:color w:val="000000" w:themeColor="text1"/>
          <w:sz w:val="24"/>
          <w:szCs w:val="24"/>
        </w:rPr>
        <w:t xml:space="preserve">organ </w:t>
      </w:r>
      <w:r w:rsidRPr="00C26353">
        <w:rPr>
          <w:rFonts w:ascii="Times New Roman" w:hAnsi="Times New Roman" w:cs="Times New Roman"/>
          <w:color w:val="000000" w:themeColor="text1"/>
          <w:sz w:val="24"/>
          <w:szCs w:val="24"/>
        </w:rPr>
        <w:t xml:space="preserve">and human trafficking in the region. Especially, controlling medical facilities (such as mobile organ harvesting clinics and devices, brokers and professionals working in clandestine or in the registered legally functioning hospitals) is imperative to </w:t>
      </w:r>
      <w:r w:rsidR="00356D92" w:rsidRPr="00C26353">
        <w:rPr>
          <w:rFonts w:ascii="Times New Roman" w:hAnsi="Times New Roman" w:cs="Times New Roman"/>
          <w:color w:val="000000" w:themeColor="text1"/>
          <w:sz w:val="24"/>
          <w:szCs w:val="24"/>
        </w:rPr>
        <w:t xml:space="preserve">address </w:t>
      </w:r>
      <w:r w:rsidRPr="00C26353">
        <w:rPr>
          <w:rFonts w:ascii="Times New Roman" w:hAnsi="Times New Roman" w:cs="Times New Roman"/>
          <w:color w:val="000000" w:themeColor="text1"/>
          <w:sz w:val="24"/>
          <w:szCs w:val="24"/>
        </w:rPr>
        <w:t xml:space="preserve">illegal organ trade and trafficking hotspot areas in the North and South corridor of Africa. </w:t>
      </w:r>
    </w:p>
    <w:p w:rsidR="00461BEA" w:rsidRPr="00C26353" w:rsidRDefault="00461BEA" w:rsidP="0029583E">
      <w:pPr>
        <w:pStyle w:val="ListParagraph"/>
        <w:numPr>
          <w:ilvl w:val="0"/>
          <w:numId w:val="4"/>
        </w:numPr>
        <w:spacing w:line="240" w:lineRule="auto"/>
        <w:jc w:val="both"/>
        <w:rPr>
          <w:rFonts w:ascii="Times New Roman" w:hAnsi="Times New Roman" w:cs="Times New Roman"/>
          <w:b/>
          <w:bCs/>
          <w:color w:val="000000" w:themeColor="text1"/>
          <w:sz w:val="24"/>
          <w:szCs w:val="24"/>
        </w:rPr>
      </w:pPr>
      <w:r w:rsidRPr="00C26353">
        <w:rPr>
          <w:rFonts w:ascii="Times New Roman" w:hAnsi="Times New Roman" w:cs="Times New Roman"/>
          <w:b/>
          <w:bCs/>
          <w:color w:val="000000" w:themeColor="text1"/>
          <w:sz w:val="24"/>
          <w:szCs w:val="24"/>
        </w:rPr>
        <w:t>Revising Health Care Professionals’ Codes of Conduct</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 xml:space="preserve">As presented elsewhere in this paper, organ trafficking in Africa is a systemic, structural, socio-economic, and political problem grounded in the practice’s abuse and connected to transplant tourism and migration. The practice’s abuse is connected </w:t>
      </w:r>
      <w:r w:rsidR="00CD1C63" w:rsidRPr="00C26353">
        <w:rPr>
          <w:rFonts w:ascii="Times New Roman" w:hAnsi="Times New Roman" w:cs="Times New Roman"/>
          <w:color w:val="000000" w:themeColor="text1"/>
          <w:sz w:val="24"/>
          <w:szCs w:val="24"/>
        </w:rPr>
        <w:t xml:space="preserve">to </w:t>
      </w:r>
      <w:r w:rsidRPr="00C26353">
        <w:rPr>
          <w:rFonts w:ascii="Times New Roman" w:hAnsi="Times New Roman" w:cs="Times New Roman"/>
          <w:color w:val="000000" w:themeColor="text1"/>
          <w:sz w:val="24"/>
          <w:szCs w:val="24"/>
        </w:rPr>
        <w:t xml:space="preserve">the misconduct of health professionals, physicians, nephrologists, and others working in the health sector. Organ trafficking is undertaken clandestinely with a network of brokers, health professionals, and health care institutions from different parts of the world. Indeed, compared </w:t>
      </w:r>
      <w:r w:rsidR="00CD1C63" w:rsidRPr="00C26353">
        <w:rPr>
          <w:rFonts w:ascii="Times New Roman" w:hAnsi="Times New Roman" w:cs="Times New Roman"/>
          <w:color w:val="000000" w:themeColor="text1"/>
          <w:sz w:val="24"/>
          <w:szCs w:val="24"/>
        </w:rPr>
        <w:t xml:space="preserve">to </w:t>
      </w:r>
      <w:r w:rsidRPr="00C26353">
        <w:rPr>
          <w:rFonts w:ascii="Times New Roman" w:hAnsi="Times New Roman" w:cs="Times New Roman"/>
          <w:color w:val="000000" w:themeColor="text1"/>
          <w:sz w:val="24"/>
          <w:szCs w:val="24"/>
        </w:rPr>
        <w:t xml:space="preserve">other criminal activities, the distinctive feature of transplant-related crimes is the necessary involvement of health professionals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111/j.1432-2277.2011.01243.x","ISSN":"09340874","abstract":"The critical pathway of deceased donation provides a systematic approach to the organ donation process, considering both donation after cardiac death than donation after brain death. The pathway provides a tool for assessing the potential of deceased donation and for the prospective identification and referral of possible deceased donors. © 2011 The Authors Transplant International © 2011 European Society for Organ Transplantation.","author":[{"dropping-particle":"","family":"Domínguez-Gil","given":"Beatriz","non-dropping-particle":"","parse-names":false,"suffix":""},{"dropping-particle":"","family":"Delmonico","given":"Francis L.","non-dropping-particle":"","parse-names":false,"suffix":""},{"dropping-particle":"","family":"Shaheen","given":"Faissal A.M.","non-dropping-particle":"","parse-names":false,"suffix":""},{"dropping-particle":"","family":"Matesanz","given":"Rafael","non-dropping-particle":"","parse-names":false,"suffix":""},{"dropping-particle":"","family":"O'Connor","given":"Kevin","non-dropping-particle":"","parse-names":false,"suffix":""},{"dropping-particle":"","family":"Minina","given":"Marina","non-dropping-particle":"","parse-names":false,"suffix":""},{"dropping-particle":"","family":"Muller","given":"Elmi","non-dropping-particle":"","parse-names":false,"suffix":""},{"dropping-particle":"","family":"Young","given":"Kimberly","non-dropping-particle":"","parse-names":false,"suffix":""},{"dropping-particle":"","family":"Manyalich","given":"Marti","non-dropping-particle":"","parse-names":false,"suffix":""},{"dropping-particle":"","family":"Chapman","given":"Jeremy","non-dropping-particle":"","parse-names":false,"suffix":""},{"dropping-particle":"","family":"Kirste","given":"Günter","non-dropping-particle":"","parse-names":false,"suffix":""},{"dropping-particle":"","family":"Al-Mousawi","given":"Mustafa","non-dropping-particle":"","parse-names":false,"suffix":""},{"dropping-particle":"","family":"Coene","given":"Leen","non-dropping-particle":"","parse-names":false,"suffix":""},{"dropping-particle":"","family":"García","given":"Valter Duro","non-dropping-particle":"","parse-names":false,"suffix":""},{"dropping-particle":"","family":"Gautier","given":"Serguei","non-dropping-particle":"","parse-names":false,"suffix":""},{"dropping-particle":"","family":"Hasegawa","given":"Tomonori","non-dropping-particle":"","parse-names":false,"suffix":""},{"dropping-particle":"","family":"Jha","given":"Vivekanand","non-dropping-particle":"","parse-names":false,"suffix":""},{"dropping-particle":"","family":"Kwek","given":"Tong Kiat","non-dropping-particle":"","parse-names":false,"suffix":""},{"dropping-particle":"","family":"Chen","given":"Zhonghua Klaus","non-dropping-particle":"","parse-names":false,"suffix":""},{"dropping-particle":"","family":"Loty","given":"Bernard","non-dropping-particle":"","parse-names":false,"suffix":""},{"dropping-particle":"","family":"Costa","given":"Alessandro Nanni","non-dropping-particle":"","parse-names":false,"suffix":""},{"dropping-particle":"","family":"Nathan","given":"Howard M.","non-dropping-particle":"","parse-names":false,"suffix":""},{"dropping-particle":"","family":"Ploeg","given":"Rutger","non-dropping-particle":"","parse-names":false,"suffix":""},{"dropping-particle":"","family":"Reznik","given":"Oleg","non-dropping-particle":"","parse-names":false,"suffix":""},{"dropping-particle":"","family":"Rosendale","given":"John D.","non-dropping-particle":"","parse-names":false,"suffix":""},{"dropping-particle":"","family":"Tibell","given":"Annika","non-dropping-particle":"","parse-names":false,"suffix":""},{"dropping-particle":"","family":"Tsoulfas","given":"George","non-dropping-particle":"","parse-names":false,"suffix":""},{"dropping-particle":"","family":"Vathsala","given":"Anantharaman","non-dropping-particle":"","parse-names":false,"suffix":""},{"dropping-particle":"","family":"Noël","given":"Luc","non-dropping-particle":"","parse-names":false,"suffix":""}],"container-title":"Transplant International","id":"ITEM-1","issue":"4","issued":{"date-parts":[["2011"]]},"page":"373-378","title":"The critical pathway for deceased donation: Reportable uniformity in the approach to deceased donation","type":"article-journal","volume":"24"},"uris":["http://www.mendeley.com/documents/?uuid=9c411fa4-03eb-4f90-9a4c-2fa053ce8338"]}],"mendeley":{"formattedCitation":"(48)","plainTextFormattedCitation":"(48)","previouslyFormattedCitation":"(48)"},"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48)</w:t>
      </w:r>
      <w:r w:rsidR="00F929F0" w:rsidRPr="00172D7A">
        <w:rPr>
          <w:rFonts w:ascii="Times New Roman" w:hAnsi="Times New Roman" w:cs="Times New Roman"/>
          <w:color w:val="000000" w:themeColor="text1"/>
          <w:sz w:val="24"/>
          <w:szCs w:val="24"/>
        </w:rPr>
        <w:fldChar w:fldCharType="end"/>
      </w:r>
      <w:bookmarkStart w:id="16" w:name="_Hlk57117794"/>
      <w:r w:rsidRPr="00C26353">
        <w:rPr>
          <w:rFonts w:ascii="Times New Roman" w:hAnsi="Times New Roman" w:cs="Times New Roman"/>
          <w:color w:val="000000" w:themeColor="text1"/>
          <w:sz w:val="24"/>
          <w:szCs w:val="24"/>
        </w:rPr>
        <w:t xml:space="preserve">. The driving force for physicians and brokers to engage in organ selling and trafficking in organs is financial gain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07/s40620-019-00634-x","ISBN":"0123456789","ISSN":"17246059","PMID":"31399908","abstract":"Transplantation remains the modality of choice for patients with end stage renal disease (ESRD). However, while there has been a steady rise in the number of patients with ESRD the supply of donors (combine living and deceased) has fallen far behind the need, resulting in an increasing number of qualified patients remaining on the wait-list, and thousands being removed from the list every year because of death or becoming too sick for transplantation. This has also fed to transplant tourism around the world. Several countries have implemented a variety of policies to overcome their organ shortage that are presented in this article. There is an urgent need for developing policies geared to the cultural norms of different societies and universally accepted ethical principles to remedy this public health issue.","author":[{"dropping-particle":"","family":"Bastani","given":"Bahar","non-dropping-particle":"","parse-names":false,"suffix":""}],"container-title":"Journal of Nephrology","id":"ITEM-1","issue":"2","issued":{"date-parts":[["2020"]]},"page":"277-288","publisher":"Springer International Publishing","title":"The present and future of transplant organ shortage: some potential remedies","type":"article-journal","volume":"33"},"uris":["http://www.mendeley.com/documents/?uuid=93823f4f-8fac-4c58-9219-2cd01f2b07f2"]}],"mendeley":{"formattedCitation":"(12)","plainTextFormattedCitation":"(12)","previouslyFormattedCitation":"(12)"},"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2)</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 xml:space="preserve">On the contrary, health professionals are crucial sources of information to understand organ trafficking networks. They are significant information sources, especially in the information phase, the pretransplant phase, and the posttransplant phase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97/txd.0000000000000566","ISBN":"0000000000000","ISSN":"2373-8731","abstract":"Physicians and other health care professionals seem well placed to play a role in the monitoring and, perhaps, in the curtailment of the trafficking in human beings for the purpose of organ removal. They serve as important sources of information for patients and may have access to information that can be used to gain a greater understanding of organ trafficking networks. However, well-established legal and ethical obligations owed to their patients can create challenging policy tensions that can make it difficult to implement policy action at the level of the physician/patient. In this article, we explore the role-and legal and ethical obligations-of physicians at 3 key stages of patient interaction: the information phase, the pretransplant phase, and the posttransplant phase. Although policy challenges remain, physicians can still play a vital role by, for example, providing patients with a frank disclosure of the relevant risks and harms associated with the illegal organ trade and an honest account of the physician's own moral objections. They can also report colleagues involved in the illegal trade to an appropriate regulatory authority. Existing legal and ethical obligations likely prohibit physicians from reporting patients who have received an illegal organ. However, given the potential benefits that may accrue from the collection of more information about the illegal transactions, this is an area where legal reform should be considered.","author":[{"dropping-particle":"","family":"Caulfield","given":"Timothy","non-dropping-particle":"","parse-names":false,"suffix":""},{"dropping-particle":"","family":"Duijst","given":"Wilma","non-dropping-particle":"","parse-names":false,"suffix":""},{"dropping-particle":"","family":"Bos","given":"Mike","non-dropping-particle":"","parse-names":false,"suffix":""},{"dropping-particle":"","family":"Chassis","given":"Iris","non-dropping-particle":"","parse-names":false,"suffix":""},{"dropping-particle":"","family":"Codreanu","given":"Igor","non-dropping-particle":"","parse-names":false,"suffix":""},{"dropping-particle":"","family":"Danovitch","given":"Gabriel","non-dropping-particle":"","parse-names":false,"suffix":""},{"dropping-particle":"","family":"Gill","given":"John","non-dropping-particle":"","parse-names":false,"suffix":""},{"dropping-particle":"","family":"Ivanovski","given":"Ninoslav","non-dropping-particle":"","parse-names":false,"suffix":""},{"dropping-particle":"","family":"Shin","given":"Milbert","non-dropping-particle":"","parse-names":false,"suffix":""}],"container-title":"Transplantation Direct","id":"ITEM-1","issue":"2","issued":{"date-parts":[["2016"]]},"page":"e60","title":"Trafficking in Human Beings for the Purpose of Organ Removal and the Ethical and Legal Obligations of Healthcare Providers","type":"article-journal","volume":"2"},"uris":["http://www.mendeley.com/documents/?uuid=9c070a9f-0edc-4c49-8c04-6d7c6759fa7d"]}],"mendeley":{"formattedCitation":"(59)","plainTextFormattedCitation":"(59)","previouslyFormattedCitation":"(59)"},"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bCs/>
          <w:noProof/>
          <w:color w:val="000000" w:themeColor="text1"/>
          <w:sz w:val="24"/>
          <w:szCs w:val="24"/>
        </w:rPr>
        <w:t>(59)</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However, the paradox is that most health care professionals do not take </w:t>
      </w:r>
      <w:r w:rsidR="00D05B56" w:rsidRPr="00C26353">
        <w:rPr>
          <w:rFonts w:ascii="Times New Roman" w:hAnsi="Times New Roman" w:cs="Times New Roman"/>
          <w:color w:val="000000" w:themeColor="text1"/>
          <w:sz w:val="24"/>
          <w:szCs w:val="24"/>
        </w:rPr>
        <w:t>seriously</w:t>
      </w:r>
      <w:r w:rsidR="00CD1C63" w:rsidRPr="00C26353">
        <w:rPr>
          <w:rFonts w:ascii="Times New Roman" w:hAnsi="Times New Roman" w:cs="Times New Roman"/>
          <w:color w:val="000000" w:themeColor="text1"/>
          <w:sz w:val="24"/>
          <w:szCs w:val="24"/>
        </w:rPr>
        <w:t xml:space="preserve"> </w:t>
      </w:r>
      <w:r w:rsidRPr="00C26353">
        <w:rPr>
          <w:rFonts w:ascii="Times New Roman" w:hAnsi="Times New Roman" w:cs="Times New Roman"/>
          <w:color w:val="000000" w:themeColor="text1"/>
          <w:sz w:val="24"/>
          <w:szCs w:val="24"/>
        </w:rPr>
        <w:t xml:space="preserve">legal and ethical responsibilities to report organ trafficking or illegal transplants. For example, in a recent study in the Netherlands, most health professionals are silent </w:t>
      </w:r>
      <w:r w:rsidR="00CD1C63" w:rsidRPr="00C26353">
        <w:rPr>
          <w:rFonts w:ascii="Times New Roman" w:hAnsi="Times New Roman" w:cs="Times New Roman"/>
          <w:color w:val="000000" w:themeColor="text1"/>
          <w:sz w:val="24"/>
          <w:szCs w:val="24"/>
        </w:rPr>
        <w:t xml:space="preserve">regarding the </w:t>
      </w:r>
      <w:r w:rsidRPr="00C26353">
        <w:rPr>
          <w:rFonts w:ascii="Times New Roman" w:hAnsi="Times New Roman" w:cs="Times New Roman"/>
          <w:color w:val="000000" w:themeColor="text1"/>
          <w:sz w:val="24"/>
          <w:szCs w:val="24"/>
        </w:rPr>
        <w:t>report</w:t>
      </w:r>
      <w:r w:rsidR="00CD1C63" w:rsidRPr="00C26353">
        <w:rPr>
          <w:rFonts w:ascii="Times New Roman" w:hAnsi="Times New Roman" w:cs="Times New Roman"/>
          <w:color w:val="000000" w:themeColor="text1"/>
          <w:sz w:val="24"/>
          <w:szCs w:val="24"/>
        </w:rPr>
        <w:t>ing of</w:t>
      </w:r>
      <w:r w:rsidRPr="00C26353">
        <w:rPr>
          <w:rFonts w:ascii="Times New Roman" w:hAnsi="Times New Roman" w:cs="Times New Roman"/>
          <w:color w:val="000000" w:themeColor="text1"/>
          <w:sz w:val="24"/>
          <w:szCs w:val="24"/>
        </w:rPr>
        <w:t xml:space="preserve"> transplants done with unknown organs or organs from abroad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4324/9781315202358-3","abstract":"This publication presents the second report at the EU level on statistics on trafficking in human beings, covering the period 2010-2012. The data have been collected from different authorities working in the field of trafficking in human beings and are disaggregated by gender, age, citizenship and form of exploitation. The report also provides important information on different national methodologies, which should be taken into account when interpreting the results. The publication was revised in February 2015 with data from Italy concerning the number of people who were prosecuted or convicted for trafficking in human beings.","author":[{"dropping-particle":"","family":"Ambagtsheer F, Gunnarson M, De Jong J, Lundin S, van Balen L, Orr Z, Byström I","given":"Weimar W","non-dropping-particle":"","parse-names":false,"suffix":""}],"container-title":"Migration, Culture Conflict and Crime","id":"ITEM-1","issued":{"date-parts":[["2014"]]},"title":"Trafficking in human beings for the purpose of organ removal: a case study report","type":"report"},"uris":["http://www.mendeley.com/documents/?uuid=deccb00c-dd23-419f-be46-dce72993b31f"]}],"mendeley":{"formattedCitation":"(22)","plainTextFormattedCitation":"(22)","previouslyFormattedCitation":"(22)"},"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97E34" w:rsidRPr="00C26353">
        <w:rPr>
          <w:rFonts w:ascii="Times New Roman" w:hAnsi="Times New Roman" w:cs="Times New Roman"/>
          <w:noProof/>
          <w:color w:val="000000" w:themeColor="text1"/>
          <w:sz w:val="24"/>
          <w:szCs w:val="24"/>
        </w:rPr>
        <w:t>(22)</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bookmarkEnd w:id="16"/>
      <w:r w:rsidRPr="00C26353">
        <w:rPr>
          <w:rFonts w:ascii="Times New Roman" w:hAnsi="Times New Roman" w:cs="Times New Roman"/>
          <w:color w:val="000000" w:themeColor="text1"/>
          <w:sz w:val="24"/>
          <w:szCs w:val="24"/>
        </w:rPr>
        <w:t>Thus, revising the medical codes of conduct and devis</w:t>
      </w:r>
      <w:r w:rsidR="00CD1C63" w:rsidRPr="00C26353">
        <w:rPr>
          <w:rFonts w:ascii="Times New Roman" w:hAnsi="Times New Roman" w:cs="Times New Roman"/>
          <w:color w:val="000000" w:themeColor="text1"/>
          <w:sz w:val="24"/>
          <w:szCs w:val="24"/>
        </w:rPr>
        <w:t>ing</w:t>
      </w:r>
      <w:r w:rsidRPr="00C26353">
        <w:rPr>
          <w:rFonts w:ascii="Times New Roman" w:hAnsi="Times New Roman" w:cs="Times New Roman"/>
          <w:color w:val="000000" w:themeColor="text1"/>
          <w:sz w:val="24"/>
          <w:szCs w:val="24"/>
        </w:rPr>
        <w:t xml:space="preserve"> ethical</w:t>
      </w:r>
      <w:r w:rsidR="00CD1C63"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legal, and criminal control</w:t>
      </w:r>
      <w:r w:rsidR="00CD1C63" w:rsidRPr="00C26353">
        <w:rPr>
          <w:rFonts w:ascii="Times New Roman" w:hAnsi="Times New Roman" w:cs="Times New Roman"/>
          <w:color w:val="000000" w:themeColor="text1"/>
          <w:sz w:val="24"/>
          <w:szCs w:val="24"/>
        </w:rPr>
        <w:t>, as well as</w:t>
      </w:r>
      <w:r w:rsidRPr="00C26353">
        <w:rPr>
          <w:rFonts w:ascii="Times New Roman" w:hAnsi="Times New Roman" w:cs="Times New Roman"/>
          <w:color w:val="000000" w:themeColor="text1"/>
          <w:sz w:val="24"/>
          <w:szCs w:val="24"/>
        </w:rPr>
        <w:t xml:space="preserve"> fin</w:t>
      </w:r>
      <w:r w:rsidR="00CD1C63" w:rsidRPr="00C26353">
        <w:rPr>
          <w:rFonts w:ascii="Times New Roman" w:hAnsi="Times New Roman" w:cs="Times New Roman"/>
          <w:color w:val="000000" w:themeColor="text1"/>
          <w:sz w:val="24"/>
          <w:szCs w:val="24"/>
        </w:rPr>
        <w:t>ing</w:t>
      </w:r>
      <w:r w:rsidRPr="00C26353">
        <w:rPr>
          <w:rFonts w:ascii="Times New Roman" w:hAnsi="Times New Roman" w:cs="Times New Roman"/>
          <w:color w:val="000000" w:themeColor="text1"/>
          <w:sz w:val="24"/>
          <w:szCs w:val="24"/>
        </w:rPr>
        <w:t xml:space="preserve"> health professionals</w:t>
      </w:r>
      <w:r w:rsidR="00CD1C63"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is a matter of urgency </w:t>
      </w:r>
      <w:r w:rsidR="00CD1C63" w:rsidRPr="00C26353">
        <w:rPr>
          <w:rFonts w:ascii="Times New Roman" w:hAnsi="Times New Roman" w:cs="Times New Roman"/>
          <w:color w:val="000000" w:themeColor="text1"/>
          <w:sz w:val="24"/>
          <w:szCs w:val="24"/>
        </w:rPr>
        <w:t xml:space="preserve">regarding the </w:t>
      </w:r>
      <w:r w:rsidRPr="00C26353">
        <w:rPr>
          <w:rFonts w:ascii="Times New Roman" w:hAnsi="Times New Roman" w:cs="Times New Roman"/>
          <w:color w:val="000000" w:themeColor="text1"/>
          <w:sz w:val="24"/>
          <w:szCs w:val="24"/>
        </w:rPr>
        <w:t>control</w:t>
      </w:r>
      <w:r w:rsidR="00CD1C63" w:rsidRPr="00C26353">
        <w:rPr>
          <w:rFonts w:ascii="Times New Roman" w:hAnsi="Times New Roman" w:cs="Times New Roman"/>
          <w:color w:val="000000" w:themeColor="text1"/>
          <w:sz w:val="24"/>
          <w:szCs w:val="24"/>
        </w:rPr>
        <w:t xml:space="preserve"> of</w:t>
      </w:r>
      <w:r w:rsidRPr="00C26353">
        <w:rPr>
          <w:rFonts w:ascii="Times New Roman" w:hAnsi="Times New Roman" w:cs="Times New Roman"/>
          <w:color w:val="000000" w:themeColor="text1"/>
          <w:sz w:val="24"/>
          <w:szCs w:val="24"/>
        </w:rPr>
        <w:t xml:space="preserve"> illegal transplantation. Health professionals should not turn a blind eye </w:t>
      </w:r>
      <w:r w:rsidRPr="00C26353">
        <w:rPr>
          <w:rFonts w:ascii="Times New Roman" w:hAnsi="Times New Roman" w:cs="Times New Roman"/>
          <w:color w:val="000000" w:themeColor="text1"/>
          <w:sz w:val="24"/>
          <w:szCs w:val="24"/>
        </w:rPr>
        <w:lastRenderedPageBreak/>
        <w:t xml:space="preserve">or passively facilitate transplant-related crimes. Instead, they are responsible for educating patients about </w:t>
      </w:r>
      <w:r w:rsidR="00CD1C63" w:rsidRPr="00C26353">
        <w:rPr>
          <w:rFonts w:ascii="Times New Roman" w:hAnsi="Times New Roman" w:cs="Times New Roman"/>
          <w:color w:val="000000" w:themeColor="text1"/>
          <w:sz w:val="24"/>
          <w:szCs w:val="24"/>
        </w:rPr>
        <w:t xml:space="preserve">risks related to </w:t>
      </w:r>
      <w:r w:rsidRPr="00C26353">
        <w:rPr>
          <w:rFonts w:ascii="Times New Roman" w:hAnsi="Times New Roman" w:cs="Times New Roman"/>
          <w:color w:val="000000" w:themeColor="text1"/>
          <w:sz w:val="24"/>
          <w:szCs w:val="24"/>
        </w:rPr>
        <w:t xml:space="preserve">transplant tourism and transplantation with purchased organs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16/j.kint.2017.08.034","ISSN":"15231755","PMID":"29153130","author":[{"dropping-particle":"","family":"Domínguez-Gil","given":"Beatriz","non-dropping-particle":"","parse-names":false,"suffix":""},{"dropping-particle":"","family":"López-Fraga","given":"Marta","non-dropping-particle":"","parse-names":false,"suffix":""},{"dropping-particle":"","family":"Muller","given":"Elmi","non-dropping-particle":"","parse-names":false,"suffix":""},{"dropping-particle":"","family":"Gill","given":"John S.","non-dropping-particle":"","parse-names":false,"suffix":""}],"container-title":"Kidney International","id":"ITEM-1","issue":"6","issued":{"date-parts":[["2017"]]},"page":"1299-1302","publisher":"Elsevier Inc","title":"The key role of health professionals in preventing and combating transplant-related crimes","type":"article-journal","volume":"92"},"uris":["http://www.mendeley.com/documents/?uuid=074e9e2c-ddbd-4175-b1e8-52963a6e12b6"]}],"mendeley":{"formattedCitation":"(60)","plainTextFormattedCitation":"(60)","previouslyFormattedCitation":"(60)"},"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60)</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w:t>
      </w:r>
    </w:p>
    <w:p w:rsidR="00461BEA" w:rsidRPr="00C26353" w:rsidRDefault="00461BEA"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As Glaser emphasize</w:t>
      </w:r>
      <w:r w:rsidR="00CD1C63"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xml:space="preserve">, to control organ trafficking, countries should also impose mandatory reporting requirements on doctors who suspect that a patient has obtained an organ from a trafficked person or </w:t>
      </w:r>
      <w:r w:rsidR="00CD1C63" w:rsidRPr="00C26353">
        <w:rPr>
          <w:rFonts w:ascii="Times New Roman" w:hAnsi="Times New Roman" w:cs="Times New Roman"/>
          <w:color w:val="000000" w:themeColor="text1"/>
          <w:sz w:val="24"/>
          <w:szCs w:val="24"/>
        </w:rPr>
        <w:t xml:space="preserve">has obtained a </w:t>
      </w:r>
      <w:r w:rsidRPr="00C26353">
        <w:rPr>
          <w:rFonts w:ascii="Times New Roman" w:hAnsi="Times New Roman" w:cs="Times New Roman"/>
          <w:color w:val="000000" w:themeColor="text1"/>
          <w:sz w:val="24"/>
          <w:szCs w:val="24"/>
        </w:rPr>
        <w:t xml:space="preserve">trafficked organ </w:t>
      </w:r>
      <w:r w:rsidR="00F929F0" w:rsidRPr="00172D7A">
        <w:rPr>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author":[{"dropping-particle":"","family":"Glaser","given":"Sheri","non-dropping-particle":"","parse-names":false,"suffix":""}],"id":"ITEM-1","issued":{"date-parts":[["2004"]]},"title":"Formula to Stop the Illegal Organ Trade:","type":"article-journal"},"uris":["http://www.mendeley.com/documents/?uuid=f6f21469-0148-40ee-a7e8-a9645b620306"]}],"mendeley":{"formattedCitation":"(55)","plainTextFormattedCitation":"(55)","previouslyFormattedCitation":"(55)"},"properties":{"noteIndex":0},"schema":"https://github.com/citation-style-language/schema/raw/master/csl-citation.json"}</w:instrText>
      </w:r>
      <w:r w:rsidR="00F929F0" w:rsidRPr="00172D7A">
        <w:rPr>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55)</w:t>
      </w:r>
      <w:r w:rsidR="00F929F0" w:rsidRPr="00172D7A">
        <w:rPr>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Physicians and surgeons have a responsibility </w:t>
      </w:r>
      <w:r w:rsidR="00CD1C63" w:rsidRPr="00C26353">
        <w:rPr>
          <w:rFonts w:ascii="Times New Roman" w:hAnsi="Times New Roman" w:cs="Times New Roman"/>
          <w:color w:val="000000" w:themeColor="text1"/>
          <w:sz w:val="24"/>
          <w:szCs w:val="24"/>
        </w:rPr>
        <w:t xml:space="preserve">in terms of </w:t>
      </w:r>
      <w:r w:rsidRPr="00C26353">
        <w:rPr>
          <w:rFonts w:ascii="Times New Roman" w:hAnsi="Times New Roman" w:cs="Times New Roman"/>
          <w:color w:val="000000" w:themeColor="text1"/>
          <w:sz w:val="24"/>
          <w:szCs w:val="24"/>
        </w:rPr>
        <w:t xml:space="preserve">the safety and legal condition of transplants. Hence, physicians’ and surgeons’ awareness and responsibility from the </w:t>
      </w:r>
      <w:r w:rsidR="00CD1C63" w:rsidRPr="00C26353">
        <w:rPr>
          <w:rFonts w:ascii="Times New Roman" w:hAnsi="Times New Roman" w:cs="Times New Roman"/>
          <w:color w:val="000000" w:themeColor="text1"/>
          <w:sz w:val="24"/>
          <w:szCs w:val="24"/>
        </w:rPr>
        <w:t xml:space="preserve">perspective </w:t>
      </w:r>
      <w:r w:rsidRPr="00C26353">
        <w:rPr>
          <w:rFonts w:ascii="Times New Roman" w:hAnsi="Times New Roman" w:cs="Times New Roman"/>
          <w:color w:val="000000" w:themeColor="text1"/>
          <w:sz w:val="24"/>
          <w:szCs w:val="24"/>
        </w:rPr>
        <w:t>of ethics and law help</w:t>
      </w:r>
      <w:r w:rsidR="00CD1C63" w:rsidRPr="00C26353">
        <w:rPr>
          <w:rFonts w:ascii="Times New Roman" w:hAnsi="Times New Roman" w:cs="Times New Roman"/>
          <w:color w:val="000000" w:themeColor="text1"/>
          <w:sz w:val="24"/>
          <w:szCs w:val="24"/>
        </w:rPr>
        <w:t xml:space="preserve"> to</w:t>
      </w:r>
      <w:r w:rsidRPr="00C26353">
        <w:rPr>
          <w:rFonts w:ascii="Times New Roman" w:hAnsi="Times New Roman" w:cs="Times New Roman"/>
          <w:color w:val="000000" w:themeColor="text1"/>
          <w:sz w:val="24"/>
          <w:szCs w:val="24"/>
        </w:rPr>
        <w:t xml:space="preserve"> control organ trafficking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53/j.ajkd.2009.08.014","ISSN":"02726386","PMID":"19880230","abstract":"The organ trafficking market is on the rise worldwide. Numerous unfortunate stories of networks of brokers, physicians, and hospitals engaged in illegal trade have been featured in high-profile media. The profitable enterprises facilitating these unregulated services exploit the poor in underresourced countries and offer substandard medical care with unacceptable outcomes to the rich recipients. Despite efforts to boost altruistic organ donation and resolutions to curb transplant tourism, their implementation has been compromised. At the same time, the worldwide escalation in the number of patients with kidney failure coupled with a shortage in the supply of organs continues to fuel this trade. Thus, measures to enhance the donor pool in well-resourced countries to meet their own needs will act as a strong deterrent to the proliferation of transplant tourism in impoverished nations. Regulated schemes that include reimbursement for removing potential disincentives to organ donation and ensure the long-term safety of donors and their families are likely to increase living donations. Such socially responsible programs should be tested in both developed and developing countries for their own populations. It also is vital that developing countries establish a regulated, standardized, and ethical system of organ procurement; create awareness in physicians and the public; upgrade facilities and standardize medical care; and enforce legislation for transplantation. The World Health Organization, National Kidney Foundation, and international transplant and nephrology societies can have an instrumental role in facilitating initiatives in these critical areas. There should be clearly defined codes of conduct for health care facilities and professionals' roles in unregulated paid organ donations and transplants. Ultimately, physicians and transplant surgeons have the responsibility to ensure to the best of their ability that the organs they transplant were obtained upholding the highest standards of ethics. © 2009 National Kidney Foundation, Inc.","author":[{"dropping-particle":"","family":"Jafar","given":"Tazeen H","non-dropping-particle":"","parse-names":false,"suffix":""}],"container-title":"American Journal of Kidney Diseases","id":"ITEM-1","issue":"6","issued":{"date-parts":[["2009"]]},"page":"1145-1157","publisher":"Elsevier Inc.","title":"Organ Trafficking: Global Solutions for a Global Problem","type":"article-journal","volume":"54"},"uris":["http://www.mendeley.com/documents/?uuid=4d05dc20-8492-44d7-8164-e345c5c7601c"]}],"mendeley":{"formattedCitation":"(20)","plainTextFormattedCitation":"(20)","previouslyFormattedCitation":"(20)"},"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97E34" w:rsidRPr="00C26353">
        <w:rPr>
          <w:rFonts w:ascii="Times New Roman" w:hAnsi="Times New Roman" w:cs="Times New Roman"/>
          <w:noProof/>
          <w:color w:val="000000" w:themeColor="text1"/>
          <w:sz w:val="24"/>
          <w:szCs w:val="24"/>
        </w:rPr>
        <w:t>(20)</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Besides, activists, civil society, and physicians play a significant role in eliminating or combating illegal organ trade in Africa. For example, studies indicate that health-related civil societies in Israel and Pakistan have improved the control of organ trade and organ trafficking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1093/bjc/azt025","ISSN":"00070955","abstract":"Can civil society bring governments to curb transnational crime? The article answers this question by analysing a most-likely case for civil-society influence: organ trafficking. Physicians' efforts to eliminate this practice are examined in Pakistan and Israel: two major participants in the global organ trade. In both countries, the physicians' pressure resulted in the enactment of organ-trade prohibitions. These, however, were not fully enforced. The analysis suggests that, even under favourable conditions, civil society's impact on transnational-crime policies is limited, yet not inconsequential: Pakistan's involvement in organ trafficking, and even more so Israel's, has declined. Beyond its contribution to understanding civil society's role in the criminalization process, the article sheds light on the hitherto little-studied politics of the organ trade. © The Author 2013.","author":[{"dropping-particle":"","family":"Efrat","given":"Asif","non-dropping-particle":"","parse-names":false,"suffix":""}],"container-title":"British Journal of Criminology","id":"ITEM-1","issue":"5","issued":{"date-parts":[["2013"]]},"page":"764-783","title":"Combating the kidney commerce: Civil society against organ trafficking in pakistan and israel","type":"article-journal","volume":"53"},"uris":["http://www.mendeley.com/documents/?uuid=b13594eb-fbfe-4940-8a08-3a1f9b1740f0"]}],"mendeley":{"formattedCitation":"(17)","plainTextFormattedCitation":"(17)","previouslyFormattedCitation":"(17)"},"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17)</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In Egypt’s case, </w:t>
      </w:r>
      <w:r w:rsidR="00CD1C63" w:rsidRPr="00C26353">
        <w:rPr>
          <w:rFonts w:ascii="Times New Roman" w:hAnsi="Times New Roman" w:cs="Times New Roman"/>
          <w:color w:val="000000" w:themeColor="text1"/>
          <w:sz w:val="24"/>
          <w:szCs w:val="24"/>
        </w:rPr>
        <w:t xml:space="preserve">a </w:t>
      </w:r>
      <w:r w:rsidRPr="00C26353">
        <w:rPr>
          <w:rFonts w:ascii="Times New Roman" w:hAnsi="Times New Roman" w:cs="Times New Roman"/>
          <w:color w:val="000000" w:themeColor="text1"/>
          <w:sz w:val="24"/>
          <w:szCs w:val="24"/>
        </w:rPr>
        <w:t>revision of fine</w:t>
      </w:r>
      <w:r w:rsidR="00CD1C63" w:rsidRPr="00C26353">
        <w:rPr>
          <w:rFonts w:ascii="Times New Roman" w:hAnsi="Times New Roman" w:cs="Times New Roman"/>
          <w:color w:val="000000" w:themeColor="text1"/>
          <w:sz w:val="24"/>
          <w:szCs w:val="24"/>
        </w:rPr>
        <w:t>s</w:t>
      </w:r>
      <w:r w:rsidRPr="00C26353">
        <w:rPr>
          <w:rFonts w:ascii="Times New Roman" w:hAnsi="Times New Roman" w:cs="Times New Roman"/>
          <w:color w:val="000000" w:themeColor="text1"/>
          <w:sz w:val="24"/>
          <w:szCs w:val="24"/>
        </w:rPr>
        <w:t xml:space="preserve"> for professionals engaged in illegal transplantation has brought change after the 2010 introduction of new legislation. However, many African countries do not have rules and regulations addressing organ transplantation and related crimes. For instance, in South Africa, even though the health</w:t>
      </w:r>
      <w:r w:rsidR="00CD1C63" w:rsidRPr="00C26353">
        <w:rPr>
          <w:rFonts w:ascii="Times New Roman" w:hAnsi="Times New Roman" w:cs="Times New Roman"/>
          <w:color w:val="000000" w:themeColor="text1"/>
          <w:sz w:val="24"/>
          <w:szCs w:val="24"/>
        </w:rPr>
        <w:t xml:space="preserve"> </w:t>
      </w:r>
      <w:r w:rsidRPr="00C26353">
        <w:rPr>
          <w:rFonts w:ascii="Times New Roman" w:hAnsi="Times New Roman" w:cs="Times New Roman"/>
          <w:color w:val="000000" w:themeColor="text1"/>
          <w:sz w:val="24"/>
          <w:szCs w:val="24"/>
        </w:rPr>
        <w:t xml:space="preserve">care system has the expertise and facilities to provide solid organ transplantation, there is a marked lack of legislation and regulatory guidelines from national to hospital level </w:t>
      </w:r>
      <w:r w:rsidR="00F929F0" w:rsidRPr="00172D7A">
        <w:rPr>
          <w:rStyle w:val="FootnoteReference"/>
          <w:rFonts w:ascii="Times New Roman" w:hAnsi="Times New Roman" w:cs="Times New Roman"/>
          <w:color w:val="000000" w:themeColor="text1"/>
          <w:sz w:val="24"/>
          <w:szCs w:val="24"/>
        </w:rPr>
        <w:fldChar w:fldCharType="begin" w:fldLock="1"/>
      </w:r>
      <w:r w:rsidR="007C0BCA" w:rsidRPr="00C26353">
        <w:rPr>
          <w:rFonts w:ascii="Times New Roman" w:hAnsi="Times New Roman" w:cs="Times New Roman"/>
          <w:color w:val="000000" w:themeColor="text1"/>
          <w:sz w:val="24"/>
          <w:szCs w:val="24"/>
        </w:rPr>
        <w:instrText>ADDIN CSL_CITATION {"citationItems":[{"id":"ITEM-1","itemData":{"DOI":"10.7196/SAMJ.2017.v107i7.12486","ISSN":"20785135","PMID":"29025439","author":[{"dropping-particle":"","family":"Fabian","given":"June","non-dropping-particle":"","parse-names":false,"suffix":""},{"dropping-particle":"","family":"Crymble","given":"Kim","non-dropping-particle":"","parse-names":false,"suffix":""}],"container-title":"South African Medical Journal","id":"ITEM-1","issue":"7","issued":{"date-parts":[["2017"]]},"page":"545","title":"End-of-life care and organ donation in South Africa – It’s time for national policy to lead the way","type":"article-journal","volume":"107"},"uris":["http://www.mendeley.com/documents/?uuid=d36b4a3b-c723-4b96-9ecd-d7d2113dbcc6"]}],"mendeley":{"formattedCitation":"(46)","plainTextFormattedCitation":"(46)","previouslyFormattedCitation":"(46)"},"properties":{"noteIndex":0},"schema":"https://github.com/citation-style-language/schema/raw/master/csl-citation.json"}</w:instrText>
      </w:r>
      <w:r w:rsidR="00F929F0" w:rsidRPr="00172D7A">
        <w:rPr>
          <w:rStyle w:val="FootnoteReference"/>
          <w:rFonts w:ascii="Times New Roman" w:hAnsi="Times New Roman" w:cs="Times New Roman"/>
          <w:color w:val="000000" w:themeColor="text1"/>
          <w:sz w:val="24"/>
          <w:szCs w:val="24"/>
        </w:rPr>
        <w:fldChar w:fldCharType="separate"/>
      </w:r>
      <w:r w:rsidR="007C0BCA" w:rsidRPr="00C26353">
        <w:rPr>
          <w:rFonts w:ascii="Times New Roman" w:hAnsi="Times New Roman" w:cs="Times New Roman"/>
          <w:noProof/>
          <w:color w:val="000000" w:themeColor="text1"/>
          <w:sz w:val="24"/>
          <w:szCs w:val="24"/>
        </w:rPr>
        <w:t>(46)</w:t>
      </w:r>
      <w:r w:rsidR="00F929F0" w:rsidRPr="00172D7A">
        <w:rPr>
          <w:rStyle w:val="FootnoteReference"/>
          <w:rFonts w:ascii="Times New Roman" w:hAnsi="Times New Roman" w:cs="Times New Roman"/>
          <w:color w:val="000000" w:themeColor="text1"/>
          <w:sz w:val="24"/>
          <w:szCs w:val="24"/>
        </w:rPr>
        <w:fldChar w:fldCharType="end"/>
      </w:r>
      <w:r w:rsidRPr="00C26353">
        <w:rPr>
          <w:rFonts w:ascii="Times New Roman" w:hAnsi="Times New Roman" w:cs="Times New Roman"/>
          <w:color w:val="000000" w:themeColor="text1"/>
          <w:sz w:val="24"/>
          <w:szCs w:val="24"/>
        </w:rPr>
        <w:t xml:space="preserve">. Thus, an emphasis on revising health professionals’ codes of conduct, setting out national regulations governing transplantations, and integrating it with the country’s criminal codes helps </w:t>
      </w:r>
      <w:r w:rsidR="00CD1C63" w:rsidRPr="00C26353">
        <w:rPr>
          <w:rFonts w:ascii="Times New Roman" w:hAnsi="Times New Roman" w:cs="Times New Roman"/>
          <w:color w:val="000000" w:themeColor="text1"/>
          <w:sz w:val="24"/>
          <w:szCs w:val="24"/>
        </w:rPr>
        <w:t xml:space="preserve">to address </w:t>
      </w:r>
      <w:r w:rsidRPr="00C26353">
        <w:rPr>
          <w:rFonts w:ascii="Times New Roman" w:hAnsi="Times New Roman" w:cs="Times New Roman"/>
          <w:color w:val="000000" w:themeColor="text1"/>
          <w:sz w:val="24"/>
          <w:szCs w:val="24"/>
        </w:rPr>
        <w:t>organ trafficking</w:t>
      </w:r>
      <w:bookmarkEnd w:id="9"/>
      <w:r w:rsidRPr="00C26353">
        <w:rPr>
          <w:rFonts w:ascii="Times New Roman" w:hAnsi="Times New Roman" w:cs="Times New Roman"/>
          <w:color w:val="000000" w:themeColor="text1"/>
          <w:sz w:val="24"/>
          <w:szCs w:val="24"/>
        </w:rPr>
        <w:t>. Besides, developing policies regarding health care professionals</w:t>
      </w:r>
      <w:r w:rsidR="00CD1C63"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and health institutions’ economic ground is significant</w:t>
      </w:r>
      <w:r w:rsidR="00CD1C63" w:rsidRPr="00C26353">
        <w:rPr>
          <w:rFonts w:ascii="Times New Roman" w:hAnsi="Times New Roman" w:cs="Times New Roman"/>
          <w:color w:val="000000" w:themeColor="text1"/>
          <w:sz w:val="24"/>
          <w:szCs w:val="24"/>
        </w:rPr>
        <w:t>,</w:t>
      </w:r>
      <w:r w:rsidRPr="00C26353">
        <w:rPr>
          <w:rFonts w:ascii="Times New Roman" w:hAnsi="Times New Roman" w:cs="Times New Roman"/>
          <w:color w:val="000000" w:themeColor="text1"/>
          <w:sz w:val="24"/>
          <w:szCs w:val="24"/>
        </w:rPr>
        <w:t xml:space="preserve"> since it is the main reason health professionals and institutions engage in illegal transplant and organ trafficking. In this regard, formulating universalized ethical norms addressing health care institutions and health care professionals at the national and regional level is pertinent for the future progress of transplantation medicine in the region.</w:t>
      </w:r>
    </w:p>
    <w:p w:rsidR="00461BEA" w:rsidRPr="00C26353" w:rsidRDefault="00461BEA" w:rsidP="005A35C5">
      <w:pPr>
        <w:pStyle w:val="ListParagraph"/>
        <w:numPr>
          <w:ilvl w:val="0"/>
          <w:numId w:val="2"/>
        </w:numPr>
        <w:spacing w:line="240" w:lineRule="auto"/>
        <w:jc w:val="both"/>
        <w:rPr>
          <w:rFonts w:ascii="Times New Roman" w:hAnsi="Times New Roman" w:cs="Times New Roman"/>
          <w:b/>
          <w:bCs/>
          <w:color w:val="000000" w:themeColor="text1"/>
          <w:sz w:val="24"/>
          <w:szCs w:val="24"/>
        </w:rPr>
      </w:pPr>
      <w:r w:rsidRPr="00C26353">
        <w:rPr>
          <w:rFonts w:ascii="Times New Roman" w:hAnsi="Times New Roman" w:cs="Times New Roman"/>
          <w:b/>
          <w:bCs/>
          <w:color w:val="000000" w:themeColor="text1"/>
          <w:sz w:val="24"/>
          <w:szCs w:val="24"/>
        </w:rPr>
        <w:t xml:space="preserve">Conclusion </w:t>
      </w:r>
    </w:p>
    <w:p w:rsidR="00461BEA" w:rsidRPr="00C26353" w:rsidRDefault="00CD1C63" w:rsidP="00461BEA">
      <w:pPr>
        <w:spacing w:line="240" w:lineRule="auto"/>
        <w:jc w:val="both"/>
        <w:rPr>
          <w:rFonts w:ascii="Times New Roman" w:hAnsi="Times New Roman" w:cs="Times New Roman"/>
          <w:color w:val="000000" w:themeColor="text1"/>
          <w:sz w:val="24"/>
          <w:szCs w:val="24"/>
        </w:rPr>
      </w:pPr>
      <w:r w:rsidRPr="00C26353">
        <w:rPr>
          <w:rFonts w:ascii="Times New Roman" w:hAnsi="Times New Roman" w:cs="Times New Roman"/>
          <w:color w:val="000000" w:themeColor="text1"/>
          <w:sz w:val="24"/>
          <w:szCs w:val="24"/>
        </w:rPr>
        <w:t>W</w:t>
      </w:r>
      <w:r w:rsidR="00461BEA" w:rsidRPr="00C26353">
        <w:rPr>
          <w:rFonts w:ascii="Times New Roman" w:hAnsi="Times New Roman" w:cs="Times New Roman"/>
          <w:color w:val="000000" w:themeColor="text1"/>
          <w:sz w:val="24"/>
          <w:szCs w:val="24"/>
        </w:rPr>
        <w:t>orldwide illegal transplant, organ trade, and trafficking are connected with transplant tourism and organized networks of organ and human traffickers. The situation in Africa is highly interconnected with global organ trade, migration, and medical visits. These days, in Africa, reports of forced organ removal, inducement, and theft</w:t>
      </w:r>
      <w:r w:rsidRPr="00C26353">
        <w:rPr>
          <w:rFonts w:ascii="Times New Roman" w:hAnsi="Times New Roman" w:cs="Times New Roman"/>
          <w:color w:val="000000" w:themeColor="text1"/>
          <w:sz w:val="24"/>
          <w:szCs w:val="24"/>
        </w:rPr>
        <w:t>,</w:t>
      </w:r>
      <w:r w:rsidR="00461BEA" w:rsidRPr="00C26353">
        <w:rPr>
          <w:rFonts w:ascii="Times New Roman" w:hAnsi="Times New Roman" w:cs="Times New Roman"/>
          <w:color w:val="000000" w:themeColor="text1"/>
          <w:sz w:val="24"/>
          <w:szCs w:val="24"/>
        </w:rPr>
        <w:t xml:space="preserve"> focusing on the poor and migrant</w:t>
      </w:r>
      <w:r w:rsidRPr="00C26353">
        <w:rPr>
          <w:rFonts w:ascii="Times New Roman" w:hAnsi="Times New Roman" w:cs="Times New Roman"/>
          <w:color w:val="000000" w:themeColor="text1"/>
          <w:sz w:val="24"/>
          <w:szCs w:val="24"/>
        </w:rPr>
        <w:t>s,</w:t>
      </w:r>
      <w:r w:rsidR="00461BEA" w:rsidRPr="00C26353">
        <w:rPr>
          <w:rFonts w:ascii="Times New Roman" w:hAnsi="Times New Roman" w:cs="Times New Roman"/>
          <w:color w:val="000000" w:themeColor="text1"/>
          <w:sz w:val="24"/>
          <w:szCs w:val="24"/>
        </w:rPr>
        <w:t xml:space="preserve"> are coming from East African countries and conflict-prone areas in Central and West Africa </w:t>
      </w:r>
      <w:r w:rsidRPr="00C26353">
        <w:rPr>
          <w:rFonts w:ascii="Times New Roman" w:hAnsi="Times New Roman" w:cs="Times New Roman"/>
          <w:color w:val="000000" w:themeColor="text1"/>
          <w:sz w:val="24"/>
          <w:szCs w:val="24"/>
        </w:rPr>
        <w:t xml:space="preserve">in </w:t>
      </w:r>
      <w:r w:rsidR="00461BEA" w:rsidRPr="00C26353">
        <w:rPr>
          <w:rFonts w:ascii="Times New Roman" w:hAnsi="Times New Roman" w:cs="Times New Roman"/>
          <w:color w:val="000000" w:themeColor="text1"/>
          <w:sz w:val="24"/>
          <w:szCs w:val="24"/>
        </w:rPr>
        <w:t xml:space="preserve">a new wave of organ </w:t>
      </w:r>
      <w:r w:rsidR="00C05605" w:rsidRPr="00C26353">
        <w:rPr>
          <w:rFonts w:ascii="Times New Roman" w:hAnsi="Times New Roman" w:cs="Times New Roman"/>
          <w:color w:val="000000" w:themeColor="text1"/>
          <w:sz w:val="24"/>
          <w:szCs w:val="24"/>
        </w:rPr>
        <w:t>trade</w:t>
      </w:r>
      <w:r w:rsidR="00461BEA" w:rsidRPr="00C26353">
        <w:rPr>
          <w:rFonts w:ascii="Times New Roman" w:hAnsi="Times New Roman" w:cs="Times New Roman"/>
          <w:color w:val="000000" w:themeColor="text1"/>
          <w:sz w:val="24"/>
          <w:szCs w:val="24"/>
        </w:rPr>
        <w:t>. However, in the Northern African corridor, Egypt</w:t>
      </w:r>
      <w:r w:rsidRPr="00C26353">
        <w:rPr>
          <w:rFonts w:ascii="Times New Roman" w:hAnsi="Times New Roman" w:cs="Times New Roman"/>
          <w:color w:val="000000" w:themeColor="text1"/>
          <w:sz w:val="24"/>
          <w:szCs w:val="24"/>
        </w:rPr>
        <w:t xml:space="preserve"> and</w:t>
      </w:r>
      <w:r w:rsidR="00461BEA" w:rsidRPr="00C26353">
        <w:rPr>
          <w:rFonts w:ascii="Times New Roman" w:hAnsi="Times New Roman" w:cs="Times New Roman"/>
          <w:color w:val="000000" w:themeColor="text1"/>
          <w:sz w:val="24"/>
          <w:szCs w:val="24"/>
        </w:rPr>
        <w:t xml:space="preserve"> Libya, and </w:t>
      </w:r>
      <w:r w:rsidRPr="00C26353">
        <w:rPr>
          <w:rFonts w:ascii="Times New Roman" w:hAnsi="Times New Roman" w:cs="Times New Roman"/>
          <w:color w:val="000000" w:themeColor="text1"/>
          <w:sz w:val="24"/>
          <w:szCs w:val="24"/>
        </w:rPr>
        <w:t xml:space="preserve">South Africa in </w:t>
      </w:r>
      <w:r w:rsidR="00461BEA" w:rsidRPr="00C26353">
        <w:rPr>
          <w:rFonts w:ascii="Times New Roman" w:hAnsi="Times New Roman" w:cs="Times New Roman"/>
          <w:color w:val="000000" w:themeColor="text1"/>
          <w:sz w:val="24"/>
          <w:szCs w:val="24"/>
        </w:rPr>
        <w:t xml:space="preserve">the Southern corridor, </w:t>
      </w:r>
      <w:r w:rsidRPr="00C26353">
        <w:rPr>
          <w:rFonts w:ascii="Times New Roman" w:hAnsi="Times New Roman" w:cs="Times New Roman"/>
          <w:color w:val="000000" w:themeColor="text1"/>
          <w:sz w:val="24"/>
          <w:szCs w:val="24"/>
        </w:rPr>
        <w:t>have</w:t>
      </w:r>
      <w:r w:rsidR="00461BEA" w:rsidRPr="00C26353">
        <w:rPr>
          <w:rFonts w:ascii="Times New Roman" w:hAnsi="Times New Roman" w:cs="Times New Roman"/>
          <w:color w:val="000000" w:themeColor="text1"/>
          <w:sz w:val="24"/>
          <w:szCs w:val="24"/>
        </w:rPr>
        <w:t xml:space="preserve"> been hotspot for three decades. In such illicit transplantations and commercialism, various natural and legal</w:t>
      </w:r>
      <w:r w:rsidRPr="00C26353">
        <w:rPr>
          <w:rFonts w:ascii="Times New Roman" w:hAnsi="Times New Roman" w:cs="Times New Roman"/>
          <w:color w:val="000000" w:themeColor="text1"/>
          <w:sz w:val="24"/>
          <w:szCs w:val="24"/>
        </w:rPr>
        <w:t>-</w:t>
      </w:r>
      <w:r w:rsidR="00461BEA" w:rsidRPr="00C26353">
        <w:rPr>
          <w:rFonts w:ascii="Times New Roman" w:hAnsi="Times New Roman" w:cs="Times New Roman"/>
          <w:color w:val="000000" w:themeColor="text1"/>
          <w:sz w:val="24"/>
          <w:szCs w:val="24"/>
        </w:rPr>
        <w:t xml:space="preserve">personal actors are involved. Thus, </w:t>
      </w:r>
      <w:bookmarkStart w:id="17" w:name="_Hlk68692083"/>
      <w:r w:rsidR="00461BEA" w:rsidRPr="00C26353">
        <w:rPr>
          <w:rFonts w:ascii="Times New Roman" w:hAnsi="Times New Roman" w:cs="Times New Roman"/>
          <w:color w:val="000000" w:themeColor="text1"/>
          <w:sz w:val="24"/>
          <w:szCs w:val="24"/>
        </w:rPr>
        <w:t xml:space="preserve">organ trafficking in Africa is caused by more systemic, structural, </w:t>
      </w:r>
      <w:r w:rsidRPr="00C26353">
        <w:rPr>
          <w:rFonts w:ascii="Times New Roman" w:hAnsi="Times New Roman" w:cs="Times New Roman"/>
          <w:color w:val="000000" w:themeColor="text1"/>
          <w:sz w:val="24"/>
          <w:szCs w:val="24"/>
        </w:rPr>
        <w:t xml:space="preserve">and </w:t>
      </w:r>
      <w:r w:rsidR="00461BEA" w:rsidRPr="00C26353">
        <w:rPr>
          <w:rFonts w:ascii="Times New Roman" w:hAnsi="Times New Roman" w:cs="Times New Roman"/>
          <w:color w:val="000000" w:themeColor="text1"/>
          <w:sz w:val="24"/>
          <w:szCs w:val="24"/>
        </w:rPr>
        <w:t xml:space="preserve">socio-economic problems grounded in migration and transplant tourism than the mere moral dilemma of altruism's inefficacy. </w:t>
      </w:r>
      <w:bookmarkEnd w:id="17"/>
      <w:r w:rsidR="00461BEA" w:rsidRPr="00C26353">
        <w:rPr>
          <w:rFonts w:ascii="Times New Roman" w:hAnsi="Times New Roman" w:cs="Times New Roman"/>
          <w:color w:val="000000" w:themeColor="text1"/>
          <w:sz w:val="24"/>
          <w:szCs w:val="24"/>
        </w:rPr>
        <w:t xml:space="preserve">Hence, on the systemic and socio-economic side, increasing </w:t>
      </w:r>
      <w:r w:rsidRPr="00C26353">
        <w:rPr>
          <w:rFonts w:ascii="Times New Roman" w:hAnsi="Times New Roman" w:cs="Times New Roman"/>
          <w:color w:val="000000" w:themeColor="text1"/>
          <w:sz w:val="24"/>
          <w:szCs w:val="24"/>
        </w:rPr>
        <w:t xml:space="preserve">the </w:t>
      </w:r>
      <w:r w:rsidR="00461BEA" w:rsidRPr="00C26353">
        <w:rPr>
          <w:rFonts w:ascii="Times New Roman" w:hAnsi="Times New Roman" w:cs="Times New Roman"/>
          <w:color w:val="000000" w:themeColor="text1"/>
          <w:sz w:val="24"/>
          <w:szCs w:val="24"/>
        </w:rPr>
        <w:t>supply of organs by controlling transplant tourism, control</w:t>
      </w:r>
      <w:r w:rsidRPr="00C26353">
        <w:rPr>
          <w:rFonts w:ascii="Times New Roman" w:hAnsi="Times New Roman" w:cs="Times New Roman"/>
          <w:color w:val="000000" w:themeColor="text1"/>
          <w:sz w:val="24"/>
          <w:szCs w:val="24"/>
        </w:rPr>
        <w:t>ling</w:t>
      </w:r>
      <w:r w:rsidR="00461BEA" w:rsidRPr="00C26353">
        <w:rPr>
          <w:rFonts w:ascii="Times New Roman" w:hAnsi="Times New Roman" w:cs="Times New Roman"/>
          <w:color w:val="000000" w:themeColor="text1"/>
          <w:sz w:val="24"/>
          <w:szCs w:val="24"/>
        </w:rPr>
        <w:t xml:space="preserve"> and policing illegal transplant</w:t>
      </w:r>
      <w:r w:rsidRPr="00C26353">
        <w:rPr>
          <w:rFonts w:ascii="Times New Roman" w:hAnsi="Times New Roman" w:cs="Times New Roman"/>
          <w:color w:val="000000" w:themeColor="text1"/>
          <w:sz w:val="24"/>
          <w:szCs w:val="24"/>
        </w:rPr>
        <w:t>s</w:t>
      </w:r>
      <w:r w:rsidR="00461BEA" w:rsidRPr="00C26353">
        <w:rPr>
          <w:rFonts w:ascii="Times New Roman" w:hAnsi="Times New Roman" w:cs="Times New Roman"/>
          <w:color w:val="000000" w:themeColor="text1"/>
          <w:sz w:val="24"/>
          <w:szCs w:val="24"/>
        </w:rPr>
        <w:t xml:space="preserve">, </w:t>
      </w:r>
      <w:r w:rsidRPr="00C26353">
        <w:rPr>
          <w:rFonts w:ascii="Times New Roman" w:hAnsi="Times New Roman" w:cs="Times New Roman"/>
          <w:color w:val="000000" w:themeColor="text1"/>
          <w:sz w:val="24"/>
          <w:szCs w:val="24"/>
        </w:rPr>
        <w:t xml:space="preserve">the </w:t>
      </w:r>
      <w:r w:rsidR="00461BEA" w:rsidRPr="00C26353">
        <w:rPr>
          <w:rFonts w:ascii="Times New Roman" w:hAnsi="Times New Roman" w:cs="Times New Roman"/>
          <w:color w:val="000000" w:themeColor="text1"/>
          <w:sz w:val="24"/>
          <w:szCs w:val="24"/>
        </w:rPr>
        <w:t xml:space="preserve">organ trade, and trafficking, </w:t>
      </w:r>
      <w:r w:rsidRPr="00C26353">
        <w:rPr>
          <w:rFonts w:ascii="Times New Roman" w:hAnsi="Times New Roman" w:cs="Times New Roman"/>
          <w:color w:val="000000" w:themeColor="text1"/>
          <w:sz w:val="24"/>
          <w:szCs w:val="24"/>
        </w:rPr>
        <w:t xml:space="preserve">as well as </w:t>
      </w:r>
      <w:r w:rsidR="00461BEA" w:rsidRPr="00C26353">
        <w:rPr>
          <w:rFonts w:ascii="Times New Roman" w:hAnsi="Times New Roman" w:cs="Times New Roman"/>
          <w:color w:val="000000" w:themeColor="text1"/>
          <w:sz w:val="24"/>
          <w:szCs w:val="24"/>
        </w:rPr>
        <w:t xml:space="preserve">establishing a central regional transplant registry system, </w:t>
      </w:r>
      <w:r w:rsidRPr="00C26353">
        <w:rPr>
          <w:rFonts w:ascii="Times New Roman" w:hAnsi="Times New Roman" w:cs="Times New Roman"/>
          <w:color w:val="000000" w:themeColor="text1"/>
          <w:sz w:val="24"/>
          <w:szCs w:val="24"/>
        </w:rPr>
        <w:t xml:space="preserve">and </w:t>
      </w:r>
      <w:r w:rsidR="00461BEA" w:rsidRPr="00C26353">
        <w:rPr>
          <w:rFonts w:ascii="Times New Roman" w:hAnsi="Times New Roman" w:cs="Times New Roman"/>
          <w:color w:val="000000" w:themeColor="text1"/>
          <w:sz w:val="24"/>
          <w:szCs w:val="24"/>
        </w:rPr>
        <w:t>seeking sustainable economic solution</w:t>
      </w:r>
      <w:r w:rsidRPr="00C26353">
        <w:rPr>
          <w:rFonts w:ascii="Times New Roman" w:hAnsi="Times New Roman" w:cs="Times New Roman"/>
          <w:color w:val="000000" w:themeColor="text1"/>
          <w:sz w:val="24"/>
          <w:szCs w:val="24"/>
        </w:rPr>
        <w:t>s</w:t>
      </w:r>
      <w:r w:rsidR="00461BEA" w:rsidRPr="00C26353">
        <w:rPr>
          <w:rFonts w:ascii="Times New Roman" w:hAnsi="Times New Roman" w:cs="Times New Roman"/>
          <w:color w:val="000000" w:themeColor="text1"/>
          <w:sz w:val="24"/>
          <w:szCs w:val="24"/>
        </w:rPr>
        <w:t xml:space="preserve"> focusing on migrant areas</w:t>
      </w:r>
      <w:r w:rsidRPr="00C26353">
        <w:rPr>
          <w:rFonts w:ascii="Times New Roman" w:hAnsi="Times New Roman" w:cs="Times New Roman"/>
          <w:color w:val="000000" w:themeColor="text1"/>
          <w:sz w:val="24"/>
          <w:szCs w:val="24"/>
        </w:rPr>
        <w:t>,</w:t>
      </w:r>
      <w:r w:rsidR="00461BEA" w:rsidRPr="00C26353">
        <w:rPr>
          <w:rFonts w:ascii="Times New Roman" w:hAnsi="Times New Roman" w:cs="Times New Roman"/>
          <w:color w:val="000000" w:themeColor="text1"/>
          <w:sz w:val="24"/>
          <w:szCs w:val="24"/>
        </w:rPr>
        <w:t xml:space="preserve"> is </w:t>
      </w:r>
      <w:r w:rsidRPr="00C26353">
        <w:rPr>
          <w:rFonts w:ascii="Times New Roman" w:hAnsi="Times New Roman" w:cs="Times New Roman"/>
          <w:color w:val="000000" w:themeColor="text1"/>
          <w:sz w:val="24"/>
          <w:szCs w:val="24"/>
        </w:rPr>
        <w:t xml:space="preserve">essential </w:t>
      </w:r>
      <w:r w:rsidR="00461BEA" w:rsidRPr="00C26353">
        <w:rPr>
          <w:rFonts w:ascii="Times New Roman" w:hAnsi="Times New Roman" w:cs="Times New Roman"/>
          <w:color w:val="000000" w:themeColor="text1"/>
          <w:sz w:val="24"/>
          <w:szCs w:val="24"/>
        </w:rPr>
        <w:t xml:space="preserve">to control organ trafficking both in </w:t>
      </w:r>
      <w:r w:rsidRPr="00C26353">
        <w:rPr>
          <w:rFonts w:ascii="Times New Roman" w:hAnsi="Times New Roman" w:cs="Times New Roman"/>
          <w:color w:val="000000" w:themeColor="text1"/>
          <w:sz w:val="24"/>
          <w:szCs w:val="24"/>
        </w:rPr>
        <w:t>the</w:t>
      </w:r>
      <w:r w:rsidR="00461BEA" w:rsidRPr="00C26353">
        <w:rPr>
          <w:rFonts w:ascii="Times New Roman" w:hAnsi="Times New Roman" w:cs="Times New Roman"/>
          <w:color w:val="000000" w:themeColor="text1"/>
          <w:sz w:val="24"/>
          <w:szCs w:val="24"/>
        </w:rPr>
        <w:t xml:space="preserve"> short and long term. Organ trafficking is also grounded in the abuse of the practice, mainly by health professionals. In this regard, revising professional codes of conduct addressing organ and tissue transplantation is imperative to control illegal transplant, organ trade, and organ trafficking in the region. </w:t>
      </w:r>
    </w:p>
    <w:p w:rsidR="00BF7ABF" w:rsidRPr="00C26353" w:rsidRDefault="009D26AD" w:rsidP="009D26AD">
      <w:pPr>
        <w:rPr>
          <w:rFonts w:ascii="Times New Roman" w:hAnsi="Times New Roman" w:cs="Times New Roman"/>
          <w:b/>
          <w:bCs/>
          <w:color w:val="000000" w:themeColor="text1"/>
          <w:sz w:val="24"/>
          <w:szCs w:val="24"/>
        </w:rPr>
      </w:pPr>
      <w:r w:rsidRPr="00C26353">
        <w:rPr>
          <w:rFonts w:ascii="Times New Roman" w:hAnsi="Times New Roman" w:cs="Times New Roman"/>
          <w:b/>
          <w:bCs/>
          <w:color w:val="000000" w:themeColor="text1"/>
          <w:sz w:val="24"/>
          <w:szCs w:val="24"/>
        </w:rPr>
        <w:t>Bibliography</w:t>
      </w:r>
    </w:p>
    <w:p w:rsidR="007C0BCA" w:rsidRPr="00C26353" w:rsidRDefault="00F929F0"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172D7A">
        <w:rPr>
          <w:rFonts w:ascii="Times New Roman" w:hAnsi="Times New Roman" w:cs="Times New Roman"/>
          <w:b/>
          <w:bCs/>
          <w:color w:val="000000" w:themeColor="text1"/>
          <w:sz w:val="24"/>
          <w:szCs w:val="24"/>
        </w:rPr>
        <w:lastRenderedPageBreak/>
        <w:fldChar w:fldCharType="begin" w:fldLock="1"/>
      </w:r>
      <w:r w:rsidR="007C0BCA" w:rsidRPr="00C26353">
        <w:rPr>
          <w:rFonts w:ascii="Times New Roman" w:hAnsi="Times New Roman" w:cs="Times New Roman"/>
          <w:b/>
          <w:bCs/>
          <w:color w:val="000000" w:themeColor="text1"/>
          <w:sz w:val="24"/>
          <w:szCs w:val="24"/>
        </w:rPr>
        <w:instrText xml:space="preserve">ADDIN Mendeley Bibliography CSL_BIBLIOGRAPHY </w:instrText>
      </w:r>
      <w:r w:rsidRPr="00172D7A">
        <w:rPr>
          <w:rFonts w:ascii="Times New Roman" w:hAnsi="Times New Roman" w:cs="Times New Roman"/>
          <w:b/>
          <w:bCs/>
          <w:color w:val="000000" w:themeColor="text1"/>
          <w:sz w:val="24"/>
          <w:szCs w:val="24"/>
        </w:rPr>
        <w:fldChar w:fldCharType="separate"/>
      </w:r>
      <w:r w:rsidR="007C0BCA" w:rsidRPr="00C26353">
        <w:rPr>
          <w:rFonts w:ascii="Times New Roman" w:hAnsi="Times New Roman" w:cs="Times New Roman"/>
          <w:noProof/>
          <w:sz w:val="24"/>
          <w:szCs w:val="24"/>
        </w:rPr>
        <w:t xml:space="preserve">1. </w:t>
      </w:r>
      <w:r w:rsidR="007C0BCA" w:rsidRPr="00C26353">
        <w:rPr>
          <w:rFonts w:ascii="Times New Roman" w:hAnsi="Times New Roman" w:cs="Times New Roman"/>
          <w:noProof/>
          <w:sz w:val="24"/>
          <w:szCs w:val="24"/>
        </w:rPr>
        <w:tab/>
        <w:t xml:space="preserve">Harris LI and J. Biobanking. In: Steinbock B, editor. The Oxford Handbook of Bioethics. Oxford University Press; 2007. p. 211–240.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2. </w:t>
      </w:r>
      <w:r w:rsidRPr="00C26353">
        <w:rPr>
          <w:rFonts w:ascii="Times New Roman" w:hAnsi="Times New Roman" w:cs="Times New Roman"/>
          <w:noProof/>
          <w:sz w:val="24"/>
          <w:szCs w:val="24"/>
        </w:rPr>
        <w:tab/>
        <w:t>Delmonico FL, Domínguez-Gil B, Matesanz R, Noel L. A call for government accountability to achieve national self-sufficiency in organ donation and transplantation. Lancet [Internet]. 2011;378(9800):1414–8. Available from: http://dx.doi.org/10.1016/S0140-6736(11)61486-4</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3. </w:t>
      </w:r>
      <w:r w:rsidRPr="00C26353">
        <w:rPr>
          <w:rFonts w:ascii="Times New Roman" w:hAnsi="Times New Roman" w:cs="Times New Roman"/>
          <w:noProof/>
          <w:sz w:val="24"/>
          <w:szCs w:val="24"/>
        </w:rPr>
        <w:tab/>
      </w:r>
      <w:r w:rsidR="00D77EAC" w:rsidRPr="00C26353">
        <w:rPr>
          <w:rFonts w:ascii="Times New Roman" w:hAnsi="Times New Roman" w:cs="Times New Roman"/>
          <w:noProof/>
          <w:sz w:val="24"/>
          <w:szCs w:val="24"/>
        </w:rPr>
        <w:t>Global Observatory on Donation and Transplantation (GODT). Global activity in organ transplantation estimation. 2020. http://www.transplant-observatory.org/global-report-2018/8.</w:t>
      </w:r>
      <w:r w:rsidRPr="00C26353">
        <w:rPr>
          <w:rFonts w:ascii="Times New Roman" w:hAnsi="Times New Roman" w:cs="Times New Roman"/>
          <w:noProof/>
          <w:sz w:val="24"/>
          <w:szCs w:val="24"/>
        </w:rPr>
        <w:t xml:space="preserve">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4. </w:t>
      </w:r>
      <w:r w:rsidRPr="00C26353">
        <w:rPr>
          <w:rFonts w:ascii="Times New Roman" w:hAnsi="Times New Roman" w:cs="Times New Roman"/>
          <w:noProof/>
          <w:sz w:val="24"/>
          <w:szCs w:val="24"/>
        </w:rPr>
        <w:tab/>
        <w:t xml:space="preserve">Grinyó JM. Why is organ transplantation clinically important? Cold Spring Harb Perspect Med. 2013;3(6):1–10.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5. </w:t>
      </w:r>
      <w:r w:rsidRPr="00C26353">
        <w:rPr>
          <w:rFonts w:ascii="Times New Roman" w:hAnsi="Times New Roman" w:cs="Times New Roman"/>
          <w:noProof/>
          <w:sz w:val="24"/>
          <w:szCs w:val="24"/>
        </w:rPr>
        <w:tab/>
        <w:t xml:space="preserve">Muller E. Transplantation in Africa - an overview. Clin Nephrol. 2016;86:90–5.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6. </w:t>
      </w:r>
      <w:r w:rsidRPr="00C26353">
        <w:rPr>
          <w:rFonts w:ascii="Times New Roman" w:hAnsi="Times New Roman" w:cs="Times New Roman"/>
          <w:noProof/>
          <w:sz w:val="24"/>
          <w:szCs w:val="24"/>
        </w:rPr>
        <w:tab/>
        <w:t xml:space="preserve">Loua A, Feroleto M, Sougou A, Kasilo OMJ, Nikiema JB, Fuller W, et al. A review of policies and programmes for human organ and tissue donations and transplantations, WHO African region. Bulletin of the World Health Organization. 2020;420–5.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7. </w:t>
      </w:r>
      <w:r w:rsidRPr="00C26353">
        <w:rPr>
          <w:rFonts w:ascii="Times New Roman" w:hAnsi="Times New Roman" w:cs="Times New Roman"/>
          <w:noProof/>
          <w:sz w:val="24"/>
          <w:szCs w:val="24"/>
        </w:rPr>
        <w:tab/>
      </w:r>
      <w:r w:rsidR="00D77EAC" w:rsidRPr="00C26353">
        <w:rPr>
          <w:rFonts w:ascii="Times New Roman" w:hAnsi="Times New Roman" w:cs="Times New Roman"/>
          <w:noProof/>
          <w:sz w:val="24"/>
          <w:szCs w:val="24"/>
        </w:rPr>
        <w:t xml:space="preserve">American society of Nephrology. The declaration of Istanbul on Organ trafficking and transplant tourism. Clinical Journal of the American Society of Nephrology 2008 p. 1227–31.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8. </w:t>
      </w:r>
      <w:r w:rsidRPr="00C26353">
        <w:rPr>
          <w:rFonts w:ascii="Times New Roman" w:hAnsi="Times New Roman" w:cs="Times New Roman"/>
          <w:noProof/>
          <w:sz w:val="24"/>
          <w:szCs w:val="24"/>
        </w:rPr>
        <w:tab/>
        <w:t xml:space="preserve">Yea S. Trafficking in part(s): The commercial kidney market in a Manila slum, Philippines. Glob Soc Policy. 2010;10(3):358–76.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9. </w:t>
      </w:r>
      <w:r w:rsidRPr="00C26353">
        <w:rPr>
          <w:rFonts w:ascii="Times New Roman" w:hAnsi="Times New Roman" w:cs="Times New Roman"/>
          <w:noProof/>
          <w:sz w:val="24"/>
          <w:szCs w:val="24"/>
        </w:rPr>
        <w:tab/>
        <w:t xml:space="preserve">Gonzalez J, Garijo I, Sanchez A. Organ Tra ffi cking and Migration : A Bibliometric Analysis of an Untold Story. 2020;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10. </w:t>
      </w:r>
      <w:r w:rsidRPr="00C26353">
        <w:rPr>
          <w:rFonts w:ascii="Times New Roman" w:hAnsi="Times New Roman" w:cs="Times New Roman"/>
          <w:noProof/>
          <w:sz w:val="24"/>
          <w:szCs w:val="24"/>
        </w:rPr>
        <w:tab/>
      </w:r>
      <w:r w:rsidR="00D77EAC" w:rsidRPr="00C26353">
        <w:rPr>
          <w:rFonts w:ascii="Times New Roman" w:hAnsi="Times New Roman" w:cs="Times New Roman"/>
          <w:noProof/>
          <w:sz w:val="24"/>
          <w:szCs w:val="24"/>
        </w:rPr>
        <w:t>Global Financial Integrity. Transnational Crime and the Developing World. 2017. Available from: https://gfintegrity.org/report/transnational-crime-and-the-developing-world/</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11. </w:t>
      </w:r>
      <w:r w:rsidRPr="00C26353">
        <w:rPr>
          <w:rFonts w:ascii="Times New Roman" w:hAnsi="Times New Roman" w:cs="Times New Roman"/>
          <w:noProof/>
          <w:sz w:val="24"/>
          <w:szCs w:val="24"/>
        </w:rPr>
        <w:tab/>
        <w:t xml:space="preserve">Roels L, Rahmel A. The European experience. Transpl Int. 2011;24(4):350–67.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12. </w:t>
      </w:r>
      <w:r w:rsidRPr="00C26353">
        <w:rPr>
          <w:rFonts w:ascii="Times New Roman" w:hAnsi="Times New Roman" w:cs="Times New Roman"/>
          <w:noProof/>
          <w:sz w:val="24"/>
          <w:szCs w:val="24"/>
        </w:rPr>
        <w:tab/>
        <w:t>Bastani B. The present and future of transplant organ shortage: some potential remedies. J Nephrol [Internet]. 2020;33(2):277–88. Available from: https://doi.org/10.1007/s40620-019-00634-x</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13. </w:t>
      </w:r>
      <w:r w:rsidRPr="00C26353">
        <w:rPr>
          <w:rFonts w:ascii="Times New Roman" w:hAnsi="Times New Roman" w:cs="Times New Roman"/>
          <w:noProof/>
          <w:sz w:val="24"/>
          <w:szCs w:val="24"/>
        </w:rPr>
        <w:tab/>
        <w:t xml:space="preserve">Shimazono Y. The state of the international organ trade: a provisional picture based on integration of available information. Vol. 85, Bulletin of the World Health Organization. 2007.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14. </w:t>
      </w:r>
      <w:r w:rsidRPr="00C26353">
        <w:rPr>
          <w:rFonts w:ascii="Times New Roman" w:hAnsi="Times New Roman" w:cs="Times New Roman"/>
          <w:noProof/>
          <w:sz w:val="24"/>
          <w:szCs w:val="24"/>
        </w:rPr>
        <w:tab/>
        <w:t xml:space="preserve">The Lancet. Legal and illegal organ donation. Lancet. 2007;369(9577):1901.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15. </w:t>
      </w:r>
      <w:r w:rsidRPr="00C26353">
        <w:rPr>
          <w:rFonts w:ascii="Times New Roman" w:hAnsi="Times New Roman" w:cs="Times New Roman"/>
          <w:noProof/>
          <w:sz w:val="24"/>
          <w:szCs w:val="24"/>
        </w:rPr>
        <w:tab/>
        <w:t xml:space="preserve">Cohen IG. Transplant Tourism: The Ethics and Regulation of International Markets for Organs. J Law, Med Ethics. 2013;41(1):269–85.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16. </w:t>
      </w:r>
      <w:r w:rsidRPr="00C26353">
        <w:rPr>
          <w:rFonts w:ascii="Times New Roman" w:hAnsi="Times New Roman" w:cs="Times New Roman"/>
          <w:noProof/>
          <w:sz w:val="24"/>
          <w:szCs w:val="24"/>
        </w:rPr>
        <w:tab/>
        <w:t xml:space="preserve">Scheper-Hughes N. The Body of the Terrorist: Blood Libels, Bio-Piracy, and the Spoils of War at the Israeli Forensic Institute. Soc Res (New York). 2011;78(3):849–87.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lastRenderedPageBreak/>
        <w:t xml:space="preserve">17. </w:t>
      </w:r>
      <w:r w:rsidRPr="00C26353">
        <w:rPr>
          <w:rFonts w:ascii="Times New Roman" w:hAnsi="Times New Roman" w:cs="Times New Roman"/>
          <w:noProof/>
          <w:sz w:val="24"/>
          <w:szCs w:val="24"/>
        </w:rPr>
        <w:tab/>
        <w:t xml:space="preserve">Efrat A. Combating the kidney commerce: Civil society against organ trafficking in pakistan and israel. Br J Criminol. 2013;53(5):764–83.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18. </w:t>
      </w:r>
      <w:r w:rsidRPr="00C26353">
        <w:rPr>
          <w:rFonts w:ascii="Times New Roman" w:hAnsi="Times New Roman" w:cs="Times New Roman"/>
          <w:noProof/>
          <w:sz w:val="24"/>
          <w:szCs w:val="24"/>
        </w:rPr>
        <w:tab/>
        <w:t xml:space="preserve">Ahmed MM, Tedla FM, Leichtman AB, Punch JD. Organ Transplantation in Ethiopia. Transplantation. 2019;103(3):449–51.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19. </w:t>
      </w:r>
      <w:r w:rsidRPr="00C26353">
        <w:rPr>
          <w:rFonts w:ascii="Times New Roman" w:hAnsi="Times New Roman" w:cs="Times New Roman"/>
          <w:noProof/>
          <w:sz w:val="24"/>
          <w:szCs w:val="24"/>
        </w:rPr>
        <w:tab/>
        <w:t xml:space="preserve">Efrat A. Global efforts against human trafficking: The misguided conflation of sex, labor, and organ trafficking. Int Stud Perspect. 2016;17(1):34–54.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20. </w:t>
      </w:r>
      <w:r w:rsidRPr="00C26353">
        <w:rPr>
          <w:rFonts w:ascii="Times New Roman" w:hAnsi="Times New Roman" w:cs="Times New Roman"/>
          <w:noProof/>
          <w:sz w:val="24"/>
          <w:szCs w:val="24"/>
        </w:rPr>
        <w:tab/>
        <w:t>Jafar TH. Organ Trafficking: Global Solutions for a Global Problem. Am J Kidney Dis [Internet]. 2009;54(6):1145–57. Available from: http://dx.doi.org/10.1053/j.ajkd.2009.08.014</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21. </w:t>
      </w:r>
      <w:r w:rsidRPr="00C26353">
        <w:rPr>
          <w:rFonts w:ascii="Times New Roman" w:hAnsi="Times New Roman" w:cs="Times New Roman"/>
          <w:noProof/>
          <w:sz w:val="24"/>
          <w:szCs w:val="24"/>
        </w:rPr>
        <w:tab/>
        <w:t xml:space="preserve">Khamash HA, Gaston RS. Transplant tourism: A modern iteration of an ancient problem. Curr Opin Organ Transplant. 2008;13(4):395–9.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22. </w:t>
      </w:r>
      <w:r w:rsidRPr="00C26353">
        <w:rPr>
          <w:rFonts w:ascii="Times New Roman" w:hAnsi="Times New Roman" w:cs="Times New Roman"/>
          <w:noProof/>
          <w:sz w:val="24"/>
          <w:szCs w:val="24"/>
        </w:rPr>
        <w:tab/>
        <w:t>Ambagtsheer F, Gunnarson M, De Jong J, Lundin S, van Balen L, Orr Z, Byström I WW. Trafficking in human beings for the purpose of organ removal: a case study report [Internet]. Migration, Culture Conflict and Crime. 2014. Available from: Online at www.hottproject.com</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23. </w:t>
      </w:r>
      <w:r w:rsidRPr="00C26353">
        <w:rPr>
          <w:rFonts w:ascii="Times New Roman" w:hAnsi="Times New Roman" w:cs="Times New Roman"/>
          <w:noProof/>
          <w:sz w:val="24"/>
          <w:szCs w:val="24"/>
        </w:rPr>
        <w:tab/>
        <w:t xml:space="preserve">Miller FG, Fins JJ, Bacchetta MD. Clinical pragmatism: John Dewey and clinical ethics. J Contemp Health Law Policy. 1996;13(1):27–51.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24. </w:t>
      </w:r>
      <w:r w:rsidRPr="00C26353">
        <w:rPr>
          <w:rFonts w:ascii="Times New Roman" w:hAnsi="Times New Roman" w:cs="Times New Roman"/>
          <w:noProof/>
          <w:sz w:val="24"/>
          <w:szCs w:val="24"/>
        </w:rPr>
        <w:tab/>
        <w:t>Inguaggiato G, Metselaar S, Porz R, Widdershoven G. A pragmatist approach to clinical ethics support: overcoming the perils of ethical pluralism. Med Heal Care Philos [Internet]. 2019;22(3):427–38. Available from: http://dx.doi.org/10.1007/s11019-018-09882-3</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25. </w:t>
      </w:r>
      <w:r w:rsidRPr="00C26353">
        <w:rPr>
          <w:rFonts w:ascii="Times New Roman" w:hAnsi="Times New Roman" w:cs="Times New Roman"/>
          <w:noProof/>
          <w:sz w:val="24"/>
          <w:szCs w:val="24"/>
        </w:rPr>
        <w:tab/>
        <w:t xml:space="preserve">Hester DM. Is Pragmatism Well-suited to Bioethics? J Med Philos. 2003;28(5–6):545–61.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26. </w:t>
      </w:r>
      <w:r w:rsidRPr="00C26353">
        <w:rPr>
          <w:rFonts w:ascii="Times New Roman" w:hAnsi="Times New Roman" w:cs="Times New Roman"/>
          <w:noProof/>
          <w:sz w:val="24"/>
          <w:szCs w:val="24"/>
        </w:rPr>
        <w:tab/>
        <w:t>Cooley DR. Une approche pragmatique de la bioéthique international ou multiculturelle. Ethics, Med Public Heal [Internet]. 2017;3(2):269–78. Available from: http://dx.doi.org/10.1016/j.jemep.2017.04.016</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27.</w:t>
      </w:r>
      <w:r w:rsidR="00D77EAC" w:rsidRPr="00C26353">
        <w:rPr>
          <w:rFonts w:ascii="Times New Roman" w:hAnsi="Times New Roman" w:cs="Times New Roman"/>
          <w:noProof/>
          <w:sz w:val="24"/>
          <w:szCs w:val="24"/>
        </w:rPr>
        <w:t xml:space="preserve">     Taye B. Dimensions of Bioethics, The Relevance of ‘Context’ and the ‘Pragmatist Turn. Pragmatism Today. 2019;10(2).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28. </w:t>
      </w:r>
      <w:r w:rsidRPr="00C26353">
        <w:rPr>
          <w:rFonts w:ascii="Times New Roman" w:hAnsi="Times New Roman" w:cs="Times New Roman"/>
          <w:noProof/>
          <w:sz w:val="24"/>
          <w:szCs w:val="24"/>
        </w:rPr>
        <w:tab/>
        <w:t xml:space="preserve">Columb S. Excavating the organ trade: An empirical study of organ trading networks in Cairo, Egypt. Br J Criminol. 2017;57(6):1301–21.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29. </w:t>
      </w:r>
      <w:r w:rsidRPr="00C26353">
        <w:rPr>
          <w:rFonts w:ascii="Times New Roman" w:hAnsi="Times New Roman" w:cs="Times New Roman"/>
          <w:noProof/>
          <w:sz w:val="24"/>
          <w:szCs w:val="24"/>
        </w:rPr>
        <w:tab/>
      </w:r>
      <w:r w:rsidR="008F1FA7" w:rsidRPr="00C26353">
        <w:rPr>
          <w:rFonts w:ascii="Times New Roman" w:hAnsi="Times New Roman" w:cs="Times New Roman"/>
          <w:noProof/>
          <w:sz w:val="24"/>
          <w:szCs w:val="24"/>
        </w:rPr>
        <w:t xml:space="preserve">UNODC. Our Stories from the Middle East and North Africa. 2021https://www.unodc.org/middleeastandnorthafrica/en/frontpage/index.htmlVan Reisen M, Rijken C. Sinai trafficking: Origin and definition of a new form of human trafficking. Soc Incl. 2015;3(1):113–24.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30. </w:t>
      </w:r>
      <w:r w:rsidRPr="00C26353">
        <w:rPr>
          <w:rFonts w:ascii="Times New Roman" w:hAnsi="Times New Roman" w:cs="Times New Roman"/>
          <w:noProof/>
          <w:sz w:val="24"/>
          <w:szCs w:val="24"/>
        </w:rPr>
        <w:tab/>
        <w:t xml:space="preserve">van Reisen M, Rijken C. Sinai trafficking: Origin and definition of a new form of human trafficking. Soc Incl. 2015;3(1):113–24. </w:t>
      </w:r>
    </w:p>
    <w:p w:rsidR="007C0BCA" w:rsidRPr="00C26353" w:rsidRDefault="007C0BCA" w:rsidP="008F1FA7">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31. </w:t>
      </w:r>
      <w:r w:rsidR="008F1FA7" w:rsidRPr="00C26353">
        <w:rPr>
          <w:rFonts w:ascii="Times New Roman" w:hAnsi="Times New Roman" w:cs="Times New Roman"/>
          <w:noProof/>
          <w:sz w:val="24"/>
          <w:szCs w:val="24"/>
        </w:rPr>
        <w:t xml:space="preserve">  Trafficking SVH. Nine Somalis Dumped in Egyptian Sea After Kidnapped and Organs Removed by Traffickers in Egypt | [Internet]. 2021. Available from: https://www.humantrafficking.co.za/index.php/news/1041-nine-somalis-dumped-in-</w:t>
      </w:r>
      <w:r w:rsidR="008F1FA7" w:rsidRPr="00C26353">
        <w:rPr>
          <w:rFonts w:ascii="Times New Roman" w:hAnsi="Times New Roman" w:cs="Times New Roman"/>
          <w:noProof/>
          <w:sz w:val="24"/>
          <w:szCs w:val="24"/>
        </w:rPr>
        <w:lastRenderedPageBreak/>
        <w:t>egyptian-sea-after-kidnapped-and-organs-removed-by-traffickers-in-egypt-6-april-2016-note-not-for-sensitive-viewers</w:t>
      </w:r>
      <w:r w:rsidRPr="00C26353">
        <w:rPr>
          <w:rFonts w:ascii="Times New Roman" w:hAnsi="Times New Roman" w:cs="Times New Roman"/>
          <w:noProof/>
          <w:sz w:val="24"/>
          <w:szCs w:val="24"/>
        </w:rPr>
        <w:t xml:space="preserve">32. </w:t>
      </w:r>
      <w:r w:rsidRPr="00C26353">
        <w:rPr>
          <w:rFonts w:ascii="Times New Roman" w:hAnsi="Times New Roman" w:cs="Times New Roman"/>
          <w:noProof/>
          <w:sz w:val="24"/>
          <w:szCs w:val="24"/>
        </w:rPr>
        <w:tab/>
      </w:r>
    </w:p>
    <w:p w:rsidR="008F1FA7" w:rsidRPr="00C26353" w:rsidRDefault="008F1FA7">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32. </w:t>
      </w:r>
      <w:r w:rsidRPr="00C26353">
        <w:rPr>
          <w:rFonts w:ascii="Times New Roman" w:hAnsi="Times New Roman" w:cs="Times New Roman"/>
          <w:noProof/>
          <w:sz w:val="24"/>
          <w:szCs w:val="24"/>
        </w:rPr>
        <w:tab/>
        <w:t>BBC News. Bodies of 15 migrants found in Egypt’s Sinai Peninsula - [Internet]. 2021. Available from: https://www.bbc.com/news/world-middle-east-34826469</w:t>
      </w:r>
    </w:p>
    <w:p w:rsidR="008F1FA7"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33. </w:t>
      </w:r>
      <w:r w:rsidRPr="00C26353">
        <w:rPr>
          <w:rFonts w:ascii="Times New Roman" w:hAnsi="Times New Roman" w:cs="Times New Roman"/>
          <w:noProof/>
          <w:sz w:val="24"/>
          <w:szCs w:val="24"/>
        </w:rPr>
        <w:tab/>
      </w:r>
      <w:r w:rsidR="008F1FA7" w:rsidRPr="00C26353">
        <w:rPr>
          <w:rFonts w:ascii="Times New Roman" w:hAnsi="Times New Roman" w:cs="Times New Roman"/>
          <w:noProof/>
          <w:sz w:val="24"/>
          <w:szCs w:val="24"/>
        </w:rPr>
        <w:t>Fair Planet. Illegal organ trafficking in Africa [Internet]. Available from: https://www.fairplanet.org/story/a-penny-for-a-kidney-illegal-organ-trafficking-in-africa/39.</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34. </w:t>
      </w:r>
      <w:r w:rsidRPr="00C26353">
        <w:rPr>
          <w:rFonts w:ascii="Times New Roman" w:hAnsi="Times New Roman" w:cs="Times New Roman"/>
          <w:noProof/>
          <w:sz w:val="24"/>
          <w:szCs w:val="24"/>
        </w:rPr>
        <w:tab/>
      </w:r>
      <w:r w:rsidR="008F1FA7" w:rsidRPr="00C26353">
        <w:rPr>
          <w:rFonts w:ascii="Times New Roman" w:hAnsi="Times New Roman" w:cs="Times New Roman"/>
          <w:noProof/>
          <w:sz w:val="24"/>
          <w:szCs w:val="24"/>
        </w:rPr>
        <w:t>Coalition for organ failure solution (COFS). Sudanese Victims of Organ Trafficking in Egypt [Internet]. 2011. Available from: https://cofs.org/home/wp-content/uploads/2012/06/REPORT-Sud-Victims-of-OT-in-Egypt-NEW-COVER-16-Jan-20124.pdf</w:t>
      </w:r>
      <w:r w:rsidR="008F1FA7" w:rsidRPr="00C26353" w:rsidDel="008F1FA7">
        <w:rPr>
          <w:rFonts w:ascii="Times New Roman" w:hAnsi="Times New Roman" w:cs="Times New Roman"/>
          <w:noProof/>
          <w:sz w:val="24"/>
          <w:szCs w:val="24"/>
        </w:rPr>
        <w:t xml:space="preserve">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35. </w:t>
      </w:r>
      <w:r w:rsidRPr="00C26353">
        <w:rPr>
          <w:rFonts w:ascii="Times New Roman" w:hAnsi="Times New Roman" w:cs="Times New Roman"/>
          <w:noProof/>
          <w:sz w:val="24"/>
          <w:szCs w:val="24"/>
        </w:rPr>
        <w:tab/>
        <w:t xml:space="preserve">Scheper-Hughes N. Neo-Cannibalism and ISIS: Organs and Tissue Trafficking During Times of Political Conflict and War. Ethical, Leg Psychosoc Asp Transplant Glob Challenges. 2017;(August):166–73.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36. </w:t>
      </w:r>
      <w:r w:rsidRPr="00C26353">
        <w:rPr>
          <w:rFonts w:ascii="Times New Roman" w:hAnsi="Times New Roman" w:cs="Times New Roman"/>
          <w:noProof/>
          <w:sz w:val="24"/>
          <w:szCs w:val="24"/>
        </w:rPr>
        <w:tab/>
        <w:t xml:space="preserve">Moosa MR. The state of kidney transplantation in South Africa. South African Med J. 2019;109(4):235–40.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37. </w:t>
      </w:r>
      <w:r w:rsidRPr="00C26353">
        <w:rPr>
          <w:rFonts w:ascii="Times New Roman" w:hAnsi="Times New Roman" w:cs="Times New Roman"/>
          <w:noProof/>
          <w:sz w:val="24"/>
          <w:szCs w:val="24"/>
        </w:rPr>
        <w:tab/>
        <w:t xml:space="preserve">Mor E, Boas H. Organ trafficking: Scope and ethical dilemma. Curr Diab Rep. 2005;5(4):294–9.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38. </w:t>
      </w:r>
      <w:r w:rsidRPr="00C26353">
        <w:rPr>
          <w:rFonts w:ascii="Times New Roman" w:hAnsi="Times New Roman" w:cs="Times New Roman"/>
          <w:noProof/>
          <w:sz w:val="24"/>
          <w:szCs w:val="24"/>
        </w:rPr>
        <w:tab/>
        <w:t xml:space="preserve">Cohen CB. Selling bits and pieces of humans to make babies: The Gift of the Magi revisited. J Med Philos. 1999;24(3):288–306.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39. </w:t>
      </w:r>
      <w:r w:rsidRPr="00C26353">
        <w:rPr>
          <w:rFonts w:ascii="Times New Roman" w:hAnsi="Times New Roman" w:cs="Times New Roman"/>
          <w:noProof/>
          <w:sz w:val="24"/>
          <w:szCs w:val="24"/>
        </w:rPr>
        <w:tab/>
        <w:t xml:space="preserve">Taylor JS. Autonomy, Constraining Options, and Organ Sales. In: Matteson LT and R, editor. International Trafficking of Human Organs. CRC Press; 2012. p. 143–260.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40. </w:t>
      </w:r>
      <w:r w:rsidRPr="00C26353">
        <w:rPr>
          <w:rFonts w:ascii="Times New Roman" w:hAnsi="Times New Roman" w:cs="Times New Roman"/>
          <w:noProof/>
          <w:sz w:val="24"/>
          <w:szCs w:val="24"/>
        </w:rPr>
        <w:tab/>
        <w:t xml:space="preserve">Megan Clay and Walter Block. A Free Market for Human Organs. In: Leonard Territo and Rande Matteso, editor. The International Trafficking of Human Organs A Multidisciplinary Perspectiv. CRC Press; 2012. p. 49–58.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41. </w:t>
      </w:r>
      <w:r w:rsidRPr="00C26353">
        <w:rPr>
          <w:rFonts w:ascii="Times New Roman" w:hAnsi="Times New Roman" w:cs="Times New Roman"/>
          <w:noProof/>
          <w:sz w:val="24"/>
          <w:szCs w:val="24"/>
        </w:rPr>
        <w:tab/>
        <w:t xml:space="preserve">Castro LD De. Commodification and exploitation: arguments in favour of compensated organ donation. J Med Ethics. 2002;142–7.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42. </w:t>
      </w:r>
      <w:r w:rsidRPr="00C26353">
        <w:rPr>
          <w:rFonts w:ascii="Times New Roman" w:hAnsi="Times New Roman" w:cs="Times New Roman"/>
          <w:noProof/>
          <w:sz w:val="24"/>
          <w:szCs w:val="24"/>
        </w:rPr>
        <w:tab/>
        <w:t xml:space="preserve">Omar F, Tufveson G, Welin S. Compensated living kidney donation: A plea for pragmatism. Heal Care Anal. 2010;18(1):85–101.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43. </w:t>
      </w:r>
      <w:r w:rsidRPr="00C26353">
        <w:rPr>
          <w:rFonts w:ascii="Times New Roman" w:hAnsi="Times New Roman" w:cs="Times New Roman"/>
          <w:noProof/>
          <w:sz w:val="24"/>
          <w:szCs w:val="24"/>
        </w:rPr>
        <w:tab/>
        <w:t xml:space="preserve">Friedlaender MM. The right to sell or buy a kidney: Are we failing our patients? Lancet. 2002;359(9310):971–3.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44. </w:t>
      </w:r>
      <w:r w:rsidRPr="00C26353">
        <w:rPr>
          <w:rFonts w:ascii="Times New Roman" w:hAnsi="Times New Roman" w:cs="Times New Roman"/>
          <w:noProof/>
          <w:sz w:val="24"/>
          <w:szCs w:val="24"/>
        </w:rPr>
        <w:tab/>
        <w:t xml:space="preserve">Bhengu BR, Uys HH. Organ donation and transplantation within the Zulu culture. Curationis. 2004;27(3):24–33.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45. </w:t>
      </w:r>
      <w:r w:rsidRPr="00C26353">
        <w:rPr>
          <w:rFonts w:ascii="Times New Roman" w:hAnsi="Times New Roman" w:cs="Times New Roman"/>
          <w:noProof/>
          <w:sz w:val="24"/>
          <w:szCs w:val="24"/>
        </w:rPr>
        <w:tab/>
      </w:r>
      <w:r w:rsidR="00BF43AB" w:rsidRPr="00C26353">
        <w:rPr>
          <w:rFonts w:ascii="Times New Roman" w:hAnsi="Times New Roman" w:cs="Times New Roman"/>
          <w:noProof/>
          <w:sz w:val="24"/>
          <w:szCs w:val="24"/>
        </w:rPr>
        <w:t xml:space="preserve">Hamdy S. UUtlRES Revue intemationale interdisciplinaire. 2014;(May). </w:t>
      </w:r>
      <w:r w:rsidRPr="00C26353">
        <w:rPr>
          <w:rFonts w:ascii="Times New Roman" w:hAnsi="Times New Roman" w:cs="Times New Roman"/>
          <w:noProof/>
          <w:sz w:val="24"/>
          <w:szCs w:val="24"/>
        </w:rPr>
        <w:t xml:space="preserve">.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46. </w:t>
      </w:r>
      <w:r w:rsidRPr="00C26353">
        <w:rPr>
          <w:rFonts w:ascii="Times New Roman" w:hAnsi="Times New Roman" w:cs="Times New Roman"/>
          <w:noProof/>
          <w:sz w:val="24"/>
          <w:szCs w:val="24"/>
        </w:rPr>
        <w:tab/>
        <w:t xml:space="preserve">Fabian J, Crymble K. End-of-life care and organ donation in South Africa – It’s time for national policy to lead the way. South African Med J. 2017;107(7):545.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47. </w:t>
      </w:r>
      <w:r w:rsidRPr="00C26353">
        <w:rPr>
          <w:rFonts w:ascii="Times New Roman" w:hAnsi="Times New Roman" w:cs="Times New Roman"/>
          <w:noProof/>
          <w:sz w:val="24"/>
          <w:szCs w:val="24"/>
        </w:rPr>
        <w:tab/>
        <w:t xml:space="preserve">Robertson JA. The Dead Donor Rule. Hastings Cent Rep. 1999;29(6):6.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lastRenderedPageBreak/>
        <w:t xml:space="preserve">48. </w:t>
      </w:r>
      <w:r w:rsidRPr="00C26353">
        <w:rPr>
          <w:rFonts w:ascii="Times New Roman" w:hAnsi="Times New Roman" w:cs="Times New Roman"/>
          <w:noProof/>
          <w:sz w:val="24"/>
          <w:szCs w:val="24"/>
        </w:rPr>
        <w:tab/>
        <w:t xml:space="preserve">Domínguez-Gil B, Delmonico FL, Shaheen FAM, Matesanz R, O’Connor K, Minina M, et al. The critical pathway for deceased donation: Reportable uniformity in the approach to deceased donation. Transpl Int. 2011;24(4):373–8.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49. </w:t>
      </w:r>
      <w:r w:rsidRPr="00C26353">
        <w:rPr>
          <w:rFonts w:ascii="Times New Roman" w:hAnsi="Times New Roman" w:cs="Times New Roman"/>
          <w:noProof/>
          <w:sz w:val="24"/>
          <w:szCs w:val="24"/>
        </w:rPr>
        <w:tab/>
        <w:t xml:space="preserve">Huang J, Wang H, Fan ST, Zhao B, Zhang Z, Hao L, et al. The national program for deceased organ donation in China. Transplantation. 2013;96(1):5–9.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50. </w:t>
      </w:r>
      <w:r w:rsidRPr="00C26353">
        <w:rPr>
          <w:rFonts w:ascii="Times New Roman" w:hAnsi="Times New Roman" w:cs="Times New Roman"/>
          <w:noProof/>
          <w:sz w:val="24"/>
          <w:szCs w:val="24"/>
        </w:rPr>
        <w:tab/>
        <w:t>Boima V, Ganu V, Yorke E, Dey D, Amissah-Arthur MB, Agyabeng K, et al. Knowledge and Willingness to Donate Kidneys for Transplantation in Ghana: A Cross-Sectional Survey. Transplant Proc [Internet]. 2020;52(10):2883–9. Available from: https://doi.org/10.1016/j.transproceed.2020.02.165</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51. </w:t>
      </w:r>
      <w:r w:rsidRPr="00C26353">
        <w:rPr>
          <w:rFonts w:ascii="Times New Roman" w:hAnsi="Times New Roman" w:cs="Times New Roman"/>
          <w:noProof/>
          <w:sz w:val="24"/>
          <w:szCs w:val="24"/>
        </w:rPr>
        <w:tab/>
        <w:t xml:space="preserve">Bookholane H, Michaelides A, Prins L, Steenkamp L, Gili B, McCurdie F, et al. Factors influencing consent rates of deceased organ donation in Western Cape Province, South Africa. S Afr Med J. 2020;110(3):204–9.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52. </w:t>
      </w:r>
      <w:r w:rsidRPr="00C26353">
        <w:rPr>
          <w:rFonts w:ascii="Times New Roman" w:hAnsi="Times New Roman" w:cs="Times New Roman"/>
          <w:noProof/>
          <w:sz w:val="24"/>
          <w:szCs w:val="24"/>
        </w:rPr>
        <w:tab/>
        <w:t>McKee M, Balabanova D, Basu S, Ricciardi W, Stuckler D. Universal health coverage: A quest for all countries but under threat in some. Value Heal [Internet]. 2013;16(1 SUPPL.):S39–45. Available from: http://dx.doi.org/10.1016/j.jval.2012.10.001</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53. </w:t>
      </w:r>
      <w:r w:rsidRPr="00C26353">
        <w:rPr>
          <w:rFonts w:ascii="Times New Roman" w:hAnsi="Times New Roman" w:cs="Times New Roman"/>
          <w:noProof/>
          <w:sz w:val="24"/>
          <w:szCs w:val="24"/>
        </w:rPr>
        <w:tab/>
        <w:t xml:space="preserve">Appiah B. Universal health coverage still rare in Africa. CMAJ. 2012;184(2):125–6.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54. </w:t>
      </w:r>
      <w:r w:rsidRPr="00C26353">
        <w:rPr>
          <w:rFonts w:ascii="Times New Roman" w:hAnsi="Times New Roman" w:cs="Times New Roman"/>
          <w:noProof/>
          <w:sz w:val="24"/>
          <w:szCs w:val="24"/>
        </w:rPr>
        <w:tab/>
        <w:t xml:space="preserve">Efrat A. Professional socialization and international norms: Physicians against organ trafficking. Eur J Int Relations. 2015;21(3):647–71.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55. </w:t>
      </w:r>
      <w:r w:rsidRPr="00C26353">
        <w:rPr>
          <w:rFonts w:ascii="Times New Roman" w:hAnsi="Times New Roman" w:cs="Times New Roman"/>
          <w:noProof/>
          <w:sz w:val="24"/>
          <w:szCs w:val="24"/>
        </w:rPr>
        <w:tab/>
      </w:r>
      <w:r w:rsidR="00BF43AB" w:rsidRPr="00C26353">
        <w:rPr>
          <w:rFonts w:ascii="Times New Roman" w:hAnsi="Times New Roman" w:cs="Times New Roman"/>
          <w:noProof/>
          <w:sz w:val="24"/>
          <w:szCs w:val="24"/>
        </w:rPr>
        <w:t>Glaser S. Formula to Stop the Illegal Organ Trade: 2004; https://digitalcommons.wcl.american.edu/hrbrief/vol12/iss2/6/</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56. </w:t>
      </w:r>
      <w:r w:rsidRPr="00C26353">
        <w:rPr>
          <w:rFonts w:ascii="Times New Roman" w:hAnsi="Times New Roman" w:cs="Times New Roman"/>
          <w:noProof/>
          <w:sz w:val="24"/>
          <w:szCs w:val="24"/>
        </w:rPr>
        <w:tab/>
        <w:t xml:space="preserve">Kalb L, Negri S. The Criminal Justice Response to Organ Trafficking and Trafficking in Human Beings for Organ Removal. J Traffick Hum Exploit. 2018;1(2):187–210.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57. </w:t>
      </w:r>
      <w:r w:rsidRPr="00C26353">
        <w:rPr>
          <w:rFonts w:ascii="Times New Roman" w:hAnsi="Times New Roman" w:cs="Times New Roman"/>
          <w:noProof/>
          <w:sz w:val="24"/>
          <w:szCs w:val="24"/>
        </w:rPr>
        <w:tab/>
        <w:t xml:space="preserve">Aronowitz AA, Isitman E. Trafficking of Human Beings for the Purpose of Organ Removal: Are (International) Legal Instruments Effective Measures to Eradicate the Practice? Groningen J Int Law. 2013;1(2):73.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58. </w:t>
      </w:r>
      <w:r w:rsidRPr="00C26353">
        <w:rPr>
          <w:rFonts w:ascii="Times New Roman" w:hAnsi="Times New Roman" w:cs="Times New Roman"/>
          <w:noProof/>
          <w:sz w:val="24"/>
          <w:szCs w:val="24"/>
        </w:rPr>
        <w:tab/>
        <w:t xml:space="preserve">Davids MR, Eastwood JB, Selwood NH, Arogundade FA, Ashuntantang G, Gharbi MB, et al. A renal registry for Africa: First steps. Clin Kidney J. 2016;9(1):162–7. </w:t>
      </w:r>
    </w:p>
    <w:p w:rsidR="007C0BCA" w:rsidRPr="00C26353"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59. </w:t>
      </w:r>
      <w:r w:rsidRPr="00C26353">
        <w:rPr>
          <w:rFonts w:ascii="Times New Roman" w:hAnsi="Times New Roman" w:cs="Times New Roman"/>
          <w:noProof/>
          <w:sz w:val="24"/>
          <w:szCs w:val="24"/>
        </w:rPr>
        <w:tab/>
        <w:t xml:space="preserve">Caulfield T, Duijst W, Bos M, Chassis I, Codreanu I, Danovitch G, et al. Trafficking in Human Beings for the Purpose of Organ Removal and the Ethical and Legal Obligations of Healthcare Providers. Transplant Direct. 2016;2(2):e60. </w:t>
      </w:r>
    </w:p>
    <w:p w:rsidR="007C0BCA" w:rsidRPr="00172D7A" w:rsidRDefault="007C0BCA" w:rsidP="007C0BCA">
      <w:pPr>
        <w:widowControl w:val="0"/>
        <w:autoSpaceDE w:val="0"/>
        <w:autoSpaceDN w:val="0"/>
        <w:adjustRightInd w:val="0"/>
        <w:spacing w:line="240" w:lineRule="auto"/>
        <w:ind w:left="640" w:hanging="640"/>
        <w:rPr>
          <w:rFonts w:ascii="Times New Roman" w:hAnsi="Times New Roman" w:cs="Times New Roman"/>
          <w:noProof/>
          <w:sz w:val="24"/>
          <w:szCs w:val="24"/>
        </w:rPr>
      </w:pPr>
      <w:r w:rsidRPr="00C26353">
        <w:rPr>
          <w:rFonts w:ascii="Times New Roman" w:hAnsi="Times New Roman" w:cs="Times New Roman"/>
          <w:noProof/>
          <w:sz w:val="24"/>
          <w:szCs w:val="24"/>
        </w:rPr>
        <w:t xml:space="preserve">60. </w:t>
      </w:r>
      <w:r w:rsidRPr="00C26353">
        <w:rPr>
          <w:rFonts w:ascii="Times New Roman" w:hAnsi="Times New Roman" w:cs="Times New Roman"/>
          <w:noProof/>
          <w:sz w:val="24"/>
          <w:szCs w:val="24"/>
        </w:rPr>
        <w:tab/>
        <w:t>Domínguez-Gil B, López-Fraga M, Muller E, Gill JS. The key role of health professionals in preventing and combating transplant-related crimes. Kidney Int [Internet]. 2017;92(6):1299–302. Available from: https://doi.org/10.1016/j.kint.2017.08.034</w:t>
      </w:r>
    </w:p>
    <w:p w:rsidR="007C0BCA" w:rsidRPr="00C26353" w:rsidRDefault="00F929F0" w:rsidP="009D26AD">
      <w:pPr>
        <w:rPr>
          <w:rFonts w:ascii="Times New Roman" w:hAnsi="Times New Roman" w:cs="Times New Roman"/>
          <w:b/>
          <w:bCs/>
          <w:color w:val="000000" w:themeColor="text1"/>
          <w:sz w:val="24"/>
          <w:szCs w:val="24"/>
        </w:rPr>
      </w:pPr>
      <w:r w:rsidRPr="00172D7A">
        <w:rPr>
          <w:rFonts w:ascii="Times New Roman" w:hAnsi="Times New Roman" w:cs="Times New Roman"/>
          <w:b/>
          <w:bCs/>
          <w:color w:val="000000" w:themeColor="text1"/>
          <w:sz w:val="24"/>
          <w:szCs w:val="24"/>
        </w:rPr>
        <w:fldChar w:fldCharType="end"/>
      </w:r>
    </w:p>
    <w:p w:rsidR="00346871" w:rsidRPr="00172D7A" w:rsidRDefault="00346871" w:rsidP="00346871">
      <w:pPr>
        <w:rPr>
          <w:rFonts w:ascii="Times New Roman" w:hAnsi="Times New Roman" w:cs="Times New Roman"/>
          <w:color w:val="000000" w:themeColor="text1"/>
          <w:sz w:val="24"/>
          <w:szCs w:val="24"/>
        </w:rPr>
      </w:pPr>
    </w:p>
    <w:p w:rsidR="0008237F" w:rsidRPr="00C26353" w:rsidRDefault="0008237F">
      <w:pPr>
        <w:rPr>
          <w:rFonts w:ascii="Times New Roman" w:hAnsi="Times New Roman" w:cs="Times New Roman"/>
          <w:color w:val="000000" w:themeColor="text1"/>
          <w:sz w:val="24"/>
          <w:szCs w:val="24"/>
        </w:rPr>
      </w:pPr>
    </w:p>
    <w:sectPr w:rsidR="0008237F" w:rsidRPr="00C26353" w:rsidSect="00F929F0">
      <w:footerReference w:type="default" r:id="rId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33CB7" w:rsidRDefault="00D33CB7"/>
    <w:p w:rsidR="00D33CB7" w:rsidRDefault="00D33CB7">
      <w:r>
        <w:separator/>
      </w:r>
    </w:p>
  </w:endnote>
  <w:endnote w:type="continuationSeparator" w:id="0">
    <w:p w:rsidR="00D33CB7" w:rsidRDefault="00D33CB7"/>
    <w:p w:rsidR="00D33CB7" w:rsidRDefault="00D33CB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atha">
    <w:altName w:val="Arial"/>
    <w:panose1 w:val="020B0604020202020204"/>
    <w:charset w:val="01"/>
    <w:family w:val="roman"/>
    <w:notTrueType/>
    <w:pitch w:val="variable"/>
    <w:sig w:usb0="00040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6336655"/>
      <w:docPartObj>
        <w:docPartGallery w:val="Page Numbers (Bottom of Page)"/>
        <w:docPartUnique/>
      </w:docPartObj>
    </w:sdtPr>
    <w:sdtEndPr>
      <w:rPr>
        <w:noProof/>
      </w:rPr>
    </w:sdtEndPr>
    <w:sdtContent>
      <w:p w:rsidR="00586528" w:rsidRDefault="00F929F0">
        <w:pPr>
          <w:pStyle w:val="Footer"/>
        </w:pPr>
        <w:r>
          <w:fldChar w:fldCharType="begin"/>
        </w:r>
        <w:r w:rsidR="00586528">
          <w:instrText xml:space="preserve"> PAGE   \* MERGEFORMAT </w:instrText>
        </w:r>
        <w:r>
          <w:fldChar w:fldCharType="separate"/>
        </w:r>
        <w:r w:rsidR="00FB0C0B">
          <w:rPr>
            <w:noProof/>
          </w:rPr>
          <w:t>17</w:t>
        </w:r>
        <w:r>
          <w:rPr>
            <w:noProof/>
          </w:rPr>
          <w:fldChar w:fldCharType="end"/>
        </w:r>
      </w:p>
    </w:sdtContent>
  </w:sdt>
  <w:p w:rsidR="00586528" w:rsidRDefault="0058652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33CB7" w:rsidRDefault="00D33CB7">
      <w:r>
        <w:t>D</w:t>
      </w:r>
      <w:r>
        <w:separator/>
      </w:r>
    </w:p>
  </w:footnote>
  <w:footnote w:type="continuationSeparator" w:id="0">
    <w:p w:rsidR="00D33CB7" w:rsidRDefault="00D33CB7"/>
    <w:p w:rsidR="00D33CB7" w:rsidRDefault="00D33CB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B56049"/>
    <w:multiLevelType w:val="hybridMultilevel"/>
    <w:tmpl w:val="2F4617DA"/>
    <w:lvl w:ilvl="0" w:tplc="5A6C4186">
      <w:start w:val="1"/>
      <w:numFmt w:val="lowerLetter"/>
      <w:lvlText w:val="%1)"/>
      <w:lvlJc w:val="left"/>
      <w:pPr>
        <w:ind w:left="1080" w:hanging="360"/>
      </w:pPr>
      <w:rPr>
        <w:b/>
        <w:bCs/>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61B1EA8"/>
    <w:multiLevelType w:val="hybridMultilevel"/>
    <w:tmpl w:val="AA760326"/>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374FA4"/>
    <w:multiLevelType w:val="hybridMultilevel"/>
    <w:tmpl w:val="23FE14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009538C"/>
    <w:multiLevelType w:val="multilevel"/>
    <w:tmpl w:val="473406CC"/>
    <w:lvl w:ilvl="0">
      <w:start w:val="1"/>
      <w:numFmt w:val="decimal"/>
      <w:lvlText w:val="%1."/>
      <w:lvlJc w:val="left"/>
      <w:pPr>
        <w:ind w:left="810" w:hanging="360"/>
      </w:pPr>
    </w:lvl>
    <w:lvl w:ilvl="1">
      <w:start w:val="1"/>
      <w:numFmt w:val="lowerLetter"/>
      <w:lvlText w:val="%2)"/>
      <w:lvlJc w:val="left"/>
      <w:pPr>
        <w:ind w:left="81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2"/>
  </w:num>
  <w:num w:numId="2">
    <w:abstractNumId w:val="3"/>
  </w:num>
  <w:num w:numId="3">
    <w:abstractNumId w:val="1"/>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proofState w:spelling="clean"/>
  <w:defaultTabStop w:val="720"/>
  <w:characterSpacingControl w:val="doNotCompress"/>
  <w:hdrShapeDefaults>
    <o:shapedefaults v:ext="edit" spidmax="5122"/>
  </w:hdrShapeDefaults>
  <w:footnotePr>
    <w:footnote w:id="-1"/>
    <w:footnote w:id="0"/>
  </w:footnotePr>
  <w:endnotePr>
    <w:endnote w:id="-1"/>
    <w:endnote w:id="0"/>
  </w:endnotePr>
  <w:compat>
    <w:applyBreakingRules/>
  </w:compat>
  <w:docVars>
    <w:docVar w:name="__Grammarly_42____i" w:val="H4sIAAAAAAAEAKtWckksSQxILCpxzi/NK1GyMqwFAAEhoTITAAAA"/>
    <w:docVar w:name="__Grammarly_42___1" w:val="H4sIAAAAAAAEAKtWcslP9kxRslIyNDYytbA0NTQxMTS2MDO2NDNW0lEKTi0uzszPAykwMq4FAEinKdEtAAAA"/>
  </w:docVars>
  <w:rsids>
    <w:rsidRoot w:val="009D26AD"/>
    <w:rsid w:val="00022F0E"/>
    <w:rsid w:val="0003149A"/>
    <w:rsid w:val="00074481"/>
    <w:rsid w:val="00080241"/>
    <w:rsid w:val="0008237F"/>
    <w:rsid w:val="00090936"/>
    <w:rsid w:val="00097149"/>
    <w:rsid w:val="000A4A07"/>
    <w:rsid w:val="000A4CC6"/>
    <w:rsid w:val="000E6596"/>
    <w:rsid w:val="000E6E31"/>
    <w:rsid w:val="000F42D1"/>
    <w:rsid w:val="00105DC9"/>
    <w:rsid w:val="0012699E"/>
    <w:rsid w:val="00126FD7"/>
    <w:rsid w:val="001278DA"/>
    <w:rsid w:val="001325EA"/>
    <w:rsid w:val="001420F9"/>
    <w:rsid w:val="00147608"/>
    <w:rsid w:val="0015095A"/>
    <w:rsid w:val="00152B26"/>
    <w:rsid w:val="0016291B"/>
    <w:rsid w:val="00162F1B"/>
    <w:rsid w:val="0017216C"/>
    <w:rsid w:val="00172D7A"/>
    <w:rsid w:val="001B3045"/>
    <w:rsid w:val="001D5D61"/>
    <w:rsid w:val="001E1B9E"/>
    <w:rsid w:val="001E5496"/>
    <w:rsid w:val="001F75CE"/>
    <w:rsid w:val="00201075"/>
    <w:rsid w:val="00203317"/>
    <w:rsid w:val="0021063F"/>
    <w:rsid w:val="0022050F"/>
    <w:rsid w:val="00224816"/>
    <w:rsid w:val="00235A3D"/>
    <w:rsid w:val="002536CC"/>
    <w:rsid w:val="00290AD7"/>
    <w:rsid w:val="0029583E"/>
    <w:rsid w:val="00295BBB"/>
    <w:rsid w:val="002A2999"/>
    <w:rsid w:val="002A35E8"/>
    <w:rsid w:val="002A565F"/>
    <w:rsid w:val="002E0EE4"/>
    <w:rsid w:val="002E114D"/>
    <w:rsid w:val="002E6129"/>
    <w:rsid w:val="002E77B4"/>
    <w:rsid w:val="002F70FD"/>
    <w:rsid w:val="003024AB"/>
    <w:rsid w:val="003040DA"/>
    <w:rsid w:val="00342DE1"/>
    <w:rsid w:val="00346871"/>
    <w:rsid w:val="00356D92"/>
    <w:rsid w:val="0036042C"/>
    <w:rsid w:val="003624C5"/>
    <w:rsid w:val="00362C6A"/>
    <w:rsid w:val="00381BAE"/>
    <w:rsid w:val="0039720A"/>
    <w:rsid w:val="003B6B9D"/>
    <w:rsid w:val="003B6F8B"/>
    <w:rsid w:val="003C564F"/>
    <w:rsid w:val="003C764E"/>
    <w:rsid w:val="003E7960"/>
    <w:rsid w:val="003F27C0"/>
    <w:rsid w:val="004054B8"/>
    <w:rsid w:val="0040706B"/>
    <w:rsid w:val="00416DE7"/>
    <w:rsid w:val="004303A0"/>
    <w:rsid w:val="00435438"/>
    <w:rsid w:val="00461BEA"/>
    <w:rsid w:val="00461C45"/>
    <w:rsid w:val="00470AF1"/>
    <w:rsid w:val="004A2AAD"/>
    <w:rsid w:val="004B0FD4"/>
    <w:rsid w:val="004B5338"/>
    <w:rsid w:val="004C64A0"/>
    <w:rsid w:val="004D3610"/>
    <w:rsid w:val="004D50B8"/>
    <w:rsid w:val="004E6969"/>
    <w:rsid w:val="004F74DA"/>
    <w:rsid w:val="00522F62"/>
    <w:rsid w:val="005406F3"/>
    <w:rsid w:val="00540DF7"/>
    <w:rsid w:val="005437F8"/>
    <w:rsid w:val="0054501F"/>
    <w:rsid w:val="005540B6"/>
    <w:rsid w:val="00574C14"/>
    <w:rsid w:val="00584BF1"/>
    <w:rsid w:val="00586528"/>
    <w:rsid w:val="005957DA"/>
    <w:rsid w:val="005A35C5"/>
    <w:rsid w:val="005A4A2A"/>
    <w:rsid w:val="005B3536"/>
    <w:rsid w:val="005D3A42"/>
    <w:rsid w:val="005E20C6"/>
    <w:rsid w:val="005E7AB3"/>
    <w:rsid w:val="00601102"/>
    <w:rsid w:val="00602FF6"/>
    <w:rsid w:val="00616A8C"/>
    <w:rsid w:val="00627641"/>
    <w:rsid w:val="0063427D"/>
    <w:rsid w:val="00634864"/>
    <w:rsid w:val="00680817"/>
    <w:rsid w:val="0069071B"/>
    <w:rsid w:val="006A25CC"/>
    <w:rsid w:val="006A2B03"/>
    <w:rsid w:val="006B0199"/>
    <w:rsid w:val="006B274B"/>
    <w:rsid w:val="006B426F"/>
    <w:rsid w:val="006B574B"/>
    <w:rsid w:val="006B5DC7"/>
    <w:rsid w:val="006C0903"/>
    <w:rsid w:val="006E6ED4"/>
    <w:rsid w:val="006F08E2"/>
    <w:rsid w:val="006F4F41"/>
    <w:rsid w:val="007215D1"/>
    <w:rsid w:val="007222D8"/>
    <w:rsid w:val="00732055"/>
    <w:rsid w:val="00750260"/>
    <w:rsid w:val="00754082"/>
    <w:rsid w:val="007704E2"/>
    <w:rsid w:val="00780F5D"/>
    <w:rsid w:val="00781BF4"/>
    <w:rsid w:val="0078532B"/>
    <w:rsid w:val="007868E9"/>
    <w:rsid w:val="00797E34"/>
    <w:rsid w:val="007A6648"/>
    <w:rsid w:val="007C0BCA"/>
    <w:rsid w:val="007C1943"/>
    <w:rsid w:val="007D79A0"/>
    <w:rsid w:val="007E4D2A"/>
    <w:rsid w:val="00811F5A"/>
    <w:rsid w:val="00826AC0"/>
    <w:rsid w:val="00832840"/>
    <w:rsid w:val="0083354E"/>
    <w:rsid w:val="00836597"/>
    <w:rsid w:val="0085117E"/>
    <w:rsid w:val="00871A6D"/>
    <w:rsid w:val="00873746"/>
    <w:rsid w:val="00874BAD"/>
    <w:rsid w:val="0088623D"/>
    <w:rsid w:val="00896496"/>
    <w:rsid w:val="008A6B69"/>
    <w:rsid w:val="008D1460"/>
    <w:rsid w:val="008D6C1C"/>
    <w:rsid w:val="008F1FA7"/>
    <w:rsid w:val="00900AC3"/>
    <w:rsid w:val="00910538"/>
    <w:rsid w:val="00916DE8"/>
    <w:rsid w:val="009346C3"/>
    <w:rsid w:val="00956BFD"/>
    <w:rsid w:val="00960A79"/>
    <w:rsid w:val="009D26AD"/>
    <w:rsid w:val="009D3098"/>
    <w:rsid w:val="009F4F89"/>
    <w:rsid w:val="00A05EF9"/>
    <w:rsid w:val="00A067A7"/>
    <w:rsid w:val="00A105D2"/>
    <w:rsid w:val="00A16443"/>
    <w:rsid w:val="00A20F93"/>
    <w:rsid w:val="00A268DF"/>
    <w:rsid w:val="00A31D58"/>
    <w:rsid w:val="00A469F7"/>
    <w:rsid w:val="00A46FFD"/>
    <w:rsid w:val="00A539A0"/>
    <w:rsid w:val="00A84D57"/>
    <w:rsid w:val="00A86654"/>
    <w:rsid w:val="00AA407C"/>
    <w:rsid w:val="00AB3B0F"/>
    <w:rsid w:val="00AB491D"/>
    <w:rsid w:val="00AB6B57"/>
    <w:rsid w:val="00AC2BC8"/>
    <w:rsid w:val="00AE10AC"/>
    <w:rsid w:val="00AE3D9D"/>
    <w:rsid w:val="00AF57D6"/>
    <w:rsid w:val="00B22EE2"/>
    <w:rsid w:val="00B66DC8"/>
    <w:rsid w:val="00B74563"/>
    <w:rsid w:val="00B86F2F"/>
    <w:rsid w:val="00B9330F"/>
    <w:rsid w:val="00B9587E"/>
    <w:rsid w:val="00B964A5"/>
    <w:rsid w:val="00BC5F20"/>
    <w:rsid w:val="00BD1FF9"/>
    <w:rsid w:val="00BD3352"/>
    <w:rsid w:val="00BE4900"/>
    <w:rsid w:val="00BF3952"/>
    <w:rsid w:val="00BF43AB"/>
    <w:rsid w:val="00BF5135"/>
    <w:rsid w:val="00BF7ABF"/>
    <w:rsid w:val="00C05605"/>
    <w:rsid w:val="00C230C9"/>
    <w:rsid w:val="00C26353"/>
    <w:rsid w:val="00C42E94"/>
    <w:rsid w:val="00C50CFF"/>
    <w:rsid w:val="00C50E50"/>
    <w:rsid w:val="00C54AB8"/>
    <w:rsid w:val="00C76008"/>
    <w:rsid w:val="00C86363"/>
    <w:rsid w:val="00CA166E"/>
    <w:rsid w:val="00CA6343"/>
    <w:rsid w:val="00CB1A7E"/>
    <w:rsid w:val="00CB6870"/>
    <w:rsid w:val="00CC234B"/>
    <w:rsid w:val="00CD1C63"/>
    <w:rsid w:val="00CD7FA5"/>
    <w:rsid w:val="00D05B56"/>
    <w:rsid w:val="00D10BE3"/>
    <w:rsid w:val="00D12E91"/>
    <w:rsid w:val="00D14907"/>
    <w:rsid w:val="00D254A9"/>
    <w:rsid w:val="00D2731C"/>
    <w:rsid w:val="00D33CB7"/>
    <w:rsid w:val="00D345DC"/>
    <w:rsid w:val="00D560F5"/>
    <w:rsid w:val="00D63FBE"/>
    <w:rsid w:val="00D77EAC"/>
    <w:rsid w:val="00D84CA5"/>
    <w:rsid w:val="00D85731"/>
    <w:rsid w:val="00D90C1E"/>
    <w:rsid w:val="00D924A9"/>
    <w:rsid w:val="00DA548A"/>
    <w:rsid w:val="00DA7126"/>
    <w:rsid w:val="00DA783B"/>
    <w:rsid w:val="00DB1312"/>
    <w:rsid w:val="00DF3589"/>
    <w:rsid w:val="00E029E2"/>
    <w:rsid w:val="00E135DE"/>
    <w:rsid w:val="00E2214D"/>
    <w:rsid w:val="00E40B61"/>
    <w:rsid w:val="00E575FE"/>
    <w:rsid w:val="00E744E8"/>
    <w:rsid w:val="00E84FBF"/>
    <w:rsid w:val="00E85952"/>
    <w:rsid w:val="00EA315A"/>
    <w:rsid w:val="00EB0330"/>
    <w:rsid w:val="00EB6187"/>
    <w:rsid w:val="00EC188E"/>
    <w:rsid w:val="00F31B33"/>
    <w:rsid w:val="00F44681"/>
    <w:rsid w:val="00F46A28"/>
    <w:rsid w:val="00F46CE5"/>
    <w:rsid w:val="00F562BD"/>
    <w:rsid w:val="00F738D4"/>
    <w:rsid w:val="00F75F3E"/>
    <w:rsid w:val="00F8295D"/>
    <w:rsid w:val="00F929F0"/>
    <w:rsid w:val="00FA01D5"/>
    <w:rsid w:val="00FA50F4"/>
    <w:rsid w:val="00FB0C0B"/>
    <w:rsid w:val="00FB1CFD"/>
    <w:rsid w:val="00FC3C79"/>
    <w:rsid w:val="00FC555B"/>
    <w:rsid w:val="00FC6B96"/>
    <w:rsid w:val="00FE01D6"/>
    <w:rsid w:val="00FE724C"/>
    <w:rsid w:val="00FE7806"/>
  </w:rsids>
  <m:mathPr>
    <m:mathFont m:val="Cambria Math"/>
    <m:brkBin m:val="before"/>
    <m:brkBinSub m:val="--"/>
    <m:smallFrac m:val="off"/>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7ABF"/>
  </w:style>
  <w:style w:type="paragraph" w:styleId="Heading1">
    <w:name w:val="heading 1"/>
    <w:basedOn w:val="Normal"/>
    <w:next w:val="Normal"/>
    <w:link w:val="Heading1Char"/>
    <w:uiPriority w:val="9"/>
    <w:qFormat/>
    <w:rsid w:val="00461B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26AD"/>
    <w:pPr>
      <w:ind w:left="720"/>
      <w:contextualSpacing/>
    </w:pPr>
  </w:style>
  <w:style w:type="character" w:styleId="Hyperlink">
    <w:name w:val="Hyperlink"/>
    <w:basedOn w:val="DefaultParagraphFont"/>
    <w:uiPriority w:val="99"/>
    <w:unhideWhenUsed/>
    <w:rsid w:val="003E7960"/>
    <w:rPr>
      <w:color w:val="0563C1" w:themeColor="hyperlink"/>
      <w:u w:val="single"/>
    </w:rPr>
  </w:style>
  <w:style w:type="character" w:customStyle="1" w:styleId="UnresolvedMention">
    <w:name w:val="Unresolved Mention"/>
    <w:basedOn w:val="DefaultParagraphFont"/>
    <w:uiPriority w:val="99"/>
    <w:semiHidden/>
    <w:unhideWhenUsed/>
    <w:rsid w:val="003E7960"/>
    <w:rPr>
      <w:color w:val="605E5C"/>
      <w:shd w:val="clear" w:color="auto" w:fill="E1DFDD"/>
    </w:rPr>
  </w:style>
  <w:style w:type="character" w:customStyle="1" w:styleId="Heading1Char">
    <w:name w:val="Heading 1 Char"/>
    <w:basedOn w:val="DefaultParagraphFont"/>
    <w:link w:val="Heading1"/>
    <w:uiPriority w:val="9"/>
    <w:rsid w:val="00461BEA"/>
    <w:rPr>
      <w:rFonts w:asciiTheme="majorHAnsi" w:eastAsiaTheme="majorEastAsia" w:hAnsiTheme="majorHAnsi" w:cstheme="majorBidi"/>
      <w:color w:val="2F5496" w:themeColor="accent1" w:themeShade="BF"/>
      <w:sz w:val="32"/>
      <w:szCs w:val="32"/>
    </w:rPr>
  </w:style>
  <w:style w:type="paragraph" w:styleId="Subtitle">
    <w:name w:val="Subtitle"/>
    <w:basedOn w:val="Normal"/>
    <w:next w:val="Normal"/>
    <w:link w:val="SubtitleChar"/>
    <w:uiPriority w:val="11"/>
    <w:qFormat/>
    <w:rsid w:val="00461BE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61BEA"/>
    <w:rPr>
      <w:rFonts w:eastAsiaTheme="minorEastAsia"/>
      <w:color w:val="5A5A5A" w:themeColor="text1" w:themeTint="A5"/>
      <w:spacing w:val="15"/>
    </w:rPr>
  </w:style>
  <w:style w:type="paragraph" w:styleId="NoSpacing">
    <w:name w:val="No Spacing"/>
    <w:uiPriority w:val="1"/>
    <w:qFormat/>
    <w:rsid w:val="00461BEA"/>
    <w:pPr>
      <w:spacing w:after="0" w:line="240" w:lineRule="auto"/>
    </w:pPr>
  </w:style>
  <w:style w:type="paragraph" w:styleId="Header">
    <w:name w:val="header"/>
    <w:basedOn w:val="Normal"/>
    <w:link w:val="HeaderChar"/>
    <w:uiPriority w:val="99"/>
    <w:unhideWhenUsed/>
    <w:rsid w:val="00461B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BEA"/>
  </w:style>
  <w:style w:type="paragraph" w:styleId="Footer">
    <w:name w:val="footer"/>
    <w:basedOn w:val="Normal"/>
    <w:link w:val="FooterChar"/>
    <w:uiPriority w:val="99"/>
    <w:unhideWhenUsed/>
    <w:rsid w:val="00461B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BEA"/>
  </w:style>
  <w:style w:type="character" w:styleId="FootnoteReference">
    <w:name w:val="footnote reference"/>
    <w:basedOn w:val="DefaultParagraphFont"/>
    <w:uiPriority w:val="99"/>
    <w:semiHidden/>
    <w:unhideWhenUsed/>
    <w:rsid w:val="00461BEA"/>
    <w:rPr>
      <w:vertAlign w:val="superscript"/>
    </w:rPr>
  </w:style>
  <w:style w:type="paragraph" w:styleId="FootnoteText">
    <w:name w:val="footnote text"/>
    <w:basedOn w:val="Normal"/>
    <w:link w:val="FootnoteTextChar"/>
    <w:uiPriority w:val="99"/>
    <w:semiHidden/>
    <w:unhideWhenUsed/>
    <w:rsid w:val="00461BE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1BEA"/>
    <w:rPr>
      <w:sz w:val="20"/>
      <w:szCs w:val="20"/>
    </w:rPr>
  </w:style>
  <w:style w:type="character" w:styleId="CommentReference">
    <w:name w:val="annotation reference"/>
    <w:basedOn w:val="DefaultParagraphFont"/>
    <w:uiPriority w:val="99"/>
    <w:semiHidden/>
    <w:unhideWhenUsed/>
    <w:rsid w:val="00781BF4"/>
    <w:rPr>
      <w:sz w:val="16"/>
      <w:szCs w:val="16"/>
    </w:rPr>
  </w:style>
  <w:style w:type="paragraph" w:styleId="CommentText">
    <w:name w:val="annotation text"/>
    <w:basedOn w:val="Normal"/>
    <w:link w:val="CommentTextChar"/>
    <w:uiPriority w:val="99"/>
    <w:semiHidden/>
    <w:unhideWhenUsed/>
    <w:rsid w:val="00781BF4"/>
    <w:pPr>
      <w:spacing w:line="240" w:lineRule="auto"/>
    </w:pPr>
    <w:rPr>
      <w:sz w:val="20"/>
      <w:szCs w:val="20"/>
    </w:rPr>
  </w:style>
  <w:style w:type="character" w:customStyle="1" w:styleId="CommentTextChar">
    <w:name w:val="Comment Text Char"/>
    <w:basedOn w:val="DefaultParagraphFont"/>
    <w:link w:val="CommentText"/>
    <w:uiPriority w:val="99"/>
    <w:semiHidden/>
    <w:rsid w:val="00781BF4"/>
    <w:rPr>
      <w:sz w:val="20"/>
      <w:szCs w:val="20"/>
    </w:rPr>
  </w:style>
  <w:style w:type="paragraph" w:styleId="CommentSubject">
    <w:name w:val="annotation subject"/>
    <w:basedOn w:val="CommentText"/>
    <w:next w:val="CommentText"/>
    <w:link w:val="CommentSubjectChar"/>
    <w:uiPriority w:val="99"/>
    <w:semiHidden/>
    <w:unhideWhenUsed/>
    <w:rsid w:val="00781BF4"/>
    <w:rPr>
      <w:b/>
      <w:bCs/>
    </w:rPr>
  </w:style>
  <w:style w:type="character" w:customStyle="1" w:styleId="CommentSubjectChar">
    <w:name w:val="Comment Subject Char"/>
    <w:basedOn w:val="CommentTextChar"/>
    <w:link w:val="CommentSubject"/>
    <w:uiPriority w:val="99"/>
    <w:semiHidden/>
    <w:rsid w:val="00781BF4"/>
    <w:rPr>
      <w:b/>
      <w:bCs/>
      <w:sz w:val="20"/>
      <w:szCs w:val="20"/>
    </w:rPr>
  </w:style>
  <w:style w:type="paragraph" w:styleId="BalloonText">
    <w:name w:val="Balloon Text"/>
    <w:basedOn w:val="Normal"/>
    <w:link w:val="BalloonTextChar"/>
    <w:uiPriority w:val="99"/>
    <w:semiHidden/>
    <w:unhideWhenUsed/>
    <w:rsid w:val="004B0FD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B0FD4"/>
    <w:rPr>
      <w:rFonts w:ascii="Times New Roman" w:hAnsi="Times New Roman" w:cs="Times New Roman"/>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layneh3415@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018EB-F899-46F7-A426-DD6B56F59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40297</Words>
  <Characters>229697</Characters>
  <Application>Microsoft Office Word</Application>
  <DocSecurity>0</DocSecurity>
  <Lines>1914</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difew Belayneh Taye</dc:creator>
  <cp:lastModifiedBy>Sushma</cp:lastModifiedBy>
  <cp:revision>2</cp:revision>
  <dcterms:created xsi:type="dcterms:W3CDTF">2021-04-29T08:35:00Z</dcterms:created>
  <dcterms:modified xsi:type="dcterms:W3CDTF">2021-04-29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842409-52ba-3482-8575-725b0f6a01ef</vt:lpwstr>
  </property>
  <property fmtid="{D5CDD505-2E9C-101B-9397-08002B2CF9AE}" pid="4" name="Mendeley Citation Style_1">
    <vt:lpwstr>http://www.zotero.org/styles/national-library-of-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developing-world-bioethics</vt:lpwstr>
  </property>
  <property fmtid="{D5CDD505-2E9C-101B-9397-08002B2CF9AE}" pid="14" name="Mendeley Recent Style Name 4_1">
    <vt:lpwstr>Developing World Bioethic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iley-vch-books</vt:lpwstr>
  </property>
  <property fmtid="{D5CDD505-2E9C-101B-9397-08002B2CF9AE}" pid="24" name="Mendeley Recent Style Name 9_1">
    <vt:lpwstr>Wiley-VCH books</vt:lpwstr>
  </property>
</Properties>
</file>